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0A2A8869"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 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by</w:t>
      </w:r>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00F646E3" w14:textId="26C94C3F" w:rsidR="0090665F"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184834432" w:history="1">
        <w:r w:rsidR="0090665F" w:rsidRPr="008360EF">
          <w:rPr>
            <w:rStyle w:val="Hyperlink"/>
            <w:noProof/>
          </w:rPr>
          <w:t>Chapter 1: Introduction</w:t>
        </w:r>
        <w:r w:rsidR="0090665F">
          <w:rPr>
            <w:noProof/>
            <w:webHidden/>
          </w:rPr>
          <w:tab/>
        </w:r>
        <w:r w:rsidR="0090665F">
          <w:rPr>
            <w:noProof/>
            <w:webHidden/>
          </w:rPr>
          <w:fldChar w:fldCharType="begin"/>
        </w:r>
        <w:r w:rsidR="0090665F">
          <w:rPr>
            <w:noProof/>
            <w:webHidden/>
          </w:rPr>
          <w:instrText xml:space="preserve"> PAGEREF _Toc184834432 \h </w:instrText>
        </w:r>
        <w:r w:rsidR="0090665F">
          <w:rPr>
            <w:noProof/>
            <w:webHidden/>
          </w:rPr>
        </w:r>
        <w:r w:rsidR="0090665F">
          <w:rPr>
            <w:noProof/>
            <w:webHidden/>
          </w:rPr>
          <w:fldChar w:fldCharType="separate"/>
        </w:r>
        <w:r w:rsidR="0090665F">
          <w:rPr>
            <w:noProof/>
            <w:webHidden/>
          </w:rPr>
          <w:t>4</w:t>
        </w:r>
        <w:r w:rsidR="0090665F">
          <w:rPr>
            <w:noProof/>
            <w:webHidden/>
          </w:rPr>
          <w:fldChar w:fldCharType="end"/>
        </w:r>
      </w:hyperlink>
    </w:p>
    <w:p w14:paraId="030A19CE" w14:textId="5EEBD16F" w:rsidR="0090665F" w:rsidRDefault="0090665F">
      <w:pPr>
        <w:pStyle w:val="TOC2"/>
        <w:rPr>
          <w:rFonts w:asciiTheme="minorHAnsi" w:eastAsiaTheme="minorEastAsia" w:hAnsiTheme="minorHAnsi" w:cstheme="minorBidi"/>
          <w:noProof/>
          <w:kern w:val="2"/>
          <w14:ligatures w14:val="standardContextual"/>
        </w:rPr>
      </w:pPr>
      <w:hyperlink w:anchor="_Toc184834433" w:history="1">
        <w:r w:rsidRPr="008360EF">
          <w:rPr>
            <w:rStyle w:val="Hyperlink"/>
            <w:noProof/>
          </w:rPr>
          <w:t>Statement of the Problem</w:t>
        </w:r>
        <w:r>
          <w:rPr>
            <w:noProof/>
            <w:webHidden/>
          </w:rPr>
          <w:tab/>
        </w:r>
        <w:r>
          <w:rPr>
            <w:noProof/>
            <w:webHidden/>
          </w:rPr>
          <w:fldChar w:fldCharType="begin"/>
        </w:r>
        <w:r>
          <w:rPr>
            <w:noProof/>
            <w:webHidden/>
          </w:rPr>
          <w:instrText xml:space="preserve"> PAGEREF _Toc184834433 \h </w:instrText>
        </w:r>
        <w:r>
          <w:rPr>
            <w:noProof/>
            <w:webHidden/>
          </w:rPr>
        </w:r>
        <w:r>
          <w:rPr>
            <w:noProof/>
            <w:webHidden/>
          </w:rPr>
          <w:fldChar w:fldCharType="separate"/>
        </w:r>
        <w:r>
          <w:rPr>
            <w:noProof/>
            <w:webHidden/>
          </w:rPr>
          <w:t>6</w:t>
        </w:r>
        <w:r>
          <w:rPr>
            <w:noProof/>
            <w:webHidden/>
          </w:rPr>
          <w:fldChar w:fldCharType="end"/>
        </w:r>
      </w:hyperlink>
    </w:p>
    <w:p w14:paraId="358CB52D" w14:textId="656A5079" w:rsidR="0090665F" w:rsidRDefault="0090665F">
      <w:pPr>
        <w:pStyle w:val="TOC2"/>
        <w:rPr>
          <w:rFonts w:asciiTheme="minorHAnsi" w:eastAsiaTheme="minorEastAsia" w:hAnsiTheme="minorHAnsi" w:cstheme="minorBidi"/>
          <w:noProof/>
          <w:kern w:val="2"/>
          <w14:ligatures w14:val="standardContextual"/>
        </w:rPr>
      </w:pPr>
      <w:hyperlink w:anchor="_Toc184834434" w:history="1">
        <w:r w:rsidRPr="008360EF">
          <w:rPr>
            <w:rStyle w:val="Hyperlink"/>
            <w:noProof/>
          </w:rPr>
          <w:t>Purpose of the Study</w:t>
        </w:r>
        <w:r>
          <w:rPr>
            <w:noProof/>
            <w:webHidden/>
          </w:rPr>
          <w:tab/>
        </w:r>
        <w:r>
          <w:rPr>
            <w:noProof/>
            <w:webHidden/>
          </w:rPr>
          <w:fldChar w:fldCharType="begin"/>
        </w:r>
        <w:r>
          <w:rPr>
            <w:noProof/>
            <w:webHidden/>
          </w:rPr>
          <w:instrText xml:space="preserve"> PAGEREF _Toc184834434 \h </w:instrText>
        </w:r>
        <w:r>
          <w:rPr>
            <w:noProof/>
            <w:webHidden/>
          </w:rPr>
        </w:r>
        <w:r>
          <w:rPr>
            <w:noProof/>
            <w:webHidden/>
          </w:rPr>
          <w:fldChar w:fldCharType="separate"/>
        </w:r>
        <w:r>
          <w:rPr>
            <w:noProof/>
            <w:webHidden/>
          </w:rPr>
          <w:t>7</w:t>
        </w:r>
        <w:r>
          <w:rPr>
            <w:noProof/>
            <w:webHidden/>
          </w:rPr>
          <w:fldChar w:fldCharType="end"/>
        </w:r>
      </w:hyperlink>
    </w:p>
    <w:p w14:paraId="720F4D4E" w14:textId="656FE50C" w:rsidR="0090665F" w:rsidRDefault="0090665F">
      <w:pPr>
        <w:pStyle w:val="TOC2"/>
        <w:rPr>
          <w:rFonts w:asciiTheme="minorHAnsi" w:eastAsiaTheme="minorEastAsia" w:hAnsiTheme="minorHAnsi" w:cstheme="minorBidi"/>
          <w:noProof/>
          <w:kern w:val="2"/>
          <w14:ligatures w14:val="standardContextual"/>
        </w:rPr>
      </w:pPr>
      <w:hyperlink w:anchor="_Toc184834435" w:history="1">
        <w:r w:rsidRPr="008360EF">
          <w:rPr>
            <w:rStyle w:val="Hyperlink"/>
            <w:noProof/>
          </w:rPr>
          <w:t>Introduction to Theoretical Framework</w:t>
        </w:r>
        <w:r>
          <w:rPr>
            <w:noProof/>
            <w:webHidden/>
          </w:rPr>
          <w:tab/>
        </w:r>
        <w:r>
          <w:rPr>
            <w:noProof/>
            <w:webHidden/>
          </w:rPr>
          <w:fldChar w:fldCharType="begin"/>
        </w:r>
        <w:r>
          <w:rPr>
            <w:noProof/>
            <w:webHidden/>
          </w:rPr>
          <w:instrText xml:space="preserve"> PAGEREF _Toc184834435 \h </w:instrText>
        </w:r>
        <w:r>
          <w:rPr>
            <w:noProof/>
            <w:webHidden/>
          </w:rPr>
        </w:r>
        <w:r>
          <w:rPr>
            <w:noProof/>
            <w:webHidden/>
          </w:rPr>
          <w:fldChar w:fldCharType="separate"/>
        </w:r>
        <w:r>
          <w:rPr>
            <w:noProof/>
            <w:webHidden/>
          </w:rPr>
          <w:t>8</w:t>
        </w:r>
        <w:r>
          <w:rPr>
            <w:noProof/>
            <w:webHidden/>
          </w:rPr>
          <w:fldChar w:fldCharType="end"/>
        </w:r>
      </w:hyperlink>
    </w:p>
    <w:p w14:paraId="5015A5A4" w14:textId="1C8F6AE1" w:rsidR="0090665F" w:rsidRDefault="0090665F">
      <w:pPr>
        <w:pStyle w:val="TOC2"/>
        <w:rPr>
          <w:rFonts w:asciiTheme="minorHAnsi" w:eastAsiaTheme="minorEastAsia" w:hAnsiTheme="minorHAnsi" w:cstheme="minorBidi"/>
          <w:noProof/>
          <w:kern w:val="2"/>
          <w14:ligatures w14:val="standardContextual"/>
        </w:rPr>
      </w:pPr>
      <w:hyperlink w:anchor="_Toc184834436" w:history="1">
        <w:r w:rsidRPr="008360EF">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184834436 \h </w:instrText>
        </w:r>
        <w:r>
          <w:rPr>
            <w:noProof/>
            <w:webHidden/>
          </w:rPr>
        </w:r>
        <w:r>
          <w:rPr>
            <w:noProof/>
            <w:webHidden/>
          </w:rPr>
          <w:fldChar w:fldCharType="separate"/>
        </w:r>
        <w:r>
          <w:rPr>
            <w:noProof/>
            <w:webHidden/>
          </w:rPr>
          <w:t>9</w:t>
        </w:r>
        <w:r>
          <w:rPr>
            <w:noProof/>
            <w:webHidden/>
          </w:rPr>
          <w:fldChar w:fldCharType="end"/>
        </w:r>
      </w:hyperlink>
    </w:p>
    <w:p w14:paraId="69806B9A" w14:textId="0A89C2C9" w:rsidR="0090665F" w:rsidRDefault="0090665F">
      <w:pPr>
        <w:pStyle w:val="TOC2"/>
        <w:rPr>
          <w:rFonts w:asciiTheme="minorHAnsi" w:eastAsiaTheme="minorEastAsia" w:hAnsiTheme="minorHAnsi" w:cstheme="minorBidi"/>
          <w:noProof/>
          <w:kern w:val="2"/>
          <w14:ligatures w14:val="standardContextual"/>
        </w:rPr>
      </w:pPr>
      <w:hyperlink w:anchor="_Toc184834437" w:history="1">
        <w:r w:rsidRPr="008360EF">
          <w:rPr>
            <w:rStyle w:val="Hyperlink"/>
            <w:noProof/>
          </w:rPr>
          <w:t>Research Questions</w:t>
        </w:r>
        <w:r>
          <w:rPr>
            <w:noProof/>
            <w:webHidden/>
          </w:rPr>
          <w:tab/>
        </w:r>
        <w:r>
          <w:rPr>
            <w:noProof/>
            <w:webHidden/>
          </w:rPr>
          <w:fldChar w:fldCharType="begin"/>
        </w:r>
        <w:r>
          <w:rPr>
            <w:noProof/>
            <w:webHidden/>
          </w:rPr>
          <w:instrText xml:space="preserve"> PAGEREF _Toc184834437 \h </w:instrText>
        </w:r>
        <w:r>
          <w:rPr>
            <w:noProof/>
            <w:webHidden/>
          </w:rPr>
        </w:r>
        <w:r>
          <w:rPr>
            <w:noProof/>
            <w:webHidden/>
          </w:rPr>
          <w:fldChar w:fldCharType="separate"/>
        </w:r>
        <w:r>
          <w:rPr>
            <w:noProof/>
            <w:webHidden/>
          </w:rPr>
          <w:t>10</w:t>
        </w:r>
        <w:r>
          <w:rPr>
            <w:noProof/>
            <w:webHidden/>
          </w:rPr>
          <w:fldChar w:fldCharType="end"/>
        </w:r>
      </w:hyperlink>
    </w:p>
    <w:p w14:paraId="7EACE9C7" w14:textId="05B24025" w:rsidR="0090665F" w:rsidRDefault="0090665F">
      <w:pPr>
        <w:pStyle w:val="TOC2"/>
        <w:rPr>
          <w:rFonts w:asciiTheme="minorHAnsi" w:eastAsiaTheme="minorEastAsia" w:hAnsiTheme="minorHAnsi" w:cstheme="minorBidi"/>
          <w:noProof/>
          <w:kern w:val="2"/>
          <w14:ligatures w14:val="standardContextual"/>
        </w:rPr>
      </w:pPr>
      <w:hyperlink w:anchor="_Toc184834438" w:history="1">
        <w:r w:rsidRPr="008360EF">
          <w:rPr>
            <w:rStyle w:val="Hyperlink"/>
            <w:noProof/>
          </w:rPr>
          <w:t>Hypotheses</w:t>
        </w:r>
        <w:r>
          <w:rPr>
            <w:noProof/>
            <w:webHidden/>
          </w:rPr>
          <w:tab/>
        </w:r>
        <w:r>
          <w:rPr>
            <w:noProof/>
            <w:webHidden/>
          </w:rPr>
          <w:fldChar w:fldCharType="begin"/>
        </w:r>
        <w:r>
          <w:rPr>
            <w:noProof/>
            <w:webHidden/>
          </w:rPr>
          <w:instrText xml:space="preserve"> PAGEREF _Toc184834438 \h </w:instrText>
        </w:r>
        <w:r>
          <w:rPr>
            <w:noProof/>
            <w:webHidden/>
          </w:rPr>
        </w:r>
        <w:r>
          <w:rPr>
            <w:noProof/>
            <w:webHidden/>
          </w:rPr>
          <w:fldChar w:fldCharType="separate"/>
        </w:r>
        <w:r>
          <w:rPr>
            <w:noProof/>
            <w:webHidden/>
          </w:rPr>
          <w:t>11</w:t>
        </w:r>
        <w:r>
          <w:rPr>
            <w:noProof/>
            <w:webHidden/>
          </w:rPr>
          <w:fldChar w:fldCharType="end"/>
        </w:r>
      </w:hyperlink>
    </w:p>
    <w:p w14:paraId="4A917AA4" w14:textId="501E3012" w:rsidR="0090665F" w:rsidRDefault="0090665F">
      <w:pPr>
        <w:pStyle w:val="TOC2"/>
        <w:rPr>
          <w:rFonts w:asciiTheme="minorHAnsi" w:eastAsiaTheme="minorEastAsia" w:hAnsiTheme="minorHAnsi" w:cstheme="minorBidi"/>
          <w:noProof/>
          <w:kern w:val="2"/>
          <w14:ligatures w14:val="standardContextual"/>
        </w:rPr>
      </w:pPr>
      <w:hyperlink w:anchor="_Toc184834439" w:history="1">
        <w:r w:rsidRPr="008360EF">
          <w:rPr>
            <w:rStyle w:val="Hyperlink"/>
            <w:noProof/>
          </w:rPr>
          <w:t>Significance of the Study</w:t>
        </w:r>
        <w:r>
          <w:rPr>
            <w:noProof/>
            <w:webHidden/>
          </w:rPr>
          <w:tab/>
        </w:r>
        <w:r>
          <w:rPr>
            <w:noProof/>
            <w:webHidden/>
          </w:rPr>
          <w:fldChar w:fldCharType="begin"/>
        </w:r>
        <w:r>
          <w:rPr>
            <w:noProof/>
            <w:webHidden/>
          </w:rPr>
          <w:instrText xml:space="preserve"> PAGEREF _Toc184834439 \h </w:instrText>
        </w:r>
        <w:r>
          <w:rPr>
            <w:noProof/>
            <w:webHidden/>
          </w:rPr>
        </w:r>
        <w:r>
          <w:rPr>
            <w:noProof/>
            <w:webHidden/>
          </w:rPr>
          <w:fldChar w:fldCharType="separate"/>
        </w:r>
        <w:r>
          <w:rPr>
            <w:noProof/>
            <w:webHidden/>
          </w:rPr>
          <w:t>11</w:t>
        </w:r>
        <w:r>
          <w:rPr>
            <w:noProof/>
            <w:webHidden/>
          </w:rPr>
          <w:fldChar w:fldCharType="end"/>
        </w:r>
      </w:hyperlink>
    </w:p>
    <w:p w14:paraId="4A1ACF74" w14:textId="1E17DB52" w:rsidR="0090665F" w:rsidRDefault="0090665F">
      <w:pPr>
        <w:pStyle w:val="TOC2"/>
        <w:rPr>
          <w:rFonts w:asciiTheme="minorHAnsi" w:eastAsiaTheme="minorEastAsia" w:hAnsiTheme="minorHAnsi" w:cstheme="minorBidi"/>
          <w:noProof/>
          <w:kern w:val="2"/>
          <w14:ligatures w14:val="standardContextual"/>
        </w:rPr>
      </w:pPr>
      <w:hyperlink w:anchor="_Toc184834440" w:history="1">
        <w:r w:rsidRPr="008360EF">
          <w:rPr>
            <w:rStyle w:val="Hyperlink"/>
            <w:noProof/>
          </w:rPr>
          <w:t>Definitions of Key Terms</w:t>
        </w:r>
        <w:r>
          <w:rPr>
            <w:noProof/>
            <w:webHidden/>
          </w:rPr>
          <w:tab/>
        </w:r>
        <w:r>
          <w:rPr>
            <w:noProof/>
            <w:webHidden/>
          </w:rPr>
          <w:fldChar w:fldCharType="begin"/>
        </w:r>
        <w:r>
          <w:rPr>
            <w:noProof/>
            <w:webHidden/>
          </w:rPr>
          <w:instrText xml:space="preserve"> PAGEREF _Toc184834440 \h </w:instrText>
        </w:r>
        <w:r>
          <w:rPr>
            <w:noProof/>
            <w:webHidden/>
          </w:rPr>
        </w:r>
        <w:r>
          <w:rPr>
            <w:noProof/>
            <w:webHidden/>
          </w:rPr>
          <w:fldChar w:fldCharType="separate"/>
        </w:r>
        <w:r>
          <w:rPr>
            <w:noProof/>
            <w:webHidden/>
          </w:rPr>
          <w:t>12</w:t>
        </w:r>
        <w:r>
          <w:rPr>
            <w:noProof/>
            <w:webHidden/>
          </w:rPr>
          <w:fldChar w:fldCharType="end"/>
        </w:r>
      </w:hyperlink>
    </w:p>
    <w:p w14:paraId="019561DF" w14:textId="61DE73A3" w:rsidR="0090665F" w:rsidRDefault="0090665F">
      <w:pPr>
        <w:pStyle w:val="TOC2"/>
        <w:rPr>
          <w:rFonts w:asciiTheme="minorHAnsi" w:eastAsiaTheme="minorEastAsia" w:hAnsiTheme="minorHAnsi" w:cstheme="minorBidi"/>
          <w:noProof/>
          <w:kern w:val="2"/>
          <w14:ligatures w14:val="standardContextual"/>
        </w:rPr>
      </w:pPr>
      <w:hyperlink w:anchor="_Toc184834441" w:history="1">
        <w:r w:rsidRPr="008360EF">
          <w:rPr>
            <w:rStyle w:val="Hyperlink"/>
            <w:noProof/>
          </w:rPr>
          <w:t>Summary</w:t>
        </w:r>
        <w:r>
          <w:rPr>
            <w:noProof/>
            <w:webHidden/>
          </w:rPr>
          <w:tab/>
        </w:r>
        <w:r>
          <w:rPr>
            <w:noProof/>
            <w:webHidden/>
          </w:rPr>
          <w:fldChar w:fldCharType="begin"/>
        </w:r>
        <w:r>
          <w:rPr>
            <w:noProof/>
            <w:webHidden/>
          </w:rPr>
          <w:instrText xml:space="preserve"> PAGEREF _Toc184834441 \h </w:instrText>
        </w:r>
        <w:r>
          <w:rPr>
            <w:noProof/>
            <w:webHidden/>
          </w:rPr>
        </w:r>
        <w:r>
          <w:rPr>
            <w:noProof/>
            <w:webHidden/>
          </w:rPr>
          <w:fldChar w:fldCharType="separate"/>
        </w:r>
        <w:r>
          <w:rPr>
            <w:noProof/>
            <w:webHidden/>
          </w:rPr>
          <w:t>13</w:t>
        </w:r>
        <w:r>
          <w:rPr>
            <w:noProof/>
            <w:webHidden/>
          </w:rPr>
          <w:fldChar w:fldCharType="end"/>
        </w:r>
      </w:hyperlink>
    </w:p>
    <w:p w14:paraId="5AD85B7C" w14:textId="0CCA4D9E" w:rsidR="0090665F" w:rsidRDefault="0090665F">
      <w:pPr>
        <w:pStyle w:val="TOC1"/>
        <w:rPr>
          <w:rFonts w:asciiTheme="minorHAnsi" w:eastAsiaTheme="minorEastAsia" w:hAnsiTheme="minorHAnsi" w:cstheme="minorBidi"/>
          <w:noProof/>
          <w:kern w:val="2"/>
          <w:szCs w:val="24"/>
          <w14:ligatures w14:val="standardContextual"/>
        </w:rPr>
      </w:pPr>
      <w:hyperlink w:anchor="_Toc184834442" w:history="1">
        <w:r w:rsidRPr="008360EF">
          <w:rPr>
            <w:rStyle w:val="Hyperlink"/>
            <w:noProof/>
          </w:rPr>
          <w:t>Chapter 2: Literature Review</w:t>
        </w:r>
        <w:r>
          <w:rPr>
            <w:noProof/>
            <w:webHidden/>
          </w:rPr>
          <w:tab/>
        </w:r>
        <w:r>
          <w:rPr>
            <w:noProof/>
            <w:webHidden/>
          </w:rPr>
          <w:fldChar w:fldCharType="begin"/>
        </w:r>
        <w:r>
          <w:rPr>
            <w:noProof/>
            <w:webHidden/>
          </w:rPr>
          <w:instrText xml:space="preserve"> PAGEREF _Toc184834442 \h </w:instrText>
        </w:r>
        <w:r>
          <w:rPr>
            <w:noProof/>
            <w:webHidden/>
          </w:rPr>
        </w:r>
        <w:r>
          <w:rPr>
            <w:noProof/>
            <w:webHidden/>
          </w:rPr>
          <w:fldChar w:fldCharType="separate"/>
        </w:r>
        <w:r>
          <w:rPr>
            <w:noProof/>
            <w:webHidden/>
          </w:rPr>
          <w:t>14</w:t>
        </w:r>
        <w:r>
          <w:rPr>
            <w:noProof/>
            <w:webHidden/>
          </w:rPr>
          <w:fldChar w:fldCharType="end"/>
        </w:r>
      </w:hyperlink>
    </w:p>
    <w:p w14:paraId="393A9C15" w14:textId="3D561177" w:rsidR="0090665F" w:rsidRDefault="0090665F">
      <w:pPr>
        <w:pStyle w:val="TOC2"/>
        <w:rPr>
          <w:rFonts w:asciiTheme="minorHAnsi" w:eastAsiaTheme="minorEastAsia" w:hAnsiTheme="minorHAnsi" w:cstheme="minorBidi"/>
          <w:noProof/>
          <w:kern w:val="2"/>
          <w14:ligatures w14:val="standardContextual"/>
        </w:rPr>
      </w:pPr>
      <w:hyperlink w:anchor="_Toc184834443" w:history="1">
        <w:r w:rsidRPr="008360EF">
          <w:rPr>
            <w:rStyle w:val="Hyperlink"/>
            <w:noProof/>
          </w:rPr>
          <w:t>Databases and Search Strategy</w:t>
        </w:r>
        <w:r>
          <w:rPr>
            <w:noProof/>
            <w:webHidden/>
          </w:rPr>
          <w:tab/>
        </w:r>
        <w:r>
          <w:rPr>
            <w:noProof/>
            <w:webHidden/>
          </w:rPr>
          <w:fldChar w:fldCharType="begin"/>
        </w:r>
        <w:r>
          <w:rPr>
            <w:noProof/>
            <w:webHidden/>
          </w:rPr>
          <w:instrText xml:space="preserve"> PAGEREF _Toc184834443 \h </w:instrText>
        </w:r>
        <w:r>
          <w:rPr>
            <w:noProof/>
            <w:webHidden/>
          </w:rPr>
        </w:r>
        <w:r>
          <w:rPr>
            <w:noProof/>
            <w:webHidden/>
          </w:rPr>
          <w:fldChar w:fldCharType="separate"/>
        </w:r>
        <w:r>
          <w:rPr>
            <w:noProof/>
            <w:webHidden/>
          </w:rPr>
          <w:t>16</w:t>
        </w:r>
        <w:r>
          <w:rPr>
            <w:noProof/>
            <w:webHidden/>
          </w:rPr>
          <w:fldChar w:fldCharType="end"/>
        </w:r>
      </w:hyperlink>
    </w:p>
    <w:p w14:paraId="1882B67C" w14:textId="63660E76" w:rsidR="0090665F" w:rsidRDefault="0090665F">
      <w:pPr>
        <w:pStyle w:val="TOC2"/>
        <w:rPr>
          <w:rFonts w:asciiTheme="minorHAnsi" w:eastAsiaTheme="minorEastAsia" w:hAnsiTheme="minorHAnsi" w:cstheme="minorBidi"/>
          <w:noProof/>
          <w:kern w:val="2"/>
          <w14:ligatures w14:val="standardContextual"/>
        </w:rPr>
      </w:pPr>
      <w:hyperlink w:anchor="_Toc184834444" w:history="1">
        <w:r w:rsidRPr="008360EF">
          <w:rPr>
            <w:rStyle w:val="Hyperlink"/>
            <w:noProof/>
          </w:rPr>
          <w:t>Theoretical Framework</w:t>
        </w:r>
        <w:r>
          <w:rPr>
            <w:noProof/>
            <w:webHidden/>
          </w:rPr>
          <w:tab/>
        </w:r>
        <w:r>
          <w:rPr>
            <w:noProof/>
            <w:webHidden/>
          </w:rPr>
          <w:fldChar w:fldCharType="begin"/>
        </w:r>
        <w:r>
          <w:rPr>
            <w:noProof/>
            <w:webHidden/>
          </w:rPr>
          <w:instrText xml:space="preserve"> PAGEREF _Toc184834444 \h </w:instrText>
        </w:r>
        <w:r>
          <w:rPr>
            <w:noProof/>
            <w:webHidden/>
          </w:rPr>
        </w:r>
        <w:r>
          <w:rPr>
            <w:noProof/>
            <w:webHidden/>
          </w:rPr>
          <w:fldChar w:fldCharType="separate"/>
        </w:r>
        <w:r>
          <w:rPr>
            <w:noProof/>
            <w:webHidden/>
          </w:rPr>
          <w:t>19</w:t>
        </w:r>
        <w:r>
          <w:rPr>
            <w:noProof/>
            <w:webHidden/>
          </w:rPr>
          <w:fldChar w:fldCharType="end"/>
        </w:r>
      </w:hyperlink>
    </w:p>
    <w:p w14:paraId="699F7941" w14:textId="478CF04C" w:rsidR="0090665F" w:rsidRDefault="0090665F">
      <w:pPr>
        <w:pStyle w:val="TOC2"/>
        <w:rPr>
          <w:rFonts w:asciiTheme="minorHAnsi" w:eastAsiaTheme="minorEastAsia" w:hAnsiTheme="minorHAnsi" w:cstheme="minorBidi"/>
          <w:noProof/>
          <w:kern w:val="2"/>
          <w14:ligatures w14:val="standardContextual"/>
        </w:rPr>
      </w:pPr>
      <w:hyperlink w:anchor="_Toc184834445" w:history="1">
        <w:r w:rsidRPr="008360EF">
          <w:rPr>
            <w:rStyle w:val="Hyperlink"/>
            <w:noProof/>
          </w:rPr>
          <w:t>Data Ethics and Legal Frameworks</w:t>
        </w:r>
        <w:r>
          <w:rPr>
            <w:noProof/>
            <w:webHidden/>
          </w:rPr>
          <w:tab/>
        </w:r>
        <w:r>
          <w:rPr>
            <w:noProof/>
            <w:webHidden/>
          </w:rPr>
          <w:fldChar w:fldCharType="begin"/>
        </w:r>
        <w:r>
          <w:rPr>
            <w:noProof/>
            <w:webHidden/>
          </w:rPr>
          <w:instrText xml:space="preserve"> PAGEREF _Toc184834445 \h </w:instrText>
        </w:r>
        <w:r>
          <w:rPr>
            <w:noProof/>
            <w:webHidden/>
          </w:rPr>
        </w:r>
        <w:r>
          <w:rPr>
            <w:noProof/>
            <w:webHidden/>
          </w:rPr>
          <w:fldChar w:fldCharType="separate"/>
        </w:r>
        <w:r>
          <w:rPr>
            <w:noProof/>
            <w:webHidden/>
          </w:rPr>
          <w:t>25</w:t>
        </w:r>
        <w:r>
          <w:rPr>
            <w:noProof/>
            <w:webHidden/>
          </w:rPr>
          <w:fldChar w:fldCharType="end"/>
        </w:r>
      </w:hyperlink>
    </w:p>
    <w:p w14:paraId="25FB9406" w14:textId="5463AD9C" w:rsidR="0090665F" w:rsidRDefault="0090665F">
      <w:pPr>
        <w:pStyle w:val="TOC2"/>
        <w:rPr>
          <w:rFonts w:asciiTheme="minorHAnsi" w:eastAsiaTheme="minorEastAsia" w:hAnsiTheme="minorHAnsi" w:cstheme="minorBidi"/>
          <w:noProof/>
          <w:kern w:val="2"/>
          <w14:ligatures w14:val="standardContextual"/>
        </w:rPr>
      </w:pPr>
      <w:hyperlink w:anchor="_Toc184834446" w:history="1">
        <w:r w:rsidRPr="008360EF">
          <w:rPr>
            <w:rStyle w:val="Hyperlink"/>
            <w:noProof/>
          </w:rPr>
          <w:t>COVID-19 and The Paycheck Protection Program</w:t>
        </w:r>
        <w:r>
          <w:rPr>
            <w:noProof/>
            <w:webHidden/>
          </w:rPr>
          <w:tab/>
        </w:r>
        <w:r>
          <w:rPr>
            <w:noProof/>
            <w:webHidden/>
          </w:rPr>
          <w:fldChar w:fldCharType="begin"/>
        </w:r>
        <w:r>
          <w:rPr>
            <w:noProof/>
            <w:webHidden/>
          </w:rPr>
          <w:instrText xml:space="preserve"> PAGEREF _Toc184834446 \h </w:instrText>
        </w:r>
        <w:r>
          <w:rPr>
            <w:noProof/>
            <w:webHidden/>
          </w:rPr>
        </w:r>
        <w:r>
          <w:rPr>
            <w:noProof/>
            <w:webHidden/>
          </w:rPr>
          <w:fldChar w:fldCharType="separate"/>
        </w:r>
        <w:r>
          <w:rPr>
            <w:noProof/>
            <w:webHidden/>
          </w:rPr>
          <w:t>28</w:t>
        </w:r>
        <w:r>
          <w:rPr>
            <w:noProof/>
            <w:webHidden/>
          </w:rPr>
          <w:fldChar w:fldCharType="end"/>
        </w:r>
      </w:hyperlink>
    </w:p>
    <w:p w14:paraId="3F6A62C0" w14:textId="786324DD" w:rsidR="0090665F" w:rsidRDefault="0090665F">
      <w:pPr>
        <w:pStyle w:val="TOC2"/>
        <w:rPr>
          <w:rFonts w:asciiTheme="minorHAnsi" w:eastAsiaTheme="minorEastAsia" w:hAnsiTheme="minorHAnsi" w:cstheme="minorBidi"/>
          <w:noProof/>
          <w:kern w:val="2"/>
          <w14:ligatures w14:val="standardContextual"/>
        </w:rPr>
      </w:pPr>
      <w:hyperlink w:anchor="_Toc184834447" w:history="1">
        <w:r w:rsidRPr="008360EF">
          <w:rPr>
            <w:rStyle w:val="Hyperlink"/>
            <w:noProof/>
          </w:rPr>
          <w:t>Fraud in Government Programs</w:t>
        </w:r>
        <w:r>
          <w:rPr>
            <w:noProof/>
            <w:webHidden/>
          </w:rPr>
          <w:tab/>
        </w:r>
        <w:r>
          <w:rPr>
            <w:noProof/>
            <w:webHidden/>
          </w:rPr>
          <w:fldChar w:fldCharType="begin"/>
        </w:r>
        <w:r>
          <w:rPr>
            <w:noProof/>
            <w:webHidden/>
          </w:rPr>
          <w:instrText xml:space="preserve"> PAGEREF _Toc184834447 \h </w:instrText>
        </w:r>
        <w:r>
          <w:rPr>
            <w:noProof/>
            <w:webHidden/>
          </w:rPr>
        </w:r>
        <w:r>
          <w:rPr>
            <w:noProof/>
            <w:webHidden/>
          </w:rPr>
          <w:fldChar w:fldCharType="separate"/>
        </w:r>
        <w:r>
          <w:rPr>
            <w:noProof/>
            <w:webHidden/>
          </w:rPr>
          <w:t>32</w:t>
        </w:r>
        <w:r>
          <w:rPr>
            <w:noProof/>
            <w:webHidden/>
          </w:rPr>
          <w:fldChar w:fldCharType="end"/>
        </w:r>
      </w:hyperlink>
    </w:p>
    <w:p w14:paraId="6F5B3EE8" w14:textId="7170D08C" w:rsidR="0090665F" w:rsidRDefault="0090665F">
      <w:pPr>
        <w:pStyle w:val="TOC2"/>
        <w:rPr>
          <w:rFonts w:asciiTheme="minorHAnsi" w:eastAsiaTheme="minorEastAsia" w:hAnsiTheme="minorHAnsi" w:cstheme="minorBidi"/>
          <w:noProof/>
          <w:kern w:val="2"/>
          <w14:ligatures w14:val="standardContextual"/>
        </w:rPr>
      </w:pPr>
      <w:hyperlink w:anchor="_Toc184834448" w:history="1">
        <w:r w:rsidRPr="008360EF">
          <w:rPr>
            <w:rStyle w:val="Hyperlink"/>
            <w:noProof/>
          </w:rPr>
          <w:t>Machine Learning for Fraud Detection</w:t>
        </w:r>
        <w:r>
          <w:rPr>
            <w:noProof/>
            <w:webHidden/>
          </w:rPr>
          <w:tab/>
        </w:r>
        <w:r>
          <w:rPr>
            <w:noProof/>
            <w:webHidden/>
          </w:rPr>
          <w:fldChar w:fldCharType="begin"/>
        </w:r>
        <w:r>
          <w:rPr>
            <w:noProof/>
            <w:webHidden/>
          </w:rPr>
          <w:instrText xml:space="preserve"> PAGEREF _Toc184834448 \h </w:instrText>
        </w:r>
        <w:r>
          <w:rPr>
            <w:noProof/>
            <w:webHidden/>
          </w:rPr>
        </w:r>
        <w:r>
          <w:rPr>
            <w:noProof/>
            <w:webHidden/>
          </w:rPr>
          <w:fldChar w:fldCharType="separate"/>
        </w:r>
        <w:r>
          <w:rPr>
            <w:noProof/>
            <w:webHidden/>
          </w:rPr>
          <w:t>36</w:t>
        </w:r>
        <w:r>
          <w:rPr>
            <w:noProof/>
            <w:webHidden/>
          </w:rPr>
          <w:fldChar w:fldCharType="end"/>
        </w:r>
      </w:hyperlink>
    </w:p>
    <w:p w14:paraId="1A893E59" w14:textId="65B6188D" w:rsidR="0090665F" w:rsidRDefault="0090665F">
      <w:pPr>
        <w:pStyle w:val="TOC2"/>
        <w:rPr>
          <w:rFonts w:asciiTheme="minorHAnsi" w:eastAsiaTheme="minorEastAsia" w:hAnsiTheme="minorHAnsi" w:cstheme="minorBidi"/>
          <w:noProof/>
          <w:kern w:val="2"/>
          <w14:ligatures w14:val="standardContextual"/>
        </w:rPr>
      </w:pPr>
      <w:hyperlink w:anchor="_Toc184834449" w:history="1">
        <w:r w:rsidRPr="008360EF">
          <w:rPr>
            <w:rStyle w:val="Hyperlink"/>
            <w:noProof/>
          </w:rPr>
          <w:t>Summary</w:t>
        </w:r>
        <w:r>
          <w:rPr>
            <w:noProof/>
            <w:webHidden/>
          </w:rPr>
          <w:tab/>
        </w:r>
        <w:r>
          <w:rPr>
            <w:noProof/>
            <w:webHidden/>
          </w:rPr>
          <w:fldChar w:fldCharType="begin"/>
        </w:r>
        <w:r>
          <w:rPr>
            <w:noProof/>
            <w:webHidden/>
          </w:rPr>
          <w:instrText xml:space="preserve"> PAGEREF _Toc184834449 \h </w:instrText>
        </w:r>
        <w:r>
          <w:rPr>
            <w:noProof/>
            <w:webHidden/>
          </w:rPr>
        </w:r>
        <w:r>
          <w:rPr>
            <w:noProof/>
            <w:webHidden/>
          </w:rPr>
          <w:fldChar w:fldCharType="separate"/>
        </w:r>
        <w:r>
          <w:rPr>
            <w:noProof/>
            <w:webHidden/>
          </w:rPr>
          <w:t>48</w:t>
        </w:r>
        <w:r>
          <w:rPr>
            <w:noProof/>
            <w:webHidden/>
          </w:rPr>
          <w:fldChar w:fldCharType="end"/>
        </w:r>
      </w:hyperlink>
    </w:p>
    <w:p w14:paraId="1E299DBF" w14:textId="4BF904AA" w:rsidR="0090665F" w:rsidRDefault="0090665F">
      <w:pPr>
        <w:pStyle w:val="TOC1"/>
        <w:rPr>
          <w:rFonts w:asciiTheme="minorHAnsi" w:eastAsiaTheme="minorEastAsia" w:hAnsiTheme="minorHAnsi" w:cstheme="minorBidi"/>
          <w:noProof/>
          <w:kern w:val="2"/>
          <w:szCs w:val="24"/>
          <w14:ligatures w14:val="standardContextual"/>
        </w:rPr>
      </w:pPr>
      <w:hyperlink w:anchor="_Toc184834450" w:history="1">
        <w:r w:rsidRPr="008360EF">
          <w:rPr>
            <w:rStyle w:val="Hyperlink"/>
            <w:noProof/>
          </w:rPr>
          <w:t>Chapter 3: Research Method</w:t>
        </w:r>
        <w:r>
          <w:rPr>
            <w:noProof/>
            <w:webHidden/>
          </w:rPr>
          <w:tab/>
        </w:r>
        <w:r>
          <w:rPr>
            <w:noProof/>
            <w:webHidden/>
          </w:rPr>
          <w:fldChar w:fldCharType="begin"/>
        </w:r>
        <w:r>
          <w:rPr>
            <w:noProof/>
            <w:webHidden/>
          </w:rPr>
          <w:instrText xml:space="preserve"> PAGEREF _Toc184834450 \h </w:instrText>
        </w:r>
        <w:r>
          <w:rPr>
            <w:noProof/>
            <w:webHidden/>
          </w:rPr>
        </w:r>
        <w:r>
          <w:rPr>
            <w:noProof/>
            <w:webHidden/>
          </w:rPr>
          <w:fldChar w:fldCharType="separate"/>
        </w:r>
        <w:r>
          <w:rPr>
            <w:noProof/>
            <w:webHidden/>
          </w:rPr>
          <w:t>53</w:t>
        </w:r>
        <w:r>
          <w:rPr>
            <w:noProof/>
            <w:webHidden/>
          </w:rPr>
          <w:fldChar w:fldCharType="end"/>
        </w:r>
      </w:hyperlink>
    </w:p>
    <w:p w14:paraId="3D9571D1" w14:textId="54CFDD0D" w:rsidR="0090665F" w:rsidRDefault="0090665F">
      <w:pPr>
        <w:pStyle w:val="TOC2"/>
        <w:rPr>
          <w:rFonts w:asciiTheme="minorHAnsi" w:eastAsiaTheme="minorEastAsia" w:hAnsiTheme="minorHAnsi" w:cstheme="minorBidi"/>
          <w:noProof/>
          <w:kern w:val="2"/>
          <w14:ligatures w14:val="standardContextual"/>
        </w:rPr>
      </w:pPr>
      <w:hyperlink w:anchor="_Toc184834451" w:history="1">
        <w:r w:rsidRPr="008360EF">
          <w:rPr>
            <w:rStyle w:val="Hyperlink"/>
            <w:noProof/>
          </w:rPr>
          <w:t>Research Methodology and Design  Process Diagram</w:t>
        </w:r>
        <w:r>
          <w:rPr>
            <w:noProof/>
            <w:webHidden/>
          </w:rPr>
          <w:tab/>
        </w:r>
        <w:r>
          <w:rPr>
            <w:noProof/>
            <w:webHidden/>
          </w:rPr>
          <w:fldChar w:fldCharType="begin"/>
        </w:r>
        <w:r>
          <w:rPr>
            <w:noProof/>
            <w:webHidden/>
          </w:rPr>
          <w:instrText xml:space="preserve"> PAGEREF _Toc184834451 \h </w:instrText>
        </w:r>
        <w:r>
          <w:rPr>
            <w:noProof/>
            <w:webHidden/>
          </w:rPr>
        </w:r>
        <w:r>
          <w:rPr>
            <w:noProof/>
            <w:webHidden/>
          </w:rPr>
          <w:fldChar w:fldCharType="separate"/>
        </w:r>
        <w:r>
          <w:rPr>
            <w:noProof/>
            <w:webHidden/>
          </w:rPr>
          <w:t>54</w:t>
        </w:r>
        <w:r>
          <w:rPr>
            <w:noProof/>
            <w:webHidden/>
          </w:rPr>
          <w:fldChar w:fldCharType="end"/>
        </w:r>
      </w:hyperlink>
    </w:p>
    <w:p w14:paraId="293C3911" w14:textId="5F24E222" w:rsidR="0090665F" w:rsidRDefault="0090665F">
      <w:pPr>
        <w:pStyle w:val="TOC2"/>
        <w:rPr>
          <w:rFonts w:asciiTheme="minorHAnsi" w:eastAsiaTheme="minorEastAsia" w:hAnsiTheme="minorHAnsi" w:cstheme="minorBidi"/>
          <w:noProof/>
          <w:kern w:val="2"/>
          <w14:ligatures w14:val="standardContextual"/>
        </w:rPr>
      </w:pPr>
      <w:hyperlink w:anchor="_Toc184834452" w:history="1">
        <w:r w:rsidRPr="008360EF">
          <w:rPr>
            <w:rStyle w:val="Hyperlink"/>
            <w:noProof/>
          </w:rPr>
          <w:t>Research Methodology and Design  (Nature of the Study)</w:t>
        </w:r>
        <w:r>
          <w:rPr>
            <w:noProof/>
            <w:webHidden/>
          </w:rPr>
          <w:tab/>
        </w:r>
        <w:r>
          <w:rPr>
            <w:noProof/>
            <w:webHidden/>
          </w:rPr>
          <w:fldChar w:fldCharType="begin"/>
        </w:r>
        <w:r>
          <w:rPr>
            <w:noProof/>
            <w:webHidden/>
          </w:rPr>
          <w:instrText xml:space="preserve"> PAGEREF _Toc184834452 \h </w:instrText>
        </w:r>
        <w:r>
          <w:rPr>
            <w:noProof/>
            <w:webHidden/>
          </w:rPr>
        </w:r>
        <w:r>
          <w:rPr>
            <w:noProof/>
            <w:webHidden/>
          </w:rPr>
          <w:fldChar w:fldCharType="separate"/>
        </w:r>
        <w:r>
          <w:rPr>
            <w:noProof/>
            <w:webHidden/>
          </w:rPr>
          <w:t>56</w:t>
        </w:r>
        <w:r>
          <w:rPr>
            <w:noProof/>
            <w:webHidden/>
          </w:rPr>
          <w:fldChar w:fldCharType="end"/>
        </w:r>
      </w:hyperlink>
    </w:p>
    <w:p w14:paraId="0666085D" w14:textId="36DC1340" w:rsidR="0090665F" w:rsidRDefault="0090665F">
      <w:pPr>
        <w:pStyle w:val="TOC2"/>
        <w:rPr>
          <w:rFonts w:asciiTheme="minorHAnsi" w:eastAsiaTheme="minorEastAsia" w:hAnsiTheme="minorHAnsi" w:cstheme="minorBidi"/>
          <w:noProof/>
          <w:kern w:val="2"/>
          <w14:ligatures w14:val="standardContextual"/>
        </w:rPr>
      </w:pPr>
      <w:hyperlink w:anchor="_Toc184834453" w:history="1">
        <w:r w:rsidRPr="008360EF">
          <w:rPr>
            <w:rStyle w:val="Hyperlink"/>
            <w:noProof/>
          </w:rPr>
          <w:t>Population and Sample</w:t>
        </w:r>
        <w:r>
          <w:rPr>
            <w:noProof/>
            <w:webHidden/>
          </w:rPr>
          <w:tab/>
        </w:r>
        <w:r>
          <w:rPr>
            <w:noProof/>
            <w:webHidden/>
          </w:rPr>
          <w:fldChar w:fldCharType="begin"/>
        </w:r>
        <w:r>
          <w:rPr>
            <w:noProof/>
            <w:webHidden/>
          </w:rPr>
          <w:instrText xml:space="preserve"> PAGEREF _Toc184834453 \h </w:instrText>
        </w:r>
        <w:r>
          <w:rPr>
            <w:noProof/>
            <w:webHidden/>
          </w:rPr>
        </w:r>
        <w:r>
          <w:rPr>
            <w:noProof/>
            <w:webHidden/>
          </w:rPr>
          <w:fldChar w:fldCharType="separate"/>
        </w:r>
        <w:r>
          <w:rPr>
            <w:noProof/>
            <w:webHidden/>
          </w:rPr>
          <w:t>63</w:t>
        </w:r>
        <w:r>
          <w:rPr>
            <w:noProof/>
            <w:webHidden/>
          </w:rPr>
          <w:fldChar w:fldCharType="end"/>
        </w:r>
      </w:hyperlink>
    </w:p>
    <w:p w14:paraId="135B7A55" w14:textId="1D971F56" w:rsidR="0090665F" w:rsidRDefault="0090665F">
      <w:pPr>
        <w:pStyle w:val="TOC2"/>
        <w:rPr>
          <w:rFonts w:asciiTheme="minorHAnsi" w:eastAsiaTheme="minorEastAsia" w:hAnsiTheme="minorHAnsi" w:cstheme="minorBidi"/>
          <w:noProof/>
          <w:kern w:val="2"/>
          <w14:ligatures w14:val="standardContextual"/>
        </w:rPr>
      </w:pPr>
      <w:hyperlink w:anchor="_Toc184834454" w:history="1">
        <w:r w:rsidRPr="008360EF">
          <w:rPr>
            <w:rStyle w:val="Hyperlink"/>
            <w:noProof/>
          </w:rPr>
          <w:t>Instrumentation</w:t>
        </w:r>
        <w:r>
          <w:rPr>
            <w:noProof/>
            <w:webHidden/>
          </w:rPr>
          <w:tab/>
        </w:r>
        <w:r>
          <w:rPr>
            <w:noProof/>
            <w:webHidden/>
          </w:rPr>
          <w:fldChar w:fldCharType="begin"/>
        </w:r>
        <w:r>
          <w:rPr>
            <w:noProof/>
            <w:webHidden/>
          </w:rPr>
          <w:instrText xml:space="preserve"> PAGEREF _Toc184834454 \h </w:instrText>
        </w:r>
        <w:r>
          <w:rPr>
            <w:noProof/>
            <w:webHidden/>
          </w:rPr>
        </w:r>
        <w:r>
          <w:rPr>
            <w:noProof/>
            <w:webHidden/>
          </w:rPr>
          <w:fldChar w:fldCharType="separate"/>
        </w:r>
        <w:r>
          <w:rPr>
            <w:noProof/>
            <w:webHidden/>
          </w:rPr>
          <w:t>67</w:t>
        </w:r>
        <w:r>
          <w:rPr>
            <w:noProof/>
            <w:webHidden/>
          </w:rPr>
          <w:fldChar w:fldCharType="end"/>
        </w:r>
      </w:hyperlink>
    </w:p>
    <w:p w14:paraId="3770B83D" w14:textId="46AB563C" w:rsidR="0090665F" w:rsidRDefault="0090665F">
      <w:pPr>
        <w:pStyle w:val="TOC2"/>
        <w:rPr>
          <w:rFonts w:asciiTheme="minorHAnsi" w:eastAsiaTheme="minorEastAsia" w:hAnsiTheme="minorHAnsi" w:cstheme="minorBidi"/>
          <w:noProof/>
          <w:kern w:val="2"/>
          <w14:ligatures w14:val="standardContextual"/>
        </w:rPr>
      </w:pPr>
      <w:hyperlink w:anchor="_Toc184834455" w:history="1">
        <w:r w:rsidRPr="008360EF">
          <w:rPr>
            <w:rStyle w:val="Hyperlink"/>
            <w:noProof/>
          </w:rPr>
          <w:t>Operational Definitions of Variables</w:t>
        </w:r>
        <w:r>
          <w:rPr>
            <w:noProof/>
            <w:webHidden/>
          </w:rPr>
          <w:tab/>
        </w:r>
        <w:r>
          <w:rPr>
            <w:noProof/>
            <w:webHidden/>
          </w:rPr>
          <w:fldChar w:fldCharType="begin"/>
        </w:r>
        <w:r>
          <w:rPr>
            <w:noProof/>
            <w:webHidden/>
          </w:rPr>
          <w:instrText xml:space="preserve"> PAGEREF _Toc184834455 \h </w:instrText>
        </w:r>
        <w:r>
          <w:rPr>
            <w:noProof/>
            <w:webHidden/>
          </w:rPr>
        </w:r>
        <w:r>
          <w:rPr>
            <w:noProof/>
            <w:webHidden/>
          </w:rPr>
          <w:fldChar w:fldCharType="separate"/>
        </w:r>
        <w:r>
          <w:rPr>
            <w:noProof/>
            <w:webHidden/>
          </w:rPr>
          <w:t>73</w:t>
        </w:r>
        <w:r>
          <w:rPr>
            <w:noProof/>
            <w:webHidden/>
          </w:rPr>
          <w:fldChar w:fldCharType="end"/>
        </w:r>
      </w:hyperlink>
    </w:p>
    <w:p w14:paraId="7A58E030" w14:textId="1F80A32F" w:rsidR="0090665F" w:rsidRDefault="0090665F">
      <w:pPr>
        <w:pStyle w:val="TOC2"/>
        <w:rPr>
          <w:rFonts w:asciiTheme="minorHAnsi" w:eastAsiaTheme="minorEastAsia" w:hAnsiTheme="minorHAnsi" w:cstheme="minorBidi"/>
          <w:noProof/>
          <w:kern w:val="2"/>
          <w14:ligatures w14:val="standardContextual"/>
        </w:rPr>
      </w:pPr>
      <w:hyperlink w:anchor="_Toc184834456" w:history="1">
        <w:r w:rsidRPr="008360EF">
          <w:rPr>
            <w:rStyle w:val="Hyperlink"/>
            <w:noProof/>
          </w:rPr>
          <w:t>Study Procedures</w:t>
        </w:r>
        <w:r>
          <w:rPr>
            <w:noProof/>
            <w:webHidden/>
          </w:rPr>
          <w:tab/>
        </w:r>
        <w:r>
          <w:rPr>
            <w:noProof/>
            <w:webHidden/>
          </w:rPr>
          <w:fldChar w:fldCharType="begin"/>
        </w:r>
        <w:r>
          <w:rPr>
            <w:noProof/>
            <w:webHidden/>
          </w:rPr>
          <w:instrText xml:space="preserve"> PAGEREF _Toc184834456 \h </w:instrText>
        </w:r>
        <w:r>
          <w:rPr>
            <w:noProof/>
            <w:webHidden/>
          </w:rPr>
        </w:r>
        <w:r>
          <w:rPr>
            <w:noProof/>
            <w:webHidden/>
          </w:rPr>
          <w:fldChar w:fldCharType="separate"/>
        </w:r>
        <w:r>
          <w:rPr>
            <w:noProof/>
            <w:webHidden/>
          </w:rPr>
          <w:t>78</w:t>
        </w:r>
        <w:r>
          <w:rPr>
            <w:noProof/>
            <w:webHidden/>
          </w:rPr>
          <w:fldChar w:fldCharType="end"/>
        </w:r>
      </w:hyperlink>
    </w:p>
    <w:p w14:paraId="3E9D7E15" w14:textId="6022E830" w:rsidR="0090665F" w:rsidRDefault="0090665F">
      <w:pPr>
        <w:pStyle w:val="TOC2"/>
        <w:rPr>
          <w:rFonts w:asciiTheme="minorHAnsi" w:eastAsiaTheme="minorEastAsia" w:hAnsiTheme="minorHAnsi" w:cstheme="minorBidi"/>
          <w:noProof/>
          <w:kern w:val="2"/>
          <w14:ligatures w14:val="standardContextual"/>
        </w:rPr>
      </w:pPr>
      <w:hyperlink w:anchor="_Toc184834457" w:history="1">
        <w:r w:rsidRPr="008360EF">
          <w:rPr>
            <w:rStyle w:val="Hyperlink"/>
            <w:noProof/>
          </w:rPr>
          <w:t>Assumptions</w:t>
        </w:r>
        <w:r>
          <w:rPr>
            <w:noProof/>
            <w:webHidden/>
          </w:rPr>
          <w:tab/>
        </w:r>
        <w:r>
          <w:rPr>
            <w:noProof/>
            <w:webHidden/>
          </w:rPr>
          <w:fldChar w:fldCharType="begin"/>
        </w:r>
        <w:r>
          <w:rPr>
            <w:noProof/>
            <w:webHidden/>
          </w:rPr>
          <w:instrText xml:space="preserve"> PAGEREF _Toc184834457 \h </w:instrText>
        </w:r>
        <w:r>
          <w:rPr>
            <w:noProof/>
            <w:webHidden/>
          </w:rPr>
        </w:r>
        <w:r>
          <w:rPr>
            <w:noProof/>
            <w:webHidden/>
          </w:rPr>
          <w:fldChar w:fldCharType="separate"/>
        </w:r>
        <w:r>
          <w:rPr>
            <w:noProof/>
            <w:webHidden/>
          </w:rPr>
          <w:t>93</w:t>
        </w:r>
        <w:r>
          <w:rPr>
            <w:noProof/>
            <w:webHidden/>
          </w:rPr>
          <w:fldChar w:fldCharType="end"/>
        </w:r>
      </w:hyperlink>
    </w:p>
    <w:p w14:paraId="3AFAD428" w14:textId="3F06368B" w:rsidR="0090665F" w:rsidRDefault="0090665F">
      <w:pPr>
        <w:pStyle w:val="TOC2"/>
        <w:rPr>
          <w:rFonts w:asciiTheme="minorHAnsi" w:eastAsiaTheme="minorEastAsia" w:hAnsiTheme="minorHAnsi" w:cstheme="minorBidi"/>
          <w:noProof/>
          <w:kern w:val="2"/>
          <w14:ligatures w14:val="standardContextual"/>
        </w:rPr>
      </w:pPr>
      <w:hyperlink w:anchor="_Toc184834458" w:history="1">
        <w:r w:rsidRPr="008360EF">
          <w:rPr>
            <w:rStyle w:val="Hyperlink"/>
            <w:noProof/>
          </w:rPr>
          <w:t>Limitations</w:t>
        </w:r>
        <w:r>
          <w:rPr>
            <w:noProof/>
            <w:webHidden/>
          </w:rPr>
          <w:tab/>
        </w:r>
        <w:r>
          <w:rPr>
            <w:noProof/>
            <w:webHidden/>
          </w:rPr>
          <w:fldChar w:fldCharType="begin"/>
        </w:r>
        <w:r>
          <w:rPr>
            <w:noProof/>
            <w:webHidden/>
          </w:rPr>
          <w:instrText xml:space="preserve"> PAGEREF _Toc184834458 \h </w:instrText>
        </w:r>
        <w:r>
          <w:rPr>
            <w:noProof/>
            <w:webHidden/>
          </w:rPr>
        </w:r>
        <w:r>
          <w:rPr>
            <w:noProof/>
            <w:webHidden/>
          </w:rPr>
          <w:fldChar w:fldCharType="separate"/>
        </w:r>
        <w:r>
          <w:rPr>
            <w:noProof/>
            <w:webHidden/>
          </w:rPr>
          <w:t>94</w:t>
        </w:r>
        <w:r>
          <w:rPr>
            <w:noProof/>
            <w:webHidden/>
          </w:rPr>
          <w:fldChar w:fldCharType="end"/>
        </w:r>
      </w:hyperlink>
    </w:p>
    <w:p w14:paraId="43A9C4EB" w14:textId="7FF4291B" w:rsidR="0090665F" w:rsidRDefault="0090665F">
      <w:pPr>
        <w:pStyle w:val="TOC2"/>
        <w:rPr>
          <w:rFonts w:asciiTheme="minorHAnsi" w:eastAsiaTheme="minorEastAsia" w:hAnsiTheme="minorHAnsi" w:cstheme="minorBidi"/>
          <w:noProof/>
          <w:kern w:val="2"/>
          <w14:ligatures w14:val="standardContextual"/>
        </w:rPr>
      </w:pPr>
      <w:hyperlink w:anchor="_Toc184834459" w:history="1">
        <w:r w:rsidRPr="008360EF">
          <w:rPr>
            <w:rStyle w:val="Hyperlink"/>
            <w:noProof/>
          </w:rPr>
          <w:t>Delimitations</w:t>
        </w:r>
        <w:r>
          <w:rPr>
            <w:noProof/>
            <w:webHidden/>
          </w:rPr>
          <w:tab/>
        </w:r>
        <w:r>
          <w:rPr>
            <w:noProof/>
            <w:webHidden/>
          </w:rPr>
          <w:fldChar w:fldCharType="begin"/>
        </w:r>
        <w:r>
          <w:rPr>
            <w:noProof/>
            <w:webHidden/>
          </w:rPr>
          <w:instrText xml:space="preserve"> PAGEREF _Toc184834459 \h </w:instrText>
        </w:r>
        <w:r>
          <w:rPr>
            <w:noProof/>
            <w:webHidden/>
          </w:rPr>
        </w:r>
        <w:r>
          <w:rPr>
            <w:noProof/>
            <w:webHidden/>
          </w:rPr>
          <w:fldChar w:fldCharType="separate"/>
        </w:r>
        <w:r>
          <w:rPr>
            <w:noProof/>
            <w:webHidden/>
          </w:rPr>
          <w:t>96</w:t>
        </w:r>
        <w:r>
          <w:rPr>
            <w:noProof/>
            <w:webHidden/>
          </w:rPr>
          <w:fldChar w:fldCharType="end"/>
        </w:r>
      </w:hyperlink>
    </w:p>
    <w:p w14:paraId="62F442A9" w14:textId="5C277A62" w:rsidR="0090665F" w:rsidRDefault="0090665F">
      <w:pPr>
        <w:pStyle w:val="TOC2"/>
        <w:rPr>
          <w:rFonts w:asciiTheme="minorHAnsi" w:eastAsiaTheme="minorEastAsia" w:hAnsiTheme="minorHAnsi" w:cstheme="minorBidi"/>
          <w:noProof/>
          <w:kern w:val="2"/>
          <w14:ligatures w14:val="standardContextual"/>
        </w:rPr>
      </w:pPr>
      <w:hyperlink w:anchor="_Toc184834460" w:history="1">
        <w:r w:rsidRPr="008360EF">
          <w:rPr>
            <w:rStyle w:val="Hyperlink"/>
            <w:noProof/>
          </w:rPr>
          <w:t>Summary</w:t>
        </w:r>
        <w:r>
          <w:rPr>
            <w:noProof/>
            <w:webHidden/>
          </w:rPr>
          <w:tab/>
        </w:r>
        <w:r>
          <w:rPr>
            <w:noProof/>
            <w:webHidden/>
          </w:rPr>
          <w:fldChar w:fldCharType="begin"/>
        </w:r>
        <w:r>
          <w:rPr>
            <w:noProof/>
            <w:webHidden/>
          </w:rPr>
          <w:instrText xml:space="preserve"> PAGEREF _Toc184834460 \h </w:instrText>
        </w:r>
        <w:r>
          <w:rPr>
            <w:noProof/>
            <w:webHidden/>
          </w:rPr>
        </w:r>
        <w:r>
          <w:rPr>
            <w:noProof/>
            <w:webHidden/>
          </w:rPr>
          <w:fldChar w:fldCharType="separate"/>
        </w:r>
        <w:r>
          <w:rPr>
            <w:noProof/>
            <w:webHidden/>
          </w:rPr>
          <w:t>99</w:t>
        </w:r>
        <w:r>
          <w:rPr>
            <w:noProof/>
            <w:webHidden/>
          </w:rPr>
          <w:fldChar w:fldCharType="end"/>
        </w:r>
      </w:hyperlink>
    </w:p>
    <w:p w14:paraId="4FAE3EAF" w14:textId="04F5A9B1" w:rsidR="0090665F" w:rsidRDefault="0090665F">
      <w:pPr>
        <w:pStyle w:val="TOC1"/>
        <w:rPr>
          <w:rFonts w:asciiTheme="minorHAnsi" w:eastAsiaTheme="minorEastAsia" w:hAnsiTheme="minorHAnsi" w:cstheme="minorBidi"/>
          <w:noProof/>
          <w:kern w:val="2"/>
          <w:szCs w:val="24"/>
          <w14:ligatures w14:val="standardContextual"/>
        </w:rPr>
      </w:pPr>
      <w:hyperlink w:anchor="_Toc184834461" w:history="1">
        <w:r w:rsidRPr="008360EF">
          <w:rPr>
            <w:rStyle w:val="Hyperlink"/>
            <w:noProof/>
          </w:rPr>
          <w:t>References</w:t>
        </w:r>
        <w:r>
          <w:rPr>
            <w:noProof/>
            <w:webHidden/>
          </w:rPr>
          <w:tab/>
        </w:r>
        <w:r>
          <w:rPr>
            <w:noProof/>
            <w:webHidden/>
          </w:rPr>
          <w:fldChar w:fldCharType="begin"/>
        </w:r>
        <w:r>
          <w:rPr>
            <w:noProof/>
            <w:webHidden/>
          </w:rPr>
          <w:instrText xml:space="preserve"> PAGEREF _Toc184834461 \h </w:instrText>
        </w:r>
        <w:r>
          <w:rPr>
            <w:noProof/>
            <w:webHidden/>
          </w:rPr>
        </w:r>
        <w:r>
          <w:rPr>
            <w:noProof/>
            <w:webHidden/>
          </w:rPr>
          <w:fldChar w:fldCharType="separate"/>
        </w:r>
        <w:r>
          <w:rPr>
            <w:noProof/>
            <w:webHidden/>
          </w:rPr>
          <w:t>101</w:t>
        </w:r>
        <w:r>
          <w:rPr>
            <w:noProof/>
            <w:webHidden/>
          </w:rPr>
          <w:fldChar w:fldCharType="end"/>
        </w:r>
      </w:hyperlink>
    </w:p>
    <w:p w14:paraId="309969F9" w14:textId="6AA7B1FD"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0F160F76" w14:textId="7264A2E5" w:rsidR="00887A22" w:rsidRDefault="00887A22" w:rsidP="00AF3B5B">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Figures</w:t>
      </w:r>
      <w:bookmarkEnd w:id="5"/>
    </w:p>
    <w:p w14:paraId="7FFC0697" w14:textId="2A4F0F99" w:rsidR="0090665F"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184834421" w:history="1">
        <w:r w:rsidR="0090665F" w:rsidRPr="001761AB">
          <w:rPr>
            <w:rStyle w:val="Hyperlink"/>
            <w:b/>
            <w:bCs/>
            <w:noProof/>
          </w:rPr>
          <w:t>Figure 1</w:t>
        </w:r>
        <w:r w:rsidR="0090665F" w:rsidRPr="001761AB">
          <w:rPr>
            <w:rStyle w:val="Hyperlink"/>
            <w:noProof/>
          </w:rPr>
          <w:t xml:space="preserve">  </w:t>
        </w:r>
        <w:r w:rsidR="0090665F" w:rsidRPr="001761AB">
          <w:rPr>
            <w:rStyle w:val="Hyperlink"/>
            <w:i/>
            <w:noProof/>
          </w:rPr>
          <w:t>Classification Through Clustering Framework</w:t>
        </w:r>
        <w:r w:rsidR="0090665F">
          <w:rPr>
            <w:noProof/>
            <w:webHidden/>
          </w:rPr>
          <w:tab/>
        </w:r>
        <w:r w:rsidR="0090665F">
          <w:rPr>
            <w:noProof/>
            <w:webHidden/>
          </w:rPr>
          <w:fldChar w:fldCharType="begin"/>
        </w:r>
        <w:r w:rsidR="0090665F">
          <w:rPr>
            <w:noProof/>
            <w:webHidden/>
          </w:rPr>
          <w:instrText xml:space="preserve"> PAGEREF _Toc184834421 \h </w:instrText>
        </w:r>
        <w:r w:rsidR="0090665F">
          <w:rPr>
            <w:noProof/>
            <w:webHidden/>
          </w:rPr>
        </w:r>
        <w:r w:rsidR="0090665F">
          <w:rPr>
            <w:noProof/>
            <w:webHidden/>
          </w:rPr>
          <w:fldChar w:fldCharType="separate"/>
        </w:r>
        <w:r w:rsidR="0090665F">
          <w:rPr>
            <w:noProof/>
            <w:webHidden/>
          </w:rPr>
          <w:t>21</w:t>
        </w:r>
        <w:r w:rsidR="0090665F">
          <w:rPr>
            <w:noProof/>
            <w:webHidden/>
          </w:rPr>
          <w:fldChar w:fldCharType="end"/>
        </w:r>
      </w:hyperlink>
    </w:p>
    <w:p w14:paraId="0295CEC3" w14:textId="0AE7C72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2" w:history="1">
        <w:r w:rsidRPr="001761AB">
          <w:rPr>
            <w:rStyle w:val="Hyperlink"/>
            <w:b/>
            <w:bCs/>
            <w:noProof/>
          </w:rPr>
          <w:t>Figure 2</w:t>
        </w:r>
        <w:r w:rsidRPr="001761AB">
          <w:rPr>
            <w:rStyle w:val="Hyperlink"/>
            <w:noProof/>
          </w:rPr>
          <w:t xml:space="preserve">  </w:t>
        </w:r>
        <w:r w:rsidRPr="001761AB">
          <w:rPr>
            <w:rStyle w:val="Hyperlink"/>
            <w:i/>
            <w:noProof/>
          </w:rPr>
          <w:t>COVID-19 Deaths, by Week, in The United States</w:t>
        </w:r>
        <w:r>
          <w:rPr>
            <w:noProof/>
            <w:webHidden/>
          </w:rPr>
          <w:tab/>
        </w:r>
        <w:r>
          <w:rPr>
            <w:noProof/>
            <w:webHidden/>
          </w:rPr>
          <w:fldChar w:fldCharType="begin"/>
        </w:r>
        <w:r>
          <w:rPr>
            <w:noProof/>
            <w:webHidden/>
          </w:rPr>
          <w:instrText xml:space="preserve"> PAGEREF _Toc184834422 \h </w:instrText>
        </w:r>
        <w:r>
          <w:rPr>
            <w:noProof/>
            <w:webHidden/>
          </w:rPr>
        </w:r>
        <w:r>
          <w:rPr>
            <w:noProof/>
            <w:webHidden/>
          </w:rPr>
          <w:fldChar w:fldCharType="separate"/>
        </w:r>
        <w:r>
          <w:rPr>
            <w:noProof/>
            <w:webHidden/>
          </w:rPr>
          <w:t>29</w:t>
        </w:r>
        <w:r>
          <w:rPr>
            <w:noProof/>
            <w:webHidden/>
          </w:rPr>
          <w:fldChar w:fldCharType="end"/>
        </w:r>
      </w:hyperlink>
    </w:p>
    <w:p w14:paraId="4829C4B7" w14:textId="7F2C75EF"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3" w:history="1">
        <w:r w:rsidRPr="001761AB">
          <w:rPr>
            <w:rStyle w:val="Hyperlink"/>
            <w:b/>
            <w:bCs/>
            <w:noProof/>
          </w:rPr>
          <w:t xml:space="preserve">Figure 3 </w:t>
        </w:r>
        <w:r w:rsidRPr="001761AB">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184834423 \h </w:instrText>
        </w:r>
        <w:r>
          <w:rPr>
            <w:noProof/>
            <w:webHidden/>
          </w:rPr>
        </w:r>
        <w:r>
          <w:rPr>
            <w:noProof/>
            <w:webHidden/>
          </w:rPr>
          <w:fldChar w:fldCharType="separate"/>
        </w:r>
        <w:r>
          <w:rPr>
            <w:noProof/>
            <w:webHidden/>
          </w:rPr>
          <w:t>32</w:t>
        </w:r>
        <w:r>
          <w:rPr>
            <w:noProof/>
            <w:webHidden/>
          </w:rPr>
          <w:fldChar w:fldCharType="end"/>
        </w:r>
      </w:hyperlink>
    </w:p>
    <w:p w14:paraId="056C6AF7" w14:textId="70EDDB99"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4" w:history="1">
        <w:r w:rsidRPr="001761AB">
          <w:rPr>
            <w:rStyle w:val="Hyperlink"/>
            <w:b/>
            <w:bCs/>
            <w:noProof/>
          </w:rPr>
          <w:t xml:space="preserve">Figure 4  </w:t>
        </w:r>
        <w:r w:rsidRPr="001761AB">
          <w:rPr>
            <w:rStyle w:val="Hyperlink"/>
            <w:i/>
            <w:noProof/>
          </w:rPr>
          <w:t>PPP Loan Application Process Flowchart</w:t>
        </w:r>
        <w:r>
          <w:rPr>
            <w:noProof/>
            <w:webHidden/>
          </w:rPr>
          <w:tab/>
        </w:r>
        <w:r>
          <w:rPr>
            <w:noProof/>
            <w:webHidden/>
          </w:rPr>
          <w:fldChar w:fldCharType="begin"/>
        </w:r>
        <w:r>
          <w:rPr>
            <w:noProof/>
            <w:webHidden/>
          </w:rPr>
          <w:instrText xml:space="preserve"> PAGEREF _Toc184834424 \h </w:instrText>
        </w:r>
        <w:r>
          <w:rPr>
            <w:noProof/>
            <w:webHidden/>
          </w:rPr>
        </w:r>
        <w:r>
          <w:rPr>
            <w:noProof/>
            <w:webHidden/>
          </w:rPr>
          <w:fldChar w:fldCharType="separate"/>
        </w:r>
        <w:r>
          <w:rPr>
            <w:noProof/>
            <w:webHidden/>
          </w:rPr>
          <w:t>35</w:t>
        </w:r>
        <w:r>
          <w:rPr>
            <w:noProof/>
            <w:webHidden/>
          </w:rPr>
          <w:fldChar w:fldCharType="end"/>
        </w:r>
      </w:hyperlink>
    </w:p>
    <w:p w14:paraId="2B503EFA" w14:textId="383D5508"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5" w:history="1">
        <w:r w:rsidRPr="001761AB">
          <w:rPr>
            <w:rStyle w:val="Hyperlink"/>
            <w:b/>
            <w:bCs/>
            <w:noProof/>
          </w:rPr>
          <w:t>Figure 5</w:t>
        </w:r>
        <w:r w:rsidRPr="001761AB">
          <w:rPr>
            <w:rStyle w:val="Hyperlink"/>
            <w:noProof/>
          </w:rPr>
          <w:t xml:space="preserve">  </w:t>
        </w:r>
        <w:r w:rsidRPr="001761AB">
          <w:rPr>
            <w:rStyle w:val="Hyperlink"/>
            <w:i/>
            <w:noProof/>
          </w:rPr>
          <w:t>Logistic Regression Response Function</w:t>
        </w:r>
        <w:r>
          <w:rPr>
            <w:noProof/>
            <w:webHidden/>
          </w:rPr>
          <w:tab/>
        </w:r>
        <w:r>
          <w:rPr>
            <w:noProof/>
            <w:webHidden/>
          </w:rPr>
          <w:fldChar w:fldCharType="begin"/>
        </w:r>
        <w:r>
          <w:rPr>
            <w:noProof/>
            <w:webHidden/>
          </w:rPr>
          <w:instrText xml:space="preserve"> PAGEREF _Toc184834425 \h </w:instrText>
        </w:r>
        <w:r>
          <w:rPr>
            <w:noProof/>
            <w:webHidden/>
          </w:rPr>
        </w:r>
        <w:r>
          <w:rPr>
            <w:noProof/>
            <w:webHidden/>
          </w:rPr>
          <w:fldChar w:fldCharType="separate"/>
        </w:r>
        <w:r>
          <w:rPr>
            <w:noProof/>
            <w:webHidden/>
          </w:rPr>
          <w:t>37</w:t>
        </w:r>
        <w:r>
          <w:rPr>
            <w:noProof/>
            <w:webHidden/>
          </w:rPr>
          <w:fldChar w:fldCharType="end"/>
        </w:r>
      </w:hyperlink>
    </w:p>
    <w:p w14:paraId="408CCDF8" w14:textId="579D468C"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6" w:history="1">
        <w:r w:rsidRPr="001761AB">
          <w:rPr>
            <w:rStyle w:val="Hyperlink"/>
            <w:b/>
            <w:bCs/>
            <w:noProof/>
          </w:rPr>
          <w:t xml:space="preserve">Figure 6 </w:t>
        </w:r>
        <w:r w:rsidRPr="001761AB">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184834426 \h </w:instrText>
        </w:r>
        <w:r>
          <w:rPr>
            <w:noProof/>
            <w:webHidden/>
          </w:rPr>
        </w:r>
        <w:r>
          <w:rPr>
            <w:noProof/>
            <w:webHidden/>
          </w:rPr>
          <w:fldChar w:fldCharType="separate"/>
        </w:r>
        <w:r>
          <w:rPr>
            <w:noProof/>
            <w:webHidden/>
          </w:rPr>
          <w:t>38</w:t>
        </w:r>
        <w:r>
          <w:rPr>
            <w:noProof/>
            <w:webHidden/>
          </w:rPr>
          <w:fldChar w:fldCharType="end"/>
        </w:r>
      </w:hyperlink>
    </w:p>
    <w:p w14:paraId="74C67211" w14:textId="5BC187F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7" w:history="1">
        <w:r w:rsidRPr="001761AB">
          <w:rPr>
            <w:rStyle w:val="Hyperlink"/>
            <w:b/>
            <w:bCs/>
            <w:noProof/>
          </w:rPr>
          <w:t xml:space="preserve">Figure 7  </w:t>
        </w:r>
        <w:r w:rsidRPr="001761AB">
          <w:rPr>
            <w:rStyle w:val="Hyperlink"/>
            <w:i/>
            <w:noProof/>
          </w:rPr>
          <w:t>SVM Hyperplane</w:t>
        </w:r>
        <w:r>
          <w:rPr>
            <w:noProof/>
            <w:webHidden/>
          </w:rPr>
          <w:tab/>
        </w:r>
        <w:r>
          <w:rPr>
            <w:noProof/>
            <w:webHidden/>
          </w:rPr>
          <w:fldChar w:fldCharType="begin"/>
        </w:r>
        <w:r>
          <w:rPr>
            <w:noProof/>
            <w:webHidden/>
          </w:rPr>
          <w:instrText xml:space="preserve"> PAGEREF _Toc184834427 \h </w:instrText>
        </w:r>
        <w:r>
          <w:rPr>
            <w:noProof/>
            <w:webHidden/>
          </w:rPr>
        </w:r>
        <w:r>
          <w:rPr>
            <w:noProof/>
            <w:webHidden/>
          </w:rPr>
          <w:fldChar w:fldCharType="separate"/>
        </w:r>
        <w:r>
          <w:rPr>
            <w:noProof/>
            <w:webHidden/>
          </w:rPr>
          <w:t>39</w:t>
        </w:r>
        <w:r>
          <w:rPr>
            <w:noProof/>
            <w:webHidden/>
          </w:rPr>
          <w:fldChar w:fldCharType="end"/>
        </w:r>
      </w:hyperlink>
    </w:p>
    <w:p w14:paraId="7C12E13F" w14:textId="0A37202E"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8" w:history="1">
        <w:r w:rsidRPr="001761AB">
          <w:rPr>
            <w:rStyle w:val="Hyperlink"/>
            <w:b/>
            <w:bCs/>
            <w:noProof/>
          </w:rPr>
          <w:t xml:space="preserve">Figure 8  </w:t>
        </w:r>
        <w:r w:rsidRPr="001761AB">
          <w:rPr>
            <w:rStyle w:val="Hyperlink"/>
            <w:i/>
            <w:noProof/>
          </w:rPr>
          <w:t>Illustration of K-Means Clustering Method</w:t>
        </w:r>
        <w:r>
          <w:rPr>
            <w:noProof/>
            <w:webHidden/>
          </w:rPr>
          <w:tab/>
        </w:r>
        <w:r>
          <w:rPr>
            <w:noProof/>
            <w:webHidden/>
          </w:rPr>
          <w:fldChar w:fldCharType="begin"/>
        </w:r>
        <w:r>
          <w:rPr>
            <w:noProof/>
            <w:webHidden/>
          </w:rPr>
          <w:instrText xml:space="preserve"> PAGEREF _Toc184834428 \h </w:instrText>
        </w:r>
        <w:r>
          <w:rPr>
            <w:noProof/>
            <w:webHidden/>
          </w:rPr>
        </w:r>
        <w:r>
          <w:rPr>
            <w:noProof/>
            <w:webHidden/>
          </w:rPr>
          <w:fldChar w:fldCharType="separate"/>
        </w:r>
        <w:r>
          <w:rPr>
            <w:noProof/>
            <w:webHidden/>
          </w:rPr>
          <w:t>40</w:t>
        </w:r>
        <w:r>
          <w:rPr>
            <w:noProof/>
            <w:webHidden/>
          </w:rPr>
          <w:fldChar w:fldCharType="end"/>
        </w:r>
      </w:hyperlink>
    </w:p>
    <w:p w14:paraId="7B581D74" w14:textId="46C6EB62"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9" w:history="1">
        <w:r w:rsidRPr="001761AB">
          <w:rPr>
            <w:rStyle w:val="Hyperlink"/>
            <w:b/>
            <w:bCs/>
            <w:noProof/>
          </w:rPr>
          <w:t xml:space="preserve">Figure 9  </w:t>
        </w:r>
        <w:r w:rsidRPr="001761AB">
          <w:rPr>
            <w:rStyle w:val="Hyperlink"/>
            <w:i/>
            <w:noProof/>
          </w:rPr>
          <w:t>Graphic Depiction of DBSCAN Clustering</w:t>
        </w:r>
        <w:r>
          <w:rPr>
            <w:noProof/>
            <w:webHidden/>
          </w:rPr>
          <w:tab/>
        </w:r>
        <w:r>
          <w:rPr>
            <w:noProof/>
            <w:webHidden/>
          </w:rPr>
          <w:fldChar w:fldCharType="begin"/>
        </w:r>
        <w:r>
          <w:rPr>
            <w:noProof/>
            <w:webHidden/>
          </w:rPr>
          <w:instrText xml:space="preserve"> PAGEREF _Toc184834429 \h </w:instrText>
        </w:r>
        <w:r>
          <w:rPr>
            <w:noProof/>
            <w:webHidden/>
          </w:rPr>
        </w:r>
        <w:r>
          <w:rPr>
            <w:noProof/>
            <w:webHidden/>
          </w:rPr>
          <w:fldChar w:fldCharType="separate"/>
        </w:r>
        <w:r>
          <w:rPr>
            <w:noProof/>
            <w:webHidden/>
          </w:rPr>
          <w:t>41</w:t>
        </w:r>
        <w:r>
          <w:rPr>
            <w:noProof/>
            <w:webHidden/>
          </w:rPr>
          <w:fldChar w:fldCharType="end"/>
        </w:r>
      </w:hyperlink>
    </w:p>
    <w:p w14:paraId="7E6ED6CF" w14:textId="1402FCEA"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0" w:history="1">
        <w:r w:rsidRPr="001761AB">
          <w:rPr>
            <w:rStyle w:val="Hyperlink"/>
            <w:b/>
            <w:bCs/>
            <w:noProof/>
          </w:rPr>
          <w:t xml:space="preserve">Figure 10  </w:t>
        </w:r>
        <w:r w:rsidRPr="001761AB">
          <w:rPr>
            <w:rStyle w:val="Hyperlink"/>
            <w:i/>
            <w:noProof/>
          </w:rPr>
          <w:t>Hierarchical Clustering Dendrogram</w:t>
        </w:r>
        <w:r>
          <w:rPr>
            <w:noProof/>
            <w:webHidden/>
          </w:rPr>
          <w:tab/>
        </w:r>
        <w:r>
          <w:rPr>
            <w:noProof/>
            <w:webHidden/>
          </w:rPr>
          <w:fldChar w:fldCharType="begin"/>
        </w:r>
        <w:r>
          <w:rPr>
            <w:noProof/>
            <w:webHidden/>
          </w:rPr>
          <w:instrText xml:space="preserve"> PAGEREF _Toc184834430 \h </w:instrText>
        </w:r>
        <w:r>
          <w:rPr>
            <w:noProof/>
            <w:webHidden/>
          </w:rPr>
        </w:r>
        <w:r>
          <w:rPr>
            <w:noProof/>
            <w:webHidden/>
          </w:rPr>
          <w:fldChar w:fldCharType="separate"/>
        </w:r>
        <w:r>
          <w:rPr>
            <w:noProof/>
            <w:webHidden/>
          </w:rPr>
          <w:t>42</w:t>
        </w:r>
        <w:r>
          <w:rPr>
            <w:noProof/>
            <w:webHidden/>
          </w:rPr>
          <w:fldChar w:fldCharType="end"/>
        </w:r>
      </w:hyperlink>
    </w:p>
    <w:p w14:paraId="7D33C426" w14:textId="1EB9B8C1"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1" w:history="1">
        <w:r w:rsidRPr="001761AB">
          <w:rPr>
            <w:rStyle w:val="Hyperlink"/>
            <w:b/>
            <w:bCs/>
            <w:noProof/>
          </w:rPr>
          <w:t xml:space="preserve">Figure 11 </w:t>
        </w:r>
        <w:r w:rsidRPr="001761AB">
          <w:rPr>
            <w:rStyle w:val="Hyperlink"/>
            <w:i/>
            <w:noProof/>
          </w:rPr>
          <w:t>Study Processflow Diagram</w:t>
        </w:r>
        <w:r>
          <w:rPr>
            <w:noProof/>
            <w:webHidden/>
          </w:rPr>
          <w:tab/>
        </w:r>
        <w:r>
          <w:rPr>
            <w:noProof/>
            <w:webHidden/>
          </w:rPr>
          <w:fldChar w:fldCharType="begin"/>
        </w:r>
        <w:r>
          <w:rPr>
            <w:noProof/>
            <w:webHidden/>
          </w:rPr>
          <w:instrText xml:space="preserve"> PAGEREF _Toc184834431 \h </w:instrText>
        </w:r>
        <w:r>
          <w:rPr>
            <w:noProof/>
            <w:webHidden/>
          </w:rPr>
        </w:r>
        <w:r>
          <w:rPr>
            <w:noProof/>
            <w:webHidden/>
          </w:rPr>
          <w:fldChar w:fldCharType="separate"/>
        </w:r>
        <w:r>
          <w:rPr>
            <w:noProof/>
            <w:webHidden/>
          </w:rPr>
          <w:t>54</w:t>
        </w:r>
        <w:r>
          <w:rPr>
            <w:noProof/>
            <w:webHidden/>
          </w:rPr>
          <w:fldChar w:fldCharType="end"/>
        </w:r>
      </w:hyperlink>
    </w:p>
    <w:p w14:paraId="5C5BC981" w14:textId="45F8D6DF"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184834432"/>
      <w:r>
        <w:lastRenderedPageBreak/>
        <w:t>Chapter 1: Introduction</w:t>
      </w:r>
      <w:bookmarkEnd w:id="6"/>
      <w:bookmarkEnd w:id="7"/>
      <w:bookmarkEnd w:id="8"/>
      <w:bookmarkEnd w:id="10"/>
    </w:p>
    <w:p w14:paraId="14CD1573" w14:textId="4D8536C9"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841D9">
        <w:instrText xml:space="preserve"> ADDIN ZOTERO_ITEM CSL_CITATION {"citationID":"V9t2J8xZ","properties":{"formattedCitation":"(Demko et al., 2021)","plainCitation":"(Demko et al., 2021)","noteIndex":0},"citationItems":[{"id":223,"uris":["http://zotero.org/users/12007747/items/4WPX7FMJ"],"itemData":{"id":223,"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persons,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1E0E20">
        <w:instrText xml:space="preserve"> ADDIN ZOTERO_ITEM CSL_CITATION {"citationID":"eL53E9wW","properties":{"formattedCitation":"(Emmons &amp; Dahl, 2022)","plainCitation":"(Emmons &amp; Dahl, 2022)","noteIndex":0},"citationItems":[{"id":14,"uris":["http://zotero.org/users/12007747/items/X5FRXH38"],"itemData":{"id":14,"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619AD460"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BD3F2C">
        <w:instrText xml:space="preserve"> ADDIN ZOTERO_ITEM CSL_CITATION {"citationID":"B4GsjUdf","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BD3F2C">
        <w:instrText xml:space="preserve"> ADDIN ZOTERO_ITEM CSL_CITATION {"citationID":"65Oiosf1","properties":{"formattedCitation":"(Council of the Inspectors General on Integrity and Efficiency, 2011)","plainCitation":"(Council of the Inspectors General on Integrity and Efficiency, 2011)","noteIndex":0},"citationItems":[{"id":11,"uris":["http://zotero.org/users/12007747/items/D3DKBS5F"],"itemData":{"id":11,"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6C34F9">
        <w:instrText xml:space="preserve"> ADDIN ZOTERO_ITEM CSL_CITATION {"citationID":"5K3Pz4GV","properties":{"formattedCitation":"(West, 2021)","plainCitation":"(West, 2021)","noteIndex":0},"citationItems":[{"id":10,"uris":["http://zotero.org/users/12007747/items/RURMSEWT"],"itemData":{"id":10,"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531A2121"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6C34F9">
        <w:instrText xml:space="preserve"> ADDIN ZOTERO_ITEM CSL_CITATION {"citationID":"QBmasBqS","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5AEC4B57"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6C34F9">
        <w:instrText xml:space="preserve"> ADDIN ZOTERO_ITEM CSL_CITATION {"citationID":"Gqq18u9t","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3F10B5AC"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9C6223">
        <w:instrText xml:space="preserve"> ADDIN ZOTERO_ITEM CSL_CITATION {"citationID":"0iVPdUwf","properties":{"formattedCitation":"(Ashtiani &amp; Raahemi, 2022)","plainCitation":"(Ashtiani &amp; Raahemi, 2022)","noteIndex":0},"citationItems":[{"id":2,"uris":["http://zotero.org/users/12007747/items/PRFCJKS3"],"itemData":{"id":2,"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682536">
        <w:instrText xml:space="preserve"> ADDIN ZOTERO_ITEM CSL_CITATION {"citationID":"drByaOo1","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FF3493">
        <w:instrText xml:space="preserve"> ADDIN ZOTERO_ITEM CSL_CITATION {"citationID":"kjxt4IRn","properties":{"formattedCitation":"(Nassif et al., 2021)","plainCitation":"(Nassif et al., 2021)","noteIndex":0},"citationItems":[{"id":3,"uris":["http://zotero.org/users/12007747/items/XSX4JH94"],"itemData":{"id":3,"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rely on training datasets, unsupervised machine learning does not require labeled data. Given the hundreds of billions in PPP funds and the lack of previously labeled fraudulent training data </w:t>
      </w:r>
      <w:r w:rsidR="00FF3493">
        <w:fldChar w:fldCharType="begin"/>
      </w:r>
      <w:r w:rsidR="00FF3493">
        <w:instrText xml:space="preserve"> ADDIN ZOTERO_ITEM CSL_CITATION {"citationID":"b8EwWDM2","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184834433"/>
      <w:bookmarkEnd w:id="11"/>
      <w:bookmarkEnd w:id="12"/>
      <w:r>
        <w:t>Statement of the Problem</w:t>
      </w:r>
      <w:bookmarkEnd w:id="13"/>
      <w:bookmarkEnd w:id="18"/>
      <w:bookmarkEnd w:id="19"/>
      <w:bookmarkEnd w:id="20"/>
    </w:p>
    <w:p w14:paraId="769FC941" w14:textId="3BA88585" w:rsidR="005548FE" w:rsidRDefault="005548FE" w:rsidP="003E79CA">
      <w:pPr>
        <w:ind w:firstLine="720"/>
      </w:pPr>
      <w:bookmarkStart w:id="21" w:name="_Toc464831635"/>
      <w:bookmarkStart w:id="22" w:name="_Toc465328380"/>
      <w:r>
        <w:t xml:space="preserve">The problem to be addressed in this study is the lack of intelligent and unsupervised fraud identification in the government domain, specifically in the Paycheck Protection Program. As outlined by </w:t>
      </w:r>
      <w:r>
        <w:fldChar w:fldCharType="begin"/>
      </w:r>
      <w:r w:rsidR="00682536">
        <w:instrText xml:space="preserve"> ADDIN ZOTERO_ITEM CSL_CITATION {"citationID":"l1Vch8A8","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682536">
        <w:instrText xml:space="preserve"> ADDIN ZOTERO_ITEM CSL_CITATION {"citationID":"soyCHwg7","properties":{"formattedCitation":"(Minastireanu &amp; Mesnita, 2019)","plainCitation":"(Minastireanu &amp; Mesnita, 2019)","dontUpdate":true,"noteIndex":0},"citationItems":[{"id":23,"uris":["http://zotero.org/users/12007747/items/WQ7KX3SC"],"itemData":{"id":23,"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682536">
        <w:instrText xml:space="preserve"> ADDIN ZOTERO_ITEM CSL_CITATION {"citationID":"EJgoNOr5","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682536">
        <w:instrText xml:space="preserve"> ADDIN ZOTERO_ITEM CSL_CITATION {"citationID":"KtqWKVHp","properties":{"formattedCitation":"(Dridi, 2022a)","plainCitation":"(Dridi, 2022a)","dontUpdate":true,"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17DB20C7" w:rsidR="005548FE" w:rsidRDefault="005548FE" w:rsidP="003E79CA">
      <w:pPr>
        <w:ind w:firstLine="720"/>
        <w:rPr>
          <w:b/>
        </w:rPr>
      </w:pPr>
      <w:bookmarkStart w:id="23" w:name="_c49f59qa55z1" w:colFirst="0" w:colLast="0"/>
      <w:bookmarkEnd w:id="23"/>
      <w:r>
        <w:t xml:space="preserve">Specifically within the government fraud domain, fraud within the United States PPP is a high-profile issue that affects the integrity of the program and the welfare of the American economy. According to </w:t>
      </w:r>
      <w:r w:rsidR="00C2402F">
        <w:fldChar w:fldCharType="begin"/>
      </w:r>
      <w:r w:rsidR="00682536">
        <w:instrText xml:space="preserve"> ADDIN ZOTERO_ITEM CSL_CITATION {"citationID":"1SJ3DxSa","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682536">
        <w:instrText xml:space="preserve"> ADDIN ZOTERO_ITEM CSL_CITATION {"citationID":"JHd7LQr5","properties":{"formattedCitation":"(Ma &amp; McKinnon, 2020)","plainCitation":"(Ma &amp; McKinnon, 2020)","dontUpdate":true,"noteIndex":0},"citationItems":[{"id":80,"uris":["http://zotero.org/users/12007747/items/VLG9DVVX"],"itemData":{"id":80,"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682536">
        <w:instrText xml:space="preserve"> ADDIN ZOTERO_ITEM CSL_CITATION {"citationID":"I112SoRj","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642D6A">
        <w:instrText xml:space="preserve"> ADDIN ZOTERO_ITEM CSL_CITATION {"citationID":"tdJ2Zd5x","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184834434"/>
      <w:r w:rsidRPr="00EA65A9">
        <w:t>Purpose of the Study</w:t>
      </w:r>
      <w:bookmarkEnd w:id="21"/>
      <w:bookmarkEnd w:id="22"/>
      <w:bookmarkEnd w:id="24"/>
    </w:p>
    <w:p w14:paraId="5646C0BE" w14:textId="07A2AE3B" w:rsidR="00496200" w:rsidRDefault="00496200" w:rsidP="003E79CA">
      <w:pPr>
        <w:ind w:firstLine="720"/>
      </w:pPr>
      <w:r>
        <w:t xml:space="preserve">The purpose of </w:t>
      </w:r>
      <w:r w:rsidR="00787EB5">
        <w:t xml:space="preserve">this </w:t>
      </w:r>
      <w:r>
        <w:t xml:space="preserve">study is to develop intelligent and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682536">
        <w:instrText xml:space="preserve"> ADDIN ZOTERO_ITEM CSL_CITATION {"citationID":"N5UwhiIi","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35F5A586"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A53DA1">
        <w:instrText xml:space="preserve"> ADDIN ZOTERO_ITEM CSL_CITATION {"citationID":"lrAN01dN","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led fraud detection. This study will use the publicly availabl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resulting in newarly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0D5C54C1" w:rsidR="00887A22" w:rsidRPr="00887A22" w:rsidRDefault="00496200" w:rsidP="003E79CA">
      <w:pPr>
        <w:ind w:firstLine="720"/>
      </w:pPr>
      <w:r>
        <w:t>While the dependent variable in this study is the binary classification likely fraudulent vs not likely fraudulent, independent variables will include loan application features such as dollar amount, credit history</w:t>
      </w:r>
      <w:r w:rsidRPr="00F439E2">
        <w:t>, o</w:t>
      </w:r>
      <w:r>
        <w:t xml:space="preserve">r employment status. The finalized list of independent variables will be determined as a result of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A53DA1">
        <w:instrText xml:space="preserve"> ADDIN ZOTERO_ITEM CSL_CITATION {"citationID":"f61fNJoN","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184834435"/>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1569F850" w:rsidR="007A07B1" w:rsidRDefault="007A07B1" w:rsidP="003E79CA">
      <w:pPr>
        <w:ind w:firstLine="720"/>
      </w:pPr>
      <w:r>
        <w:t xml:space="preserve">This study will utilize the classification through clustering framework proposed </w:t>
      </w:r>
      <w:r w:rsidRPr="000E2045">
        <w:t xml:space="preserve">by </w:t>
      </w:r>
      <w:r>
        <w:fldChar w:fldCharType="begin"/>
      </w:r>
      <w:r>
        <w:instrText xml:space="preserve"> ADDIN ZOTERO_ITEM CSL_CITATION {"citationID":"VnX4pcT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25294CC3"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682536">
        <w:instrText xml:space="preserve"> ADDIN ZOTERO_ITEM CSL_CITATION {"citationID":"WBRz2pFP","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184834436"/>
      <w:r>
        <w:t>Introduction to Research Methodology and Design</w:t>
      </w:r>
      <w:r w:rsidR="00EE0AB3">
        <w:t xml:space="preserve"> </w:t>
      </w:r>
      <w:r w:rsidR="00EE0AB3" w:rsidRPr="00EE0AB3">
        <w:t>(Nature of the Study)</w:t>
      </w:r>
      <w:bookmarkEnd w:id="28"/>
    </w:p>
    <w:p w14:paraId="3931C7C9" w14:textId="2D310987" w:rsidR="00A961F0" w:rsidRDefault="00887A22" w:rsidP="003E79CA">
      <w:r w:rsidRPr="00887A22">
        <w:tab/>
      </w:r>
      <w:r w:rsidR="00A961F0">
        <w:t xml:space="preserve">This study will use a quantitative experimental design to identify key features and methodologies to identify PPP loan fraud using unsupervised machine learning. According to </w:t>
      </w:r>
      <w:r w:rsidR="00A961F0">
        <w:fldChar w:fldCharType="begin"/>
      </w:r>
      <w:r w:rsidR="00682536">
        <w:instrText xml:space="preserve"> ADDIN ZOTERO_ITEM CSL_CITATION {"citationID":"kZN96jFR","properties":{"formattedCitation":"(Barroga &amp; Matanguihan, 2022)","plainCitation":"(Barroga &amp; Matanguihan, 2022)","dontUpdate":true,"noteIndex":0},"citationItems":[{"id":9,"uris":["http://zotero.org/users/12007747/items/8FGT9Z9Y"],"itemData":{"id":9,"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126472">
        <w:instrText xml:space="preserve"> ADDIN ZOTERO_ITEM CSL_CITATION {"citationID":"l1Wiqnyb","properties":{"formattedCitation":"(Stoner et al., 2023)","plainCitation":"(Stoner et al., 2023)","noteIndex":0},"citationItems":[{"id":7,"uris":["http://zotero.org/users/12007747/items/CM2BVTMT"],"itemData":{"id":7,"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insights to </w:t>
      </w:r>
      <w:r w:rsidR="00D217E8" w:rsidRPr="00D217E8">
        <w:lastRenderedPageBreak/>
        <w:t>both the theoretical development of semi-supervised learning and its application in government fraud detection.</w:t>
      </w:r>
    </w:p>
    <w:p w14:paraId="011AB0D1" w14:textId="1254E7A9" w:rsidR="002F575E" w:rsidRPr="00887A22" w:rsidRDefault="00A961F0" w:rsidP="003E79CA">
      <w:pPr>
        <w:ind w:firstLine="720"/>
      </w:pPr>
      <w:r>
        <w:t>In this study, existing unsupervised learning algorithms and methodologies such as clustering, anomaly detection, and PCA will be the independent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Colab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184834437"/>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184834438"/>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77777777" w:rsidR="00C72EB2" w:rsidRDefault="00C72EB2" w:rsidP="003E79CA">
      <w:pPr>
        <w:ind w:left="720"/>
      </w:pPr>
      <w:r>
        <w:t xml:space="preserve">The K-Means, Hierarchical, T-SNE, and DBSCAN models used in conjunction with </w:t>
      </w:r>
      <w:r w:rsidRPr="00166B6E">
        <w:t>SVM, logistic regression, neural networks, Naïve Bayesian, tree models, and ensembles</w:t>
      </w:r>
      <w:r>
        <w:t xml:space="preserve"> perform identically in detecting fraudulent activity:  Model</w:t>
      </w:r>
      <w:r>
        <w:rPr>
          <w:vertAlign w:val="subscript"/>
        </w:rPr>
        <w:t>1</w:t>
      </w:r>
      <w:r>
        <w:t>=Model</w:t>
      </w:r>
      <w:r>
        <w:rPr>
          <w:vertAlign w:val="subscript"/>
        </w:rPr>
        <w:t>2</w:t>
      </w:r>
      <w:r>
        <w:t>=Model</w:t>
      </w:r>
      <w:r>
        <w:rPr>
          <w:vertAlign w:val="subscript"/>
        </w:rPr>
        <w:t>k.</w:t>
      </w:r>
    </w:p>
    <w:p w14:paraId="034C4957" w14:textId="77777777" w:rsidR="00C72EB2" w:rsidRDefault="00C72EB2" w:rsidP="003E79CA">
      <w:pPr>
        <w:pStyle w:val="Heading3"/>
      </w:pPr>
      <w:r>
        <w:t>H2</w:t>
      </w:r>
      <w:r>
        <w:rPr>
          <w:vertAlign w:val="subscript"/>
        </w:rPr>
        <w:t>a</w:t>
      </w:r>
    </w:p>
    <w:p w14:paraId="20A63AAA" w14:textId="77777777"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r>
        <w:rPr>
          <w:vertAlign w:val="subscript"/>
        </w:rPr>
        <w:t>.</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184834439"/>
      <w:r w:rsidRPr="00887A22">
        <w:t>Significance of the Study</w:t>
      </w:r>
      <w:bookmarkEnd w:id="35"/>
      <w:bookmarkEnd w:id="36"/>
      <w:bookmarkEnd w:id="37"/>
      <w:bookmarkEnd w:id="38"/>
    </w:p>
    <w:p w14:paraId="138E4CEB" w14:textId="702AA4A8"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instrText xml:space="preserve"> ADDIN ZOTERO_ITEM CSL_CITATION {"citationID":"xFmsxrs9","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w:t>
      </w:r>
      <w:r>
        <w:lastRenderedPageBreak/>
        <w:t xml:space="preserve">effects on algorithm development. However, when presented with a unique dataset in an underrepresented fraud detection domain (e.g., government fraud) solely supervised ML techniques include either incorporating unrelated training data from previous fraudulent activity investigations </w:t>
      </w:r>
      <w:r>
        <w:fldChar w:fldCharType="begin"/>
      </w:r>
      <w:r w:rsidR="00A7558C">
        <w:instrText xml:space="preserve"> ADDIN ZOTERO_ITEM CSL_CITATION {"citationID":"UNtfXKjM","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instrText xml:space="preserve"> ADDIN ZOTERO_ITEM CSL_CITATION {"citationID":"6KKp4gFt","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184834440"/>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C7B3832"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9A29B4">
        <w:instrText xml:space="preserve"> ADDIN ZOTERO_ITEM CSL_CITATION {"citationID":"a6sOb5WK","properties":{"formattedCitation":"({\\i{}18 USC 1001: Statements or Entries Generally}, 2004)","plainCitation":"(18 USC 1001: Statements or Entries Generally, 2004)","noteIndex":0},"citationItems":[{"id":66,"uris":["http://zotero.org/users/12007747/items/LYG57QAG"],"itemData":{"id":6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9A29B4">
        <w:instrText xml:space="preserve"> ADDIN ZOTERO_ITEM CSL_CITATION {"citationID":"a2mYM3Kb","properties":{"formattedCitation":"({\\i{}18 USC 1343: Fraud by Wire, Radio, or Television}, 2008)","plainCitation":"(18 USC 1343: Fraud by Wire, Radio, or Television, 2008)","noteIndex":0},"citationItems":[{"id":67,"uris":["http://zotero.org/users/12007747/items/N2Q37F8K"],"itemData":{"id":6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6F95ABAB"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9A29B4">
        <w:instrText xml:space="preserve"> ADDIN ZOTERO_ITEM CSL_CITATION {"citationID":"JHQzQfbQ","properties":{"formattedCitation":"(Humphries et al., 2020)","plainCitation":"(Humphries et al., 2020)","noteIndex":0},"citationItems":[{"id":5,"uris":["http://zotero.org/users/12007747/items/72WHDY28"],"itemData":{"id":5,"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60519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632BCE">
        <w:instrText xml:space="preserve"> ADDIN ZOTERO_ITEM CSL_CITATION {"citationID":"o8DS0Q25","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5E48042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7607CC">
        <w:instrText xml:space="preserve"> ADDIN ZOTERO_ITEM CSL_CITATION {"citationID":"9CcBeJdf","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115C6503"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632BCE">
        <w:instrText xml:space="preserve"> ADDIN ZOTERO_ITEM CSL_CITATION {"citationID":"tV4jwjwv","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184834441"/>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adnd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184834442"/>
      <w:r>
        <w:lastRenderedPageBreak/>
        <w:t>Chapter 2: Literature Review</w:t>
      </w:r>
      <w:bookmarkStart w:id="50" w:name="_Toc464831651"/>
      <w:bookmarkStart w:id="51" w:name="_Toc465328388"/>
      <w:bookmarkEnd w:id="49"/>
      <w:bookmarkEnd w:id="50"/>
      <w:bookmarkEnd w:id="51"/>
    </w:p>
    <w:p w14:paraId="72F58DA0" w14:textId="11E039D5"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144CA">
        <w:instrText xml:space="preserve"> ADDIN ZOTERO_ITEM CSL_CITATION {"citationID":"HhIILrrn","properties":{"formattedCitation":"(Itri et al., 2019; Zhao et al., 2024)","plainCitation":"(Itri et al., 2019; Zhao et al., 2024)","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212E2AD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144CA">
        <w:instrText xml:space="preserve"> ADDIN ZOTERO_ITEM CSL_CITATION {"citationID":"97G4LWaY","properties":{"formattedCitation":"(Debener et al., 2023; Gui et al., 2024; Rixom et al., 2021)","plainCitation":"(Debener et al., 2023; Gui et al., 2024; Rixom et al., 2021)","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40,"uris":["http://zotero.org/users/12007747/items/WKWHHP77"],"itemData":{"id":140,"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2EFA830"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AB3F4D">
        <w:instrText xml:space="preserve"> ADDIN ZOTERO_ITEM CSL_CITATION {"citationID":"mP8nRPq7","properties":{"formattedCitation":"(Awang et al., 2020)","plainCitation":"(Awang et al., 2020)","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672FC420"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144CA">
        <w:instrText xml:space="preserve"> ADDIN ZOTERO_ITEM CSL_CITATION {"citationID":"ji3diIU4","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760FF4FE"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144CA">
        <w:instrText xml:space="preserve"> ADDIN ZOTERO_ITEM CSL_CITATION {"citationID":"soXT9ZGd","properties":{"formattedCitation":"(Bozza, 2024; Miller &amp; Bertozzi, 2024)","plainCitation":"(Bozza, 2024; Miller &amp; Bertozzi, 2024)","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17D4ABC4"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144CA">
        <w:instrText xml:space="preserve"> ADDIN ZOTERO_ITEM CSL_CITATION {"citationID":"jOAcea2D","properties":{"formattedCitation":"(A. Ali et al., 2022; King et al., 2023)","plainCitation":"(A. Ali et al., 2022; King et al., 2023)","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30510A26"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144CA">
        <w:instrText xml:space="preserve"> ADDIN ZOTERO_ITEM CSL_CITATION {"citationID":"U3NChk3V","properties":{"formattedCitation":"(Debener et al., 2023; Gui et al., 2024)","plainCitation":"(Debener et al., 2023; Gui et al., 2024)","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To ensure a rigorous approach, this literature review relied on peer-reviewed studies and comprehensive database searches that included EBSCOhost, ProQuest, Google Scholar, and arXiv.</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184834443"/>
      <w:r w:rsidRPr="001C5D69">
        <w:t>Databases and Search Strategy</w:t>
      </w:r>
      <w:bookmarkEnd w:id="52"/>
    </w:p>
    <w:p w14:paraId="3318187B" w14:textId="77777777" w:rsidR="001C5D69" w:rsidRPr="001C5D69" w:rsidRDefault="001C5D69" w:rsidP="003E79CA">
      <w:pPr>
        <w:ind w:firstLine="720"/>
      </w:pPr>
      <w:r w:rsidRPr="001C5D69">
        <w:t>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arXiv for preprints and cutting-edge research. Each database contributed unique insights, with academic journals providing validated studies and arXiv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184834444"/>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4988347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instrText xml:space="preserve"> ADDIN ZOTERO_ITEM CSL_CITATION {"citationID":"qSKolIw5","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573661C0"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instrText xml:space="preserve"> ADDIN ZOTERO_ITEM CSL_CITATION {"citationID":"QFYjOAaC","properties":{"formattedCitation":"(Debener et al., 2023; Itri et al., 2019)","plainCitation":"(Debener et al., 2023; Itri et al., 2019)","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DCE645A" w:rsidR="008119AB" w:rsidRDefault="008119AB" w:rsidP="003E79CA">
      <w:pPr>
        <w:ind w:firstLine="720"/>
        <w:contextualSpacing/>
      </w:pPr>
      <w:r w:rsidRPr="008119AB">
        <w:t xml:space="preserve">Incorporating insights from </w:t>
      </w:r>
      <w:r>
        <w:fldChar w:fldCharType="begin"/>
      </w:r>
      <w:r w:rsidR="001B63B4">
        <w:instrText xml:space="preserve"> ADDIN ZOTERO_ITEM CSL_CITATION {"citationID":"1PqsNmaw","properties":{"formattedCitation":"(L\\uc0\\u243{}pez et al., 2012)","plainCitation":"(López et al., 2012)","dontUpdate":true,"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3456B8D6" w14:textId="1D44A4CC" w:rsidR="008F024D" w:rsidRDefault="00E70EF8" w:rsidP="003E79CA">
      <w:pPr>
        <w:pStyle w:val="Caption"/>
        <w:rPr>
          <w:b/>
          <w:bCs/>
        </w:rPr>
      </w:pPr>
      <w:bookmarkStart w:id="56" w:name="_Toc184834421"/>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Pr="00E70EF8">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45F0CB3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Pr="00866A1F">
        <w:rPr>
          <w:i/>
          <w:iCs/>
        </w:rPr>
        <w:instrText xml:space="preserve"> ADDIN ZOTERO_ITEM CSL_CITATION {"citationID":"lJFzsN0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77777777"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instrText xml:space="preserve"> ADDIN ZOTERO_ITEM CSL_CITATION {"citationID":"MzXJzpHb","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77777777"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instrText xml:space="preserve"> ADDIN ZOTERO_ITEM CSL_CITATION {"citationID":"93jVX0GD","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77777777" w:rsidR="00EB2BEB" w:rsidRPr="00246E35" w:rsidRDefault="00EB2BEB" w:rsidP="003E79CA">
      <w:pPr>
        <w:numPr>
          <w:ilvl w:val="0"/>
          <w:numId w:val="7"/>
        </w:numPr>
        <w:contextualSpacing/>
      </w:pPr>
      <w:r w:rsidRPr="00246E35">
        <w:rPr>
          <w:b/>
          <w:bCs/>
        </w:rPr>
        <w:lastRenderedPageBreak/>
        <w:t>Hierarchical Clustering</w:t>
      </w:r>
      <w:r w:rsidRPr="00246E35">
        <w:t xml:space="preserve">: This method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instrText xml:space="preserve"> ADDIN ZOTERO_ITEM CSL_CITATION {"citationID":"DeXI086V","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the literature.</w:t>
      </w:r>
    </w:p>
    <w:p w14:paraId="3554FF6F" w14:textId="24A4264E" w:rsidR="00A35EE1" w:rsidRPr="00A35EE1" w:rsidRDefault="00A35EE1" w:rsidP="003E79CA">
      <w:pPr>
        <w:ind w:firstLine="720"/>
        <w:contextualSpacing/>
      </w:pPr>
      <w:r>
        <w:fldChar w:fldCharType="begin"/>
      </w:r>
      <w:r w:rsidR="00AB3F4D">
        <w:instrText xml:space="preserve"> ADDIN ZOTERO_ITEM CSL_CITATION {"citationID":"Z4aqXhoN","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i</w:t>
      </w:r>
      <w:r w:rsidRPr="00A35EE1">
        <w:t>lustrated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0335E05E"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AB3F4D">
        <w:instrText xml:space="preserve"> ADDIN ZOTERO_ITEM CSL_CITATION {"citationID":"46ebb7rE","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lastRenderedPageBreak/>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673888AB"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instrText xml:space="preserve"> ADDIN ZOTERO_ITEM CSL_CITATION {"citationID":"ro0F6Uao","properties":{"formattedCitation":"(Awang et al., 2020; Bozza, 2024)","plainCitation":"(Awang et al., 2020; Bozza, 2024)","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 xml:space="preserve">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w:t>
      </w:r>
      <w:r>
        <w:lastRenderedPageBreak/>
        <w:t>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02CB919C"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instrText xml:space="preserve"> ADDIN ZOTERO_ITEM CSL_CITATION {"citationID":"0NfZEtcC","properties":{"formattedCitation":"(King et al., 2023; Zhao et al., 2024)","plainCitation":"(King et al., 2023; Zhao et al., 2024)","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184834445"/>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4BE99792"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instrText xml:space="preserve"> ADDIN ZOTERO_ITEM CSL_CITATION {"citationID":"k2mY6mLk","properties":{"formattedCitation":"(Emilio Ferrara, 2023; Zhou et al., 2022)","plainCitation":"(Emilio Ferrara, 2023; Zhou et al., 2022)","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08,"uris":["http://zotero.org/users/12007747/items/GDIIDD9N"],"itemData":{"id":108,"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ised machine learning algorithms. We then describe the types and sources of data bias and discuss the nature of algorithmic unfairness. In addition, we provide a review of fairness metrics in the literature, discuss their limitations, and describe d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instrText xml:space="preserve"> ADDIN ZOTERO_ITEM CSL_CITATION {"citationID":"dc5mfVoL","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4036E3D0"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16D613C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instrText xml:space="preserve"> ADDIN ZOTERO_ITEM CSL_CITATION {"citationID":"oY9mej5Q","properties":{"formattedCitation":"(Emilio Ferrara, 2023)","plainCitation":"(Emilio Ferrara,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69F98EA4" w:rsidR="00651C72" w:rsidRPr="00BB5201" w:rsidRDefault="005B5A43" w:rsidP="003E79CA">
      <w:pPr>
        <w:ind w:firstLine="720"/>
        <w:contextualSpacing/>
      </w:pPr>
      <w:r w:rsidRPr="005B5A43">
        <w:t>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requires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instrText xml:space="preserve"> ADDIN ZOTERO_ITEM CSL_CITATION {"citationID":"5fCcI8Db","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61FE5D96"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instrText xml:space="preserve"> ADDIN ZOTERO_ITEM CSL_CITATION {"citationID":"WSTgHmWG","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54B2BA6E"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instrText xml:space="preserve"> ADDIN ZOTERO_ITEM CSL_CITATION {"citationID":"bHm8LTsS","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instrText xml:space="preserve"> ADDIN ZOTERO_ITEM CSL_CITATION {"citationID":"bDg3b9mk","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667453A6" w14:textId="054429BD" w:rsidR="00F978F2" w:rsidRPr="00F978F2" w:rsidRDefault="00F978F2" w:rsidP="003E79CA">
      <w:pPr>
        <w:ind w:firstLine="720"/>
        <w:contextualSpacing/>
      </w:pPr>
      <w:r w:rsidRPr="00F978F2">
        <w:t xml:space="preserve">Emerging explainability tools, such as SHapley Additive exPlanations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instrText xml:space="preserve"> ADDIN ZOTERO_ITEM CSL_CITATION {"citationID":"gLu0LQQW","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instrText xml:space="preserve"> ADDIN ZOTERO_ITEM CSL_CITATION {"citationID":"EohDR0Hu","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50A20C72" w14:textId="77777777" w:rsidR="00F978F2" w:rsidRPr="005B5A43" w:rsidRDefault="00F978F2" w:rsidP="003E79CA">
      <w:pPr>
        <w:ind w:firstLine="720"/>
        <w:contextualSpacing/>
      </w:pPr>
    </w:p>
    <w:p w14:paraId="3AAEEC00" w14:textId="77777777" w:rsidR="00CE4957" w:rsidRDefault="00CE4957" w:rsidP="003E79CA">
      <w:pPr>
        <w:pStyle w:val="Heading2"/>
        <w:contextualSpacing/>
      </w:pPr>
      <w:bookmarkStart w:id="61" w:name="_Toc184834446"/>
      <w:bookmarkEnd w:id="58"/>
      <w:bookmarkEnd w:id="59"/>
      <w:bookmarkEnd w:id="60"/>
      <w:r>
        <w:t>COVID-19 and The Paycheck Protection Program</w:t>
      </w:r>
      <w:bookmarkEnd w:id="61"/>
    </w:p>
    <w:p w14:paraId="2D9B8745" w14:textId="134BE19A"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C051D5">
        <w:instrText xml:space="preserve"> ADDIN ZOTERO_ITEM CSL_CITATION {"citationID":"w5tPzVsC","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0CBDF24A"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instrText xml:space="preserve"> ADDIN ZOTERO_ITEM CSL_CITATION {"citationID":"7nEOAOLJ","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instrText xml:space="preserve"> ADDIN ZOTERO_ITEM CSL_CITATION {"citationID":"Jkn72WgM","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37465926" w:rsidR="00D86C04" w:rsidRPr="00E70EF8" w:rsidRDefault="008F024D" w:rsidP="003E79CA">
      <w:pPr>
        <w:pStyle w:val="Caption"/>
      </w:pPr>
      <w:bookmarkStart w:id="62" w:name="_Toc184832636"/>
      <w:bookmarkStart w:id="63" w:name="_Toc184834422"/>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77777777"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Pr="00495984">
        <w:rPr>
          <w:i/>
          <w:iCs/>
        </w:rPr>
        <w:instrText xml:space="preserve"> ADDIN ZOTERO_ITEM CSL_CITATION {"citationID":"bqrD2Vxx","properties":{"formattedCitation":"(CDC, 2020)","plainCitation":"(CDC, 2020)","noteIndex":0},"citationItems":[{"id":204,"uris":["http://zotero.org/users/12007747/items/UCZT8S3B"],"itemData":{"id":20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777777"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instrText xml:space="preserve"> ADDIN ZOTERO_ITEM CSL_CITATION {"citationID":"ath0ip0D","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instrText xml:space="preserve"> ADDIN ZOTERO_ITEM CSL_CITATION {"citationID":"Ic8GyNY0","properties":{"formattedCitation":"(The National Law Review, 2023)","plainCitation":"(The National Law Review, 2023)","noteIndex":0},"citationItems":[{"id":21,"uris":["http://zotero.org/users/12007747/items/4Z2DNVIL"],"itemData":{"id":21,"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take-out two-year loans from private financial institutions (i.e., banks) and could request loan forgiveness or conversion to grants as long as the usage requirements were met. Usage requirements for PPP loans included paying existing employees, rehiring recently released employees, and up to 40% on mortgage, rental, and utility costs </w:t>
      </w:r>
      <w:r>
        <w:fldChar w:fldCharType="begin"/>
      </w:r>
      <w:r>
        <w:instrText xml:space="preserve"> ADDIN ZOTERO_ITEM CSL_CITATION {"citationID":"nVMxyj75","properties":{"formattedCitation":"(Sabasteanski et al., 2021)","plainCitation":"(Sabasteanski et al., 2021)","noteIndex":0},"citationItems":[{"id":61,"uris":["http://zotero.org/users/12007747/items/4X789E54"],"itemData":{"id":61,"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77777777"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instrText xml:space="preserve"> ADDIN ZOTERO_ITEM CSL_CITATION {"citationID":"to1dScjy","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77777777"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instrText xml:space="preserve"> ADDIN ZOTERO_ITEM CSL_CITATION {"citationID":"6YSxOD1W","properties":{"formattedCitation":"(Autor et al., 2022)","plainCitation":"(Autor et al., 2022)","dontUpdate":true,"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instrText xml:space="preserve"> ADDIN ZOTERO_ITEM CSL_CITATION {"citationID":"TQXHzzpC","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7777777"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instrText xml:space="preserve"> ADDIN ZOTERO_ITEM CSL_CITATION {"citationID":"kqyp3eBv","properties":{"formattedCitation":"(Autor et al., 2022)","plainCitation":"(Autor et al., 2022)","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 xml:space="preserve">expenses—such as payroll, rent, and utilities—from businesses to the federal government </w:t>
      </w:r>
      <w:r>
        <w:fldChar w:fldCharType="begin"/>
      </w:r>
      <w:r>
        <w:instrText xml:space="preserve"> ADDIN ZOTERO_ITEM CSL_CITATION {"citationID":"w9ADmaKF","properties":{"formattedCitation":"(Bureau of Economic Analysis, 2021)","plainCitation":"(Bureau of Economic Analysis, 2021)","noteIndex":0},"citationItems":[{"id":60,"uris":["http://zotero.org/users/12007747/items/2GVYIBU9"],"itemData":{"id":60,"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7777777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instrText xml:space="preserve"> ADDIN ZOTERO_ITEM CSL_CITATION {"citationID":"Ak4SjoLV","properties":{"formattedCitation":"(Giupponi et al., 2022)","plainCitation":"(Giupponi et al., 2022)","dontUpdate":true,"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4D4CA11C" w14:textId="77777777" w:rsidR="00D86C04" w:rsidRPr="00BA467E" w:rsidRDefault="00D86C04" w:rsidP="003E79CA">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instrText xml:space="preserve"> ADDIN ZOTERO_ITEM CSL_CITATION {"citationID":"MiQSDuoZ","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35F947E7" w14:textId="77777777" w:rsidR="003E79CA" w:rsidRDefault="003E79CA" w:rsidP="003E79CA">
      <w:pPr>
        <w:pStyle w:val="Caption"/>
        <w:rPr>
          <w:b/>
          <w:bCs/>
        </w:rPr>
      </w:pPr>
      <w:bookmarkStart w:id="64" w:name="_Toc184832637"/>
    </w:p>
    <w:p w14:paraId="6630CC72" w14:textId="77777777" w:rsidR="003E79CA" w:rsidRDefault="003E79CA" w:rsidP="003E79CA">
      <w:pPr>
        <w:pStyle w:val="Caption"/>
        <w:rPr>
          <w:b/>
          <w:bCs/>
        </w:rPr>
      </w:pPr>
    </w:p>
    <w:p w14:paraId="5FEBF0CC" w14:textId="77777777" w:rsidR="003E79CA" w:rsidRDefault="003E79CA" w:rsidP="003E79CA">
      <w:pPr>
        <w:pStyle w:val="Caption"/>
        <w:rPr>
          <w:b/>
          <w:bCs/>
        </w:rPr>
      </w:pPr>
    </w:p>
    <w:p w14:paraId="7F2869D7" w14:textId="77777777" w:rsidR="003E79CA" w:rsidRDefault="003E79CA" w:rsidP="003E79CA">
      <w:pPr>
        <w:pStyle w:val="Caption"/>
        <w:rPr>
          <w:b/>
          <w:bCs/>
        </w:rPr>
      </w:pPr>
    </w:p>
    <w:p w14:paraId="312A1312" w14:textId="77777777" w:rsidR="003E79CA" w:rsidRDefault="003E79CA" w:rsidP="003E79CA">
      <w:pPr>
        <w:pStyle w:val="Caption"/>
        <w:rPr>
          <w:b/>
          <w:bCs/>
        </w:rPr>
      </w:pPr>
    </w:p>
    <w:p w14:paraId="162BBB51" w14:textId="77777777" w:rsidR="003E79CA" w:rsidRDefault="003E79CA" w:rsidP="003E79CA">
      <w:pPr>
        <w:pStyle w:val="Caption"/>
        <w:rPr>
          <w:b/>
          <w:bCs/>
        </w:rPr>
      </w:pPr>
    </w:p>
    <w:p w14:paraId="5C4C3ED6" w14:textId="77777777" w:rsidR="003E79CA" w:rsidRDefault="003E79CA" w:rsidP="003E79CA">
      <w:pPr>
        <w:pStyle w:val="Caption"/>
        <w:rPr>
          <w:b/>
          <w:bCs/>
        </w:rPr>
      </w:pPr>
    </w:p>
    <w:p w14:paraId="28B15609" w14:textId="77777777" w:rsidR="003E79CA" w:rsidRDefault="003E79CA" w:rsidP="003E79CA">
      <w:pPr>
        <w:pStyle w:val="Caption"/>
        <w:rPr>
          <w:b/>
          <w:bCs/>
        </w:rPr>
      </w:pPr>
    </w:p>
    <w:p w14:paraId="5C333C92" w14:textId="74136FB5" w:rsidR="00D86C04" w:rsidRPr="003E79CA" w:rsidRDefault="008F024D" w:rsidP="003E79CA">
      <w:pPr>
        <w:pStyle w:val="Caption"/>
        <w:rPr>
          <w:b/>
          <w:bCs/>
        </w:rPr>
      </w:pPr>
      <w:bookmarkStart w:id="65" w:name="_Toc184834423"/>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77777777"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Pr="00376AEE">
        <w:rPr>
          <w:i/>
          <w:iCs/>
        </w:rPr>
        <w:instrText xml:space="preserve"> ADDIN ZOTERO_ITEM CSL_CITATION {"citationID":"S3nSy90a","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184834447"/>
      <w:r w:rsidRPr="00BA467E">
        <w:t>Fraud in Government Programs</w:t>
      </w:r>
      <w:bookmarkEnd w:id="66"/>
    </w:p>
    <w:p w14:paraId="2B0AA93E" w14:textId="7777777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instrText xml:space="preserve"> ADDIN ZOTERO_ITEM CSL_CITATION {"citationID":"lhvrM1bs","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77777777" w:rsidR="00D86C04" w:rsidRPr="00BA467E" w:rsidRDefault="00D86C04" w:rsidP="003E79CA">
      <w:pPr>
        <w:ind w:firstLine="720"/>
        <w:contextualSpacing/>
      </w:pPr>
      <w:r w:rsidRPr="00BA467E">
        <w:t xml:space="preserve">The issue of fraud in government programs is not unique to the PPP. Historically, government programs—especially those disbursing large sums of money—have been prone to fraud. According to </w:t>
      </w:r>
      <w:r>
        <w:fldChar w:fldCharType="begin"/>
      </w:r>
      <w:r>
        <w:instrText xml:space="preserve"> ADDIN ZOTERO_ITEM CSL_CITATION {"citationID":"I46Vi4nj","properties":{"formattedCitation":"(Kadens, 2023)","plainCitation":"(Kadens, 2023)","dontUpdate":true,"noteIndex":0},"citationItems":[{"id":87,"uris":["http://zotero.org/users/12007747/items/3BAEMVLV"],"itemData":{"id":87,"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 xml:space="preserve">fraud has plagued public administration for centuries. For instance, during the Great Depression, programs like the New Deal also faced widespread fraud as individuals and organizations sought to capitalize on federal assistance without meeting </w:t>
      </w:r>
      <w:r w:rsidRPr="00BA467E">
        <w:lastRenderedPageBreak/>
        <w:t>eligibility requirements. These historical examples illustrate that government efforts to distribute relief quickly often result in trade-offs between oversight and efficiency.</w:t>
      </w:r>
    </w:p>
    <w:p w14:paraId="77D33DCE" w14:textId="77777777"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instrText xml:space="preserve"> ADDIN ZOTERO_ITEM CSL_CITATION {"citationID":"Y8RsJC6u","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Furthermore, the urgent need to distribute funds left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7777777"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instrText xml:space="preserve"> ADDIN ZOTERO_ITEM CSL_CITATION {"citationID":"yNUE6qO5","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77777777"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instrText xml:space="preserve"> ADDIN ZOTERO_ITEM CSL_CITATION {"citationID":"t43iocGY","properties":{"formattedCitation":"(Bozza, 2024)","plainCitation":"(Bozza, 2024)","dontUpdate":true,"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lastRenderedPageBreak/>
        <w:t>Meso-Level Organizational Controls</w:t>
      </w:r>
    </w:p>
    <w:p w14:paraId="4BC17A50" w14:textId="77777777"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instrText xml:space="preserve"> ADDIN ZOTERO_ITEM CSL_CITATION {"citationID":"OWHP3mGJ","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instrText xml:space="preserve"> ADDIN ZOTERO_ITEM CSL_CITATION {"citationID":"ebq6mO6x","properties":{"formattedCitation":"(Ali et al., 2021)","plainCitation":"(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77777777" w:rsidR="00D86C04" w:rsidRDefault="00D86C04" w:rsidP="003E79CA">
      <w:pPr>
        <w:contextualSpacing/>
      </w:pPr>
      <w:r w:rsidRPr="00BA467E">
        <w:t xml:space="preserve">Organizational dynamics also play a role in how fraud is managed internally. For instance, </w:t>
      </w:r>
      <w:r>
        <w:fldChar w:fldCharType="begin"/>
      </w:r>
      <w:r>
        <w:instrText xml:space="preserve"> ADDIN ZOTERO_ITEM CSL_CITATION {"citationID":"68SE2wSu","properties":{"formattedCitation":"(Harrington &amp; Leslie, 2023)","plainCitation":"(Harrington &amp; Leslie, 2023)","dontUpdate":true,"noteIndex":0},"citationItems":[{"id":85,"uris":["http://zotero.org/users/12007747/items/VGRW3NZT"],"itemData":{"id":85,"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494BD1F2" w:rsidR="008A656D" w:rsidRPr="00BA467E" w:rsidRDefault="008A656D" w:rsidP="003E79CA">
      <w:pPr>
        <w:ind w:firstLine="720"/>
        <w:contextualSpacing/>
      </w:pPr>
      <w:r w:rsidRPr="008A656D">
        <w:t>In the context of the PPP, operational constraints presented additional challenges as organizations had to process an unprecedented number of loans swiftly. This environment created a strain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instrText xml:space="preserve"> ADDIN ZOTERO_ITEM CSL_CITATION {"citationID":"k6EZiNyv","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1BF15A3C" w:rsidR="00D86C04" w:rsidRDefault="008F024D" w:rsidP="003E79CA">
      <w:pPr>
        <w:pStyle w:val="Caption"/>
        <w:rPr>
          <w:b/>
          <w:bCs/>
        </w:rPr>
      </w:pPr>
      <w:bookmarkStart w:id="67" w:name="_Toc184832638"/>
      <w:bookmarkStart w:id="68" w:name="_Toc184834424"/>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77777777"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Pr="00CF161C">
        <w:rPr>
          <w:i/>
          <w:iCs/>
        </w:rPr>
        <w:instrText xml:space="preserve"> ADDIN ZOTERO_ITEM CSL_CITATION {"citationID":"GiTxp3pj","properties":{"formattedCitation":"(USSBA, 2021)","plainCitation":"(USSBA, 2021)","noteIndex":0},"citationItems":[{"id":206,"uris":["http://zotero.org/users/12007747/items/9ABKMXYI"],"itemData":{"id":206,"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DF407A"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instrText xml:space="preserve"> ADDIN ZOTERO_ITEM CSL_CITATION {"citationID":"gTKxDrmU","properties":{"formattedCitation":"(Emilio Ferrara, 2023; Zhao et al., 2024)","plainCitation":"(Emilio Ferrara, 2023; Zhao et al., 2024)","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184834448"/>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77777777"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70EB1DB1" w:rsidR="00D86C04" w:rsidRPr="003E79CA" w:rsidRDefault="008F024D" w:rsidP="003E79CA">
      <w:pPr>
        <w:pStyle w:val="Caption"/>
      </w:pPr>
      <w:bookmarkStart w:id="70" w:name="_Toc184832639"/>
      <w:bookmarkStart w:id="71" w:name="_Toc18483442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77777777"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Pr="00C63637">
        <w:rPr>
          <w:i/>
          <w:iCs/>
        </w:rPr>
        <w:instrText xml:space="preserve"> ADDIN ZOTERO_ITEM CSL_CITATION {"citationID":"wbDZPYFZ","properties":{"formattedCitation":"(Maalouf, 2011)","plainCitation":"(Maalouf, 2011)","noteIndex":0},"citationItems":[{"id":210,"uris":["http://zotero.org/users/12007747/items/YNIBYS6X"],"itemData":{"id":210,"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77777777" w:rsidR="00D86C04" w:rsidRPr="003D2AF5" w:rsidRDefault="00D86C04" w:rsidP="003E79CA">
      <w:pPr>
        <w:contextualSpacing/>
      </w:pPr>
      <w:r w:rsidRPr="003D2AF5">
        <w:rPr>
          <w:b/>
          <w:bCs/>
        </w:rPr>
        <w:lastRenderedPageBreak/>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instrText xml:space="preserve"> ADDIN ZOTERO_ITEM CSL_CITATION {"citationID":"DOv85LEQ","properties":{"formattedCitation":"(Itri et al., 2019)","plainCitation":"(Itri et al., 2019)","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66B394C" w:rsidR="00D86C04" w:rsidRPr="003E79CA" w:rsidRDefault="008F024D" w:rsidP="003E79CA">
      <w:pPr>
        <w:pStyle w:val="Caption"/>
        <w:rPr>
          <w:b/>
          <w:bCs/>
        </w:rPr>
      </w:pPr>
      <w:bookmarkStart w:id="72" w:name="_Toc184832640"/>
      <w:bookmarkStart w:id="73" w:name="_Toc18483442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77777777"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Pr="00AF6D39">
        <w:rPr>
          <w:i/>
          <w:iCs/>
        </w:rPr>
        <w:instrText xml:space="preserve"> ADDIN ZOTERO_ITEM CSL_CITATION {"citationID":"ZLJWmyvm","properties":{"formattedCitation":"(Schonlau &amp; Zou, 2020)","plainCitation":"(Schonlau &amp; Zou, 2020)","noteIndex":0},"citationItems":[{"id":213,"uris":["http://zotero.org/users/12007747/items/W95S4383"],"itemData":{"id":21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7777777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instrText xml:space="preserve"> ADDIN ZOTERO_ITEM CSL_CITATION {"citationID":"o4KGL6Re","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766A1582" w:rsidR="00D86C04" w:rsidRDefault="008F024D" w:rsidP="003E79CA">
      <w:pPr>
        <w:pStyle w:val="Caption"/>
        <w:rPr>
          <w:b/>
          <w:bCs/>
        </w:rPr>
      </w:pPr>
      <w:bookmarkStart w:id="74" w:name="_Toc184832641"/>
      <w:bookmarkStart w:id="75" w:name="_Toc18483442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77777777"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Pr="005E15CA">
        <w:rPr>
          <w:i/>
          <w:iCs/>
        </w:rPr>
        <w:instrText xml:space="preserve"> ADDIN ZOTERO_ITEM CSL_CITATION {"citationID":"wa956X2F","properties":{"formattedCitation":"(Cervantes et al., 2020)","plainCitation":"(Cervantes et al., 2020)","noteIndex":0},"citationItems":[{"id":215,"uris":["http://zotero.org/users/12007747/items/KQU4XHRW"],"itemData":{"id":215,"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 xml:space="preserve">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w:t>
      </w:r>
      <w:r w:rsidRPr="003D2AF5">
        <w:lastRenderedPageBreak/>
        <w:t>limited but suspicious patterns can still be uncovered by analyzing the inherent structure of the data.</w:t>
      </w:r>
    </w:p>
    <w:p w14:paraId="7846FDB6" w14:textId="77777777"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instrText xml:space="preserve"> ADDIN ZOTERO_ITEM CSL_CITATION {"citationID":"ab5xImu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A6282E3" w:rsidR="00D86C04" w:rsidRDefault="008F024D" w:rsidP="003E79CA">
      <w:pPr>
        <w:pStyle w:val="Caption"/>
        <w:rPr>
          <w:b/>
          <w:bCs/>
        </w:rPr>
      </w:pPr>
      <w:bookmarkStart w:id="76" w:name="_Toc184832642"/>
      <w:bookmarkStart w:id="77" w:name="_Toc18483442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77777777"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Pr="00676E0C">
        <w:rPr>
          <w:i/>
          <w:iCs/>
        </w:rPr>
        <w:instrText xml:space="preserve"> ADDIN ZOTERO_ITEM CSL_CITATION {"citationID":"J0uGLDfp","properties":{"formattedCitation":"(Rodriguez et al., 2019)","plainCitation":"(Rodriguez et al., 2019)","noteIndex":0},"citationItems":[{"id":217,"uris":["http://zotero.org/users/12007747/items/URM25GXN"],"itemData":{"id":217,"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77777777" w:rsidR="00D86C04" w:rsidRPr="003D2AF5" w:rsidRDefault="00D86C04" w:rsidP="003E79CA">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instrText xml:space="preserve"> ADDIN ZOTERO_ITEM CSL_CITATION {"citationID":"IR1rH4MR","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t>Limitations</w:t>
      </w:r>
      <w:r w:rsidRPr="003D2AF5">
        <w:t>: DBSCAN may struggle to identify clusters in data with varying density, and it can be sensitive to the choice of parameters for detecting outliers.</w:t>
      </w:r>
    </w:p>
    <w:p w14:paraId="07CC0ACC" w14:textId="00DDC912" w:rsidR="00D86C04" w:rsidRDefault="008F024D" w:rsidP="003E79CA">
      <w:pPr>
        <w:pStyle w:val="Caption"/>
        <w:rPr>
          <w:b/>
          <w:bCs/>
        </w:rPr>
      </w:pPr>
      <w:bookmarkStart w:id="78" w:name="_Toc184832643"/>
      <w:bookmarkStart w:id="79" w:name="_Toc18483442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77777777"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Pr="00635FAC">
        <w:rPr>
          <w:i/>
          <w:iCs/>
        </w:rPr>
        <w:instrText xml:space="preserve"> ADDIN ZOTERO_ITEM CSL_CITATION {"citationID":"YO79ttC6","properties":{"formattedCitation":"(Zhang et al., 2022)","plainCitation":"(Zhang et al., 2022)","noteIndex":0},"citationItems":[{"id":220,"uris":["http://zotero.org/users/12007747/items/7X7SA8YJ"],"itemData":{"id":220,"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77777777"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w:t>
      </w:r>
      <w:r w:rsidRPr="003D2AF5">
        <w:lastRenderedPageBreak/>
        <w:t xml:space="preserve">detecting fraud at different levels of granularity, helping to uncover not only individual outliers but also broader patterns of suspicious behavior across various subsets of PPP loan applicants </w:t>
      </w:r>
      <w:r>
        <w:fldChar w:fldCharType="begin"/>
      </w:r>
      <w:r>
        <w:instrText xml:space="preserve"> ADDIN ZOTERO_ITEM CSL_CITATION {"citationID":"9R26ymQI","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AD88F8F" w:rsidR="00D86C04" w:rsidRDefault="008F024D" w:rsidP="003E79CA">
      <w:pPr>
        <w:pStyle w:val="Caption"/>
        <w:rPr>
          <w:b/>
          <w:bCs/>
        </w:rPr>
      </w:pPr>
      <w:bookmarkStart w:id="80" w:name="_Toc184832644"/>
      <w:bookmarkStart w:id="81" w:name="_Toc18483443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7777777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Pr="001D35B6">
        <w:rPr>
          <w:i/>
          <w:iCs/>
        </w:rPr>
        <w:instrText xml:space="preserve"> ADDIN ZOTERO_ITEM CSL_CITATION {"citationID":"T1mthXs1","properties":{"formattedCitation":"(Halkidi, 2009)","plainCitation":"(Halkidi, 2009)","noteIndex":0},"citationItems":[{"id":222,"uris":["http://zotero.org/users/12007747/items/HQQMPKGD"],"itemData":{"id":222,"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77777777"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p>
    <w:p w14:paraId="61ACE3A5" w14:textId="413C12CB" w:rsidR="0075156D" w:rsidRPr="0075156D" w:rsidRDefault="0075156D" w:rsidP="003E79CA">
      <w:pPr>
        <w:contextualSpacing/>
      </w:pPr>
      <w:r w:rsidRPr="00A35EE1">
        <w:rPr>
          <w:b/>
          <w:bCs/>
        </w:rPr>
        <w:lastRenderedPageBreak/>
        <w:t>Graph-based SSL</w:t>
      </w:r>
      <w:r w:rsidRPr="0075156D">
        <w:t xml:space="preserve">, as described by </w:t>
      </w:r>
      <w:r>
        <w:fldChar w:fldCharType="begin"/>
      </w:r>
      <w:r>
        <w:instrText xml:space="preserve"> ADDIN ZOTERO_ITEM CSL_CITATION {"citationID":"sM2veZ0Y","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77777777"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instrText xml:space="preserve"> ADDIN ZOTERO_ITEM CSL_CITATION {"citationID":"O4YH7bYm","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77777777" w:rsidR="00D86C04" w:rsidRPr="003D2AF5" w:rsidRDefault="00D86C04" w:rsidP="003E79CA">
      <w:pPr>
        <w:contextualSpacing/>
      </w:pPr>
      <w:r w:rsidRPr="003D2AF5">
        <w:rPr>
          <w:b/>
          <w:bCs/>
        </w:rPr>
        <w:lastRenderedPageBreak/>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instrText xml:space="preserve"> ADDIN ZOTERO_ITEM CSL_CITATION {"citationID":"QZthvChl","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77777777"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xml:space="preserve">: </w:t>
      </w:r>
      <w:proofErr w:type="gramStart"/>
      <w:r w:rsidRPr="003D2AF5">
        <w:t>Similar to</w:t>
      </w:r>
      <w:proofErr w:type="gramEnd"/>
      <w:r w:rsidRPr="003D2AF5">
        <w:t xml:space="preserve"> pseudo-labeling, self-training runs the risk of propagating errors if the model’s early predictions are inaccurate.</w:t>
      </w:r>
    </w:p>
    <w:p w14:paraId="15E0401E" w14:textId="5C39D489"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AB3F4D">
        <w:instrText xml:space="preserve"> ADDIN ZOTERO_ITEM CSL_CITATION {"citationID":"ZEbffMDv","properties":{"formattedCitation":"(Zhao et al., 2024)","plainCitation":"(Zhao et al., 2024)","dontUpdate":true,"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w:t>
      </w:r>
      <w:r>
        <w:lastRenderedPageBreak/>
        <w:t>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77777777"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instrText xml:space="preserve"> ADDIN ZOTERO_ITEM CSL_CITATION {"citationID":"23pIFlRt","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lastRenderedPageBreak/>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lastRenderedPageBreak/>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Metrics like silhouette score and Calinski-Harabasz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 xml:space="preserve">The combination of supervised, unsupervised, and semi-supervised models offers a comprehensive approach to fraud detection, with each methodology contributing unique strengths for handling high-volume, low-fraud datasets. By focusing on semi-supervised </w:t>
      </w:r>
      <w:r w:rsidRPr="005145FE">
        <w:lastRenderedPageBreak/>
        <w:t>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184834449"/>
      <w:r w:rsidRPr="00887A22">
        <w:t>Summary</w:t>
      </w:r>
      <w:bookmarkEnd w:id="83"/>
      <w:bookmarkEnd w:id="84"/>
      <w:bookmarkEnd w:id="85"/>
      <w:bookmarkEnd w:id="86"/>
    </w:p>
    <w:p w14:paraId="5CFBFEEA" w14:textId="776556A8"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instrText xml:space="preserve"> ADDIN ZOTERO_ITEM CSL_CITATION {"citationID":"doSRyCSd","properties":{"formattedCitation":"(Gui et al., 2024; L\\uc0\\u243{}pez et al., 2012)","plainCitation":"(Gui et al., 2024; López et al., 2012)","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instrText xml:space="preserve"> ADDIN ZOTERO_ITEM CSL_CITATION {"citationID":"DIOwCAmi","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C8ABCDE"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instrText xml:space="preserve"> ADDIN ZOTERO_ITEM CSL_CITATION {"citationID":"whuqGRjD","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Current State of the Literature</w:t>
      </w:r>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5C708996" w:rsidR="00B12D3A" w:rsidRPr="00B12D3A" w:rsidRDefault="00B12D3A" w:rsidP="003E79CA">
      <w:pPr>
        <w:pStyle w:val="NoSpacing"/>
        <w:numPr>
          <w:ilvl w:val="0"/>
          <w:numId w:val="56"/>
        </w:numPr>
        <w:spacing w:line="480" w:lineRule="auto"/>
      </w:pPr>
      <w:r w:rsidRPr="00B12D3A">
        <w:rPr>
          <w:b/>
          <w:bCs/>
        </w:rPr>
        <w:lastRenderedPageBreak/>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AB3F4D">
        <w:instrText xml:space="preserve"> ADDIN ZOTERO_ITEM CSL_CITATION {"citationID":"iIEVX7WX","properties":{"formattedCitation":"(Bauder &amp; Khoshgoftaar, 2017)","plainCitation":"(Bauder &amp; Khoshgoftaar, 2017)","dontUpdate":true,"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2001ED1F"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AB3F4D">
        <w:instrText xml:space="preserve"> ADDIN ZOTERO_ITEM CSL_CITATION {"citationID":"yHfLVHKb","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5C633E3" w:rsidR="00B12D3A" w:rsidRPr="00B12D3A" w:rsidRDefault="00B12D3A" w:rsidP="003E79CA">
      <w:pPr>
        <w:pStyle w:val="NoSpacing"/>
        <w:numPr>
          <w:ilvl w:val="0"/>
          <w:numId w:val="56"/>
        </w:numPr>
        <w:spacing w:line="480" w:lineRule="auto"/>
      </w:pPr>
      <w:r w:rsidRPr="00B12D3A">
        <w:rPr>
          <w:b/>
          <w:bCs/>
        </w:rPr>
        <w:t>Semi-Supervised Learning (SSL)</w:t>
      </w:r>
      <w:r w:rsidRPr="00B12D3A">
        <w:t xml:space="preserve">: SSL, which uses a small set of labeled data alongside a large volume of unlabeled data, is gaining traction in scenarios with limited labeled datasets. </w:t>
      </w:r>
      <w:r>
        <w:fldChar w:fldCharType="begin"/>
      </w:r>
      <w:r w:rsidR="00AB3F4D">
        <w:instrText xml:space="preserve"> ADDIN ZOTERO_ITEM CSL_CITATION {"citationID":"SbAb9abb","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Despite these advancements, several critical gaps persist in the literature:</w:t>
      </w:r>
    </w:p>
    <w:p w14:paraId="3546FD96" w14:textId="71635F67"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w:t>
      </w:r>
      <w:proofErr w:type="gramStart"/>
      <w:r w:rsidRPr="00B12D3A">
        <w:t>The majority of</w:t>
      </w:r>
      <w:proofErr w:type="gramEnd"/>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D01EC">
        <w:instrText xml:space="preserve"> ADDIN ZOTERO_ITEM CSL_CITATION {"citationID":"Uzfox13M","properties":{"formattedCitation":"(USGAO, 2020)","plainCitation":"(USGAO, 2020)","noteIndex":0},"citationItems":[{"id":243,"uris":["http://zotero.org/users/12007747/items/34NQIERG"],"itemData":{"id":243,"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E345EA0"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lastRenderedPageBreak/>
        <w:fldChar w:fldCharType="begin"/>
      </w:r>
      <w:r w:rsidR="003D01EC">
        <w:instrText xml:space="preserve"> ADDIN ZOTERO_ITEM CSL_CITATION {"citationID":"S0ZRu0Yd","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1B395815"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AB3F4D">
        <w:instrText xml:space="preserve"> ADDIN ZOTERO_ITEM CSL_CITATION {"citationID":"Q26f2cyD","properties":{"formattedCitation":"(Larson, Benjamin James, 2020)","plainCitation":"(Larson, Benjamin James, 2020)","dontUpdate":true,"noteIndex":0},"citationItems":[{"id":235,"uris":["http://zotero.org/users/12007747/items/Y2XPW45F"],"itemData":{"id":235,"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While SSL is increasingly utilized, most studies fail to integrate advanced imbalance compensation techniques such as weighted loss functions or domain-specific oversampling strategies 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2CCABC19"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447556">
        <w:instrText xml:space="preserve"> ADDIN ZOTERO_ITEM CSL_CITATION {"citationID":"hEcbcbnO","properties":{"formattedCitation":"(Bauder &amp; Khoshgoftaar, 2017)","plainCitation":"(Bauder &amp; Khoshgoftaar, 2017)","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0A29F0FF"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AB3F4D">
        <w:instrText xml:space="preserve"> ADDIN ZOTERO_ITEM CSL_CITATION {"citationID":"FDlmdHMd","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AB3F4D">
        <w:instrText xml:space="preserve"> ADDIN ZOTERO_ITEM CSL_CITATION {"citationID":"V3xr0fKv","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lastRenderedPageBreak/>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xml:space="preserve">: Hybrid models combining rule-based and data-driven techniques may offer a pathway to enhanced interpretability without </w:t>
      </w:r>
      <w:r w:rsidRPr="00CC3A32">
        <w:lastRenderedPageBreak/>
        <w:t>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184834450"/>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5ECFD316" w14:textId="51887054" w:rsidR="00E77B2C" w:rsidRDefault="004F424F" w:rsidP="003E79CA">
      <w:pPr>
        <w:ind w:firstLine="720"/>
        <w:contextualSpacing/>
      </w:pPr>
      <w:bookmarkStart w:id="93" w:name="_Toc145748774"/>
      <w:bookmarkStart w:id="94" w:name="_Toc155062013"/>
      <w:bookmarkStart w:id="95" w:name="_Toc159248684"/>
      <w:bookmarkStart w:id="96" w:name="_Toc166557819"/>
      <w:r w:rsidRPr="004F424F">
        <w:t>This chapter details the research methodology used to investigate fraudulent loan applications within the Paycheck Protection Program (PPP) dataset</w:t>
      </w:r>
      <w:r w:rsidR="00E77B2C" w:rsidRPr="00E77B2C">
        <w:t xml:space="preserve"> </w:t>
      </w:r>
      <w:r>
        <w:t xml:space="preserve">by </w:t>
      </w:r>
      <w:r w:rsidR="00E77B2C" w:rsidRPr="00E77B2C">
        <w:t>outlin</w:t>
      </w:r>
      <w:r>
        <w:t>ing</w:t>
      </w:r>
      <w:r w:rsidR="00E77B2C" w:rsidRPr="00E77B2C">
        <w:t xml:space="preserve"> the approach to data preprocessing, feature selection, and model implementation necessary to detect fraudulent patterns effectively. The methodology is aligned with the study’s two primary research objectives: identifying key fraud indicators and evaluating effective model combinations for detecting anomalies. The chapter is organized to include a restatement of the problem and purpose statements, an overview of the research design, a description of the population and sampling frame, the operational definitions of variables, study procedures, data analysis methods, and ethical assurances. Each section builds on the methodological structure to ensure that the research design aligns directly with the study’s research questions and hypotheses.</w:t>
      </w:r>
    </w:p>
    <w:p w14:paraId="22C6BB7F" w14:textId="0FB99D2F" w:rsidR="009F7088" w:rsidRPr="0011360E" w:rsidRDefault="009F7088" w:rsidP="003E79CA">
      <w:pPr>
        <w:contextualSpacing/>
        <w:rPr>
          <w:b/>
          <w:bCs/>
        </w:rPr>
      </w:pPr>
      <w:r w:rsidRPr="0011360E">
        <w:rPr>
          <w:b/>
          <w:bCs/>
        </w:rPr>
        <w:t>Problem Statement</w:t>
      </w:r>
    </w:p>
    <w:p w14:paraId="3D13B567" w14:textId="16C632EB" w:rsidR="009F7088" w:rsidRPr="0011360E" w:rsidRDefault="00E77B2C" w:rsidP="003E79CA">
      <w:pPr>
        <w:ind w:firstLine="720"/>
        <w:contextualSpacing/>
      </w:pPr>
      <w:r w:rsidRPr="00E77B2C">
        <w:t xml:space="preserve">The </w:t>
      </w:r>
      <w:r>
        <w:t>PPP,</w:t>
      </w:r>
      <w:r w:rsidRPr="00E77B2C">
        <w:t xml:space="preserve"> implemented as part of emergency relief measures during the COVID-19 pandemic, provided essential financial support to small businesses. However, due to the program’s rapid rollout, the PPP has been vulnerable to fraudulent applications that exploit its high-volume, high-value structure. Identifying fraudulent activity within this dataset presents unique challenges, as traditional fraud detection methods are not always effective for large-scale, government-administered programs. This study addresses the need for a robust fraud detection methodology capable of analyzing the PPP dataset’s scale, complexity, and diversity to identify fraud patterns that may otherwise go undetected.</w:t>
      </w:r>
    </w:p>
    <w:p w14:paraId="7338BF8A" w14:textId="77777777" w:rsidR="00E77B2C" w:rsidRDefault="009F7088" w:rsidP="003E79CA">
      <w:pPr>
        <w:contextualSpacing/>
        <w:rPr>
          <w:b/>
          <w:bCs/>
        </w:rPr>
      </w:pPr>
      <w:r w:rsidRPr="0011360E">
        <w:rPr>
          <w:b/>
          <w:bCs/>
        </w:rPr>
        <w:t>Purpose of the Study</w:t>
      </w:r>
      <w:bookmarkStart w:id="97" w:name="_Toc251423644"/>
      <w:bookmarkStart w:id="98" w:name="_Toc464831657"/>
      <w:bookmarkStart w:id="99" w:name="_Toc465328393"/>
    </w:p>
    <w:p w14:paraId="0102C9FA" w14:textId="46101D16" w:rsidR="00E77B2C" w:rsidRDefault="00E77B2C" w:rsidP="003E79CA">
      <w:pPr>
        <w:ind w:firstLine="720"/>
        <w:contextualSpacing/>
        <w:rPr>
          <w:b/>
          <w:bCs/>
        </w:rPr>
      </w:pPr>
      <w:r w:rsidRPr="00E77B2C">
        <w:t xml:space="preserve">The purpose of this study is to identify patterns indicative of fraud within the PPP dataset by applying machine learning techniques. Specifically, the study investigates both unsupervised </w:t>
      </w:r>
      <w:r w:rsidRPr="00E77B2C">
        <w:lastRenderedPageBreak/>
        <w:t>and semi-supervised learning models to identify key fraud indicators and to test the efficacy of combining clustering methods with supervised models for fraud detection. By analyzing the effectiveness of various model pairings and exploring feature selection’s impact, this study aims to uncover optimal machine learning configurations for detecting fraud within large, complex datasets such as the PPP.</w:t>
      </w:r>
    </w:p>
    <w:p w14:paraId="3B2E55DE" w14:textId="0946ED1B" w:rsidR="009F7088" w:rsidRDefault="009F7088" w:rsidP="003E79CA">
      <w:pPr>
        <w:pStyle w:val="Heading2"/>
      </w:pPr>
      <w:bookmarkStart w:id="100" w:name="_Toc184834451"/>
      <w:r w:rsidRPr="00887A22">
        <w:t xml:space="preserve">Research Methodology and </w:t>
      </w:r>
      <w:proofErr w:type="gramStart"/>
      <w:r w:rsidRPr="00887A22">
        <w:t>Design</w:t>
      </w:r>
      <w:r>
        <w:t xml:space="preserve"> </w:t>
      </w:r>
      <w:r w:rsidRPr="00EE0AB3">
        <w:t xml:space="preserve"> </w:t>
      </w:r>
      <w:r>
        <w:t>Process</w:t>
      </w:r>
      <w:proofErr w:type="gramEnd"/>
      <w:r>
        <w:t xml:space="preserve"> Diagram</w:t>
      </w:r>
      <w:bookmarkEnd w:id="100"/>
    </w:p>
    <w:p w14:paraId="11BBA45A" w14:textId="272EB7A7" w:rsidR="006A319E" w:rsidRPr="006A319E" w:rsidRDefault="006A319E" w:rsidP="003E79CA">
      <w:pPr>
        <w:ind w:firstLine="720"/>
      </w:pPr>
      <w:r w:rsidRPr="006A319E">
        <w:t xml:space="preserve">The flowchart below (Figure </w:t>
      </w:r>
      <w:r>
        <w:t xml:space="preserve">11) </w:t>
      </w:r>
      <w:r w:rsidRPr="006A319E">
        <w:t>outlines each stage in this process, beginning with data collection from public sources and government reports on confirmed fraud cases.</w:t>
      </w:r>
      <w:r>
        <w:t xml:space="preserve"> Each step will be described in detail in this chapter.</w:t>
      </w:r>
    </w:p>
    <w:p w14:paraId="669CD075" w14:textId="1E6770BF" w:rsidR="006A319E" w:rsidRDefault="006A319E" w:rsidP="003E79CA">
      <w:pPr>
        <w:ind w:firstLine="720"/>
      </w:pPr>
      <w:r w:rsidRPr="006A319E">
        <w:t xml:space="preserve">Key steps include data preprocessing to handle missing values and anonymize sensitive information, followed by dimensionality reduction using </w:t>
      </w:r>
      <w:r>
        <w:t xml:space="preserve">PCA </w:t>
      </w:r>
      <w:r w:rsidRPr="006A319E">
        <w:t>to focus on the most relevant features. Unsupervised clustering methods are then used to identify patterns and potential fraud clusters within the data. These clusters are further refined to detect outliers, which often represent anomalies linked to fraud. Finally, the clustered data is combined with labeled instances to train semi-supervised classification models, including Random Forest, Logistic Regression, and</w:t>
      </w:r>
      <w:r>
        <w:t xml:space="preserve"> SVM</w:t>
      </w:r>
      <w:r w:rsidRPr="006A319E">
        <w:t>, which are evaluated based on precision, recall, F1 scores, and AUC-ROC.</w:t>
      </w:r>
    </w:p>
    <w:p w14:paraId="54C40F3A" w14:textId="329C1660" w:rsidR="006A319E" w:rsidRPr="008F024D" w:rsidRDefault="008F024D" w:rsidP="003E79CA">
      <w:pPr>
        <w:pStyle w:val="Caption"/>
        <w:rPr>
          <w:b/>
          <w:bCs/>
        </w:rPr>
      </w:pPr>
      <w:bookmarkStart w:id="101" w:name="_Toc184832645"/>
      <w:bookmarkStart w:id="102" w:name="_Toc18483443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1</w:t>
      </w:r>
      <w:bookmarkEnd w:id="101"/>
      <w:r w:rsidRPr="008F024D">
        <w:rPr>
          <w:b/>
          <w:bCs/>
        </w:rPr>
        <w:fldChar w:fldCharType="end"/>
      </w:r>
      <w:r w:rsidR="003E79CA">
        <w:rPr>
          <w:b/>
          <w:bCs/>
        </w:rPr>
        <w:br/>
      </w:r>
      <w:r w:rsidRPr="008F024D">
        <w:rPr>
          <w:i/>
          <w:iCs w:val="0"/>
        </w:rPr>
        <w:t>Study Processflow Diagram</w:t>
      </w:r>
      <w:bookmarkEnd w:id="102"/>
    </w:p>
    <w:p w14:paraId="6604EE31" w14:textId="44B71DD0" w:rsidR="006A319E" w:rsidRPr="006A319E" w:rsidRDefault="006A319E" w:rsidP="003E79CA">
      <w:pPr>
        <w:jc w:val="center"/>
      </w:pPr>
      <w:r>
        <w:rPr>
          <w:noProof/>
        </w:rPr>
        <w:lastRenderedPageBreak/>
        <w:drawing>
          <wp:inline distT="0" distB="0" distL="0" distR="0" wp14:anchorId="3FFF9200" wp14:editId="18CB6381">
            <wp:extent cx="2983230" cy="8229600"/>
            <wp:effectExtent l="0" t="0" r="7620" b="0"/>
            <wp:docPr id="1076188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88337" name="Picture 10761883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3230" cy="8229600"/>
                    </a:xfrm>
                    <a:prstGeom prst="rect">
                      <a:avLst/>
                    </a:prstGeom>
                  </pic:spPr>
                </pic:pic>
              </a:graphicData>
            </a:graphic>
          </wp:inline>
        </w:drawing>
      </w:r>
    </w:p>
    <w:p w14:paraId="6717D6E1" w14:textId="77777777" w:rsidR="009F7088" w:rsidRDefault="009F7088" w:rsidP="003E79CA">
      <w:pPr>
        <w:pStyle w:val="Heading2"/>
        <w:contextualSpacing/>
      </w:pPr>
      <w:bookmarkStart w:id="103" w:name="_Toc184834452"/>
      <w:r w:rsidRPr="00887A22">
        <w:lastRenderedPageBreak/>
        <w:t xml:space="preserve">Research Methodology and </w:t>
      </w:r>
      <w:proofErr w:type="gramStart"/>
      <w:r w:rsidRPr="00887A22">
        <w:t>Design</w:t>
      </w:r>
      <w:bookmarkEnd w:id="97"/>
      <w:bookmarkEnd w:id="98"/>
      <w:bookmarkEnd w:id="99"/>
      <w:r>
        <w:t xml:space="preserve"> </w:t>
      </w:r>
      <w:r w:rsidRPr="00EE0AB3">
        <w:t xml:space="preserve"> (</w:t>
      </w:r>
      <w:proofErr w:type="gramEnd"/>
      <w:r w:rsidRPr="00EE0AB3">
        <w:t>Nature of the Study)</w:t>
      </w:r>
      <w:bookmarkStart w:id="104" w:name="_Toc464831658"/>
      <w:bookmarkStart w:id="105" w:name="_Toc465328394"/>
      <w:bookmarkStart w:id="106" w:name="_Toc145748781"/>
      <w:bookmarkStart w:id="107" w:name="_Toc145829268"/>
      <w:bookmarkEnd w:id="93"/>
      <w:bookmarkEnd w:id="94"/>
      <w:bookmarkEnd w:id="95"/>
      <w:bookmarkEnd w:id="96"/>
      <w:bookmarkEnd w:id="103"/>
    </w:p>
    <w:p w14:paraId="0BC27B17" w14:textId="58695261" w:rsidR="00E77B2C" w:rsidRPr="00E77B2C" w:rsidRDefault="009F7088" w:rsidP="003E79CA">
      <w:pPr>
        <w:ind w:firstLine="720"/>
        <w:contextualSpacing/>
      </w:pPr>
      <w:r w:rsidRPr="00D32189">
        <w:t>This study employs a Classification through Clustering framework</w:t>
      </w:r>
      <w:r w:rsidR="00E77B2C" w:rsidRPr="00E77B2C">
        <w:rPr>
          <w:rFonts w:eastAsia="Times New Roman" w:cs="Times New Roman"/>
          <w:szCs w:val="24"/>
        </w:rPr>
        <w:t xml:space="preserve"> </w:t>
      </w:r>
      <w:r w:rsidR="00E77B2C" w:rsidRPr="00E77B2C">
        <w:t>that combines unsupervised clustering and semi-supervised classification techniques. The design follows a systematic, hypothesis-driven structure, ensuring that each phase directly addresses the research questions and hypotheses:</w:t>
      </w:r>
    </w:p>
    <w:p w14:paraId="3EF8D8CE" w14:textId="77777777" w:rsidR="00E77B2C" w:rsidRPr="00E77B2C" w:rsidRDefault="00E77B2C" w:rsidP="003E79CA">
      <w:pPr>
        <w:numPr>
          <w:ilvl w:val="0"/>
          <w:numId w:val="46"/>
        </w:numPr>
        <w:contextualSpacing/>
      </w:pPr>
      <w:r w:rsidRPr="00E77B2C">
        <w:rPr>
          <w:b/>
          <w:bCs/>
        </w:rPr>
        <w:t>RQ1</w:t>
      </w:r>
      <w:r w:rsidRPr="00E77B2C">
        <w:t>: What are the key features or variables associated with fraudulent loan applications within the PPP?</w:t>
      </w:r>
    </w:p>
    <w:p w14:paraId="6BA21A32" w14:textId="77777777" w:rsidR="00E77B2C" w:rsidRPr="00E77B2C" w:rsidRDefault="00E77B2C" w:rsidP="003E79CA">
      <w:pPr>
        <w:numPr>
          <w:ilvl w:val="0"/>
          <w:numId w:val="46"/>
        </w:numPr>
        <w:contextualSpacing/>
      </w:pPr>
      <w:r w:rsidRPr="00E77B2C">
        <w:rPr>
          <w:b/>
          <w:bCs/>
        </w:rPr>
        <w:t>RQ2</w:t>
      </w:r>
      <w:r w:rsidRPr="00E77B2C">
        <w:t>: What novel combination of existing unsupervised and supervised learning models can effectively identify fraudulent activity within the PPP?</w:t>
      </w:r>
    </w:p>
    <w:p w14:paraId="44D3D551" w14:textId="77777777" w:rsidR="00E77B2C" w:rsidRPr="00E77B2C" w:rsidRDefault="00E77B2C" w:rsidP="003E79CA">
      <w:pPr>
        <w:ind w:firstLine="720"/>
        <w:contextualSpacing/>
      </w:pPr>
      <w:r w:rsidRPr="00E77B2C">
        <w:rPr>
          <w:b/>
          <w:bCs/>
        </w:rPr>
        <w:t>Hypotheses</w:t>
      </w:r>
      <w:r w:rsidRPr="00E77B2C">
        <w:t>:</w:t>
      </w:r>
    </w:p>
    <w:p w14:paraId="0DAB66A9" w14:textId="0C673950" w:rsidR="00E77B2C" w:rsidRPr="00E77B2C" w:rsidRDefault="00E77B2C" w:rsidP="003E79CA">
      <w:pPr>
        <w:numPr>
          <w:ilvl w:val="0"/>
          <w:numId w:val="47"/>
        </w:numPr>
        <w:contextualSpacing/>
      </w:pPr>
      <w:r w:rsidRPr="00E77B2C">
        <w:rPr>
          <w:b/>
          <w:bCs/>
        </w:rPr>
        <w:t>H1₀</w:t>
      </w:r>
      <w:r w:rsidRPr="00E77B2C">
        <w:t xml:space="preserve">: </w:t>
      </w:r>
      <w:r w:rsidR="00A27985">
        <w:t>PPP Loan applications are best clustered and further classified given the complete list of values of each feature or variable in the dataset.</w:t>
      </w:r>
    </w:p>
    <w:p w14:paraId="038E19E5" w14:textId="32383F7A" w:rsidR="00E77B2C" w:rsidRPr="00E77B2C" w:rsidRDefault="00E77B2C" w:rsidP="003E79CA">
      <w:pPr>
        <w:numPr>
          <w:ilvl w:val="0"/>
          <w:numId w:val="47"/>
        </w:numPr>
        <w:contextualSpacing/>
      </w:pPr>
      <w:r w:rsidRPr="00E77B2C">
        <w:rPr>
          <w:b/>
          <w:bCs/>
        </w:rPr>
        <w:t>H1ₐ</w:t>
      </w:r>
      <w:r w:rsidRPr="00E77B2C">
        <w:t xml:space="preserve">: </w:t>
      </w:r>
      <w:r w:rsidR="00A27985">
        <w:t>PPP Loan applications are best clustered and further classified given the values of specific features or variables in the dataset</w:t>
      </w:r>
      <w:r w:rsidRPr="00E77B2C">
        <w:t>.</w:t>
      </w:r>
    </w:p>
    <w:p w14:paraId="7D841804" w14:textId="3810BD2E" w:rsidR="00E77B2C" w:rsidRPr="00E77B2C" w:rsidRDefault="00E77B2C" w:rsidP="003E79CA">
      <w:pPr>
        <w:ind w:left="720"/>
      </w:pPr>
      <w:r w:rsidRPr="00E77B2C">
        <w:rPr>
          <w:b/>
          <w:bCs/>
        </w:rPr>
        <w:t>H2₀</w:t>
      </w:r>
      <w:r w:rsidRPr="00E77B2C">
        <w:t xml:space="preserve">: </w:t>
      </w:r>
      <w:r w:rsidR="00A27985">
        <w:t xml:space="preserve">The K-Means, Hierarchical, T-SNE, and DBSCAN models used in conjunction with </w:t>
      </w:r>
      <w:r w:rsidR="00A27985" w:rsidRPr="00166B6E">
        <w:t>SVM, logistic regression, neural networks, Naïve Bayesian, tree models, and ensembles</w:t>
      </w:r>
      <w:r w:rsidR="00A27985">
        <w:t xml:space="preserve"> perform identically in detecting fraudulent activity:  Model</w:t>
      </w:r>
      <w:r w:rsidR="00A27985">
        <w:rPr>
          <w:vertAlign w:val="subscript"/>
        </w:rPr>
        <w:t>1</w:t>
      </w:r>
      <w:r w:rsidR="00A27985">
        <w:t>=Model</w:t>
      </w:r>
      <w:r w:rsidR="00A27985">
        <w:rPr>
          <w:vertAlign w:val="subscript"/>
        </w:rPr>
        <w:t>2</w:t>
      </w:r>
      <w:r w:rsidR="00A27985">
        <w:t>=Model</w:t>
      </w:r>
      <w:r w:rsidR="00A27985">
        <w:rPr>
          <w:vertAlign w:val="subscript"/>
        </w:rPr>
        <w:t>k.</w:t>
      </w:r>
    </w:p>
    <w:p w14:paraId="4F9A49A3" w14:textId="3982764A" w:rsidR="00E77B2C" w:rsidRPr="00A27985" w:rsidRDefault="00E77B2C" w:rsidP="003E79CA">
      <w:pPr>
        <w:ind w:left="720"/>
        <w:rPr>
          <w:b/>
        </w:rPr>
      </w:pPr>
      <w:r w:rsidRPr="00E77B2C">
        <w:rPr>
          <w:b/>
          <w:bCs/>
        </w:rPr>
        <w:t>H2ₐ</w:t>
      </w:r>
      <w:r w:rsidRPr="00E77B2C">
        <w:t xml:space="preserve">: </w:t>
      </w:r>
      <w:r w:rsidR="00A27985">
        <w:t>Not all unsupervised learning models used in conjunction with supervised learning models perform identically in detecting fraudulent activity.  At least two model combinations differ</w:t>
      </w:r>
      <w:r w:rsidRPr="00E77B2C">
        <w:t>.</w:t>
      </w:r>
    </w:p>
    <w:p w14:paraId="512CC485" w14:textId="2880E42A" w:rsidR="00E77B2C" w:rsidRPr="00E77B2C" w:rsidRDefault="00E77B2C" w:rsidP="003E79CA">
      <w:pPr>
        <w:ind w:firstLine="360"/>
        <w:contextualSpacing/>
      </w:pPr>
      <w:r w:rsidRPr="00E77B2C">
        <w:t xml:space="preserve">This methodology is suitable for addressing the research questions and hypotheses due to its structured, iterative design that leverages both feature analysis and model comparisons. Alternative approaches, such as solely supervised learning, were considered; however, such </w:t>
      </w:r>
      <w:r w:rsidRPr="00E77B2C">
        <w:lastRenderedPageBreak/>
        <w:t>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t>Alternative Methodologies Considered</w:t>
      </w:r>
    </w:p>
    <w:p w14:paraId="64E62AB4" w14:textId="58A91DEA" w:rsidR="009F7088" w:rsidRPr="00FF14BF" w:rsidRDefault="009F7088" w:rsidP="003E79CA">
      <w:pPr>
        <w:ind w:firstLine="720"/>
        <w:contextualSpacing/>
      </w:pPr>
      <w:r w:rsidRPr="00FF14BF">
        <w:t>While the Classification through Clustering approach is well-suited for this study, alternative methodologies were considered but found to be less appropriate based on the specific challenges and goals of the research. Below are three alternative approaches</w:t>
      </w:r>
      <w:r w:rsidR="004F424F">
        <w:t xml:space="preserve">, explaining </w:t>
      </w:r>
      <w:r w:rsidRPr="00FF14BF">
        <w:t>why they were ultimately not selected.</w:t>
      </w:r>
    </w:p>
    <w:p w14:paraId="6D013166" w14:textId="77777777" w:rsidR="009F7088" w:rsidRPr="00FF14BF" w:rsidRDefault="009F7088" w:rsidP="003E79CA">
      <w:pPr>
        <w:contextualSpacing/>
        <w:rPr>
          <w:b/>
          <w:bCs/>
        </w:rPr>
      </w:pPr>
      <w:r w:rsidRPr="00FF14BF">
        <w:rPr>
          <w:b/>
          <w:bCs/>
        </w:rPr>
        <w:t>1. Supervised Learning Only</w:t>
      </w:r>
    </w:p>
    <w:p w14:paraId="61D1197A" w14:textId="77777777" w:rsidR="009F7088" w:rsidRPr="00FF14BF" w:rsidRDefault="009F7088" w:rsidP="003E79CA">
      <w:pPr>
        <w:ind w:firstLine="360"/>
        <w:contextualSpacing/>
      </w:pPr>
      <w:r w:rsidRPr="00FF14BF">
        <w:t>In a traditional supervised learning approach, a model is trained entirely on labeled data to classify new examples. While this method is effective when there is a large, balanced labeled dataset available, it is less suitable in the context of PPP loan fraud detection due to the scarcity of labeled fraud cases.</w:t>
      </w:r>
    </w:p>
    <w:p w14:paraId="2DCB4E3D" w14:textId="77777777" w:rsidR="009F7088" w:rsidRPr="00FF14BF" w:rsidRDefault="009F7088" w:rsidP="003E79CA">
      <w:pPr>
        <w:numPr>
          <w:ilvl w:val="0"/>
          <w:numId w:val="17"/>
        </w:numPr>
        <w:contextualSpacing/>
      </w:pPr>
      <w:r w:rsidRPr="00FF14BF">
        <w:rPr>
          <w:b/>
          <w:bCs/>
        </w:rPr>
        <w:t>Challenges with Supervised Learning</w:t>
      </w:r>
      <w:r w:rsidRPr="00FF14BF">
        <w:t>:</w:t>
      </w:r>
    </w:p>
    <w:p w14:paraId="6B8549BB" w14:textId="08708870" w:rsidR="009F7088" w:rsidRPr="00FF14BF" w:rsidRDefault="009F7088" w:rsidP="003E79CA">
      <w:pPr>
        <w:numPr>
          <w:ilvl w:val="1"/>
          <w:numId w:val="17"/>
        </w:numPr>
        <w:contextualSpacing/>
      </w:pPr>
      <w:r w:rsidRPr="00FF14BF">
        <w:rPr>
          <w:b/>
          <w:bCs/>
        </w:rPr>
        <w:t>Limited labeled data</w:t>
      </w:r>
      <w:r w:rsidRPr="00FF14BF">
        <w:t xml:space="preserve">: In the case of the PPP, only a small subset of loans is definitively labeled as fraudulent, as determined by prosecuted cases and investigative reports from sources like the DOJ and PandemicOversight.gov. Supervised learning requires extensive labeled data, and relying on this limited dataset would result in a model that overfits to the known fraud cases and fails to generalize well to new, unlabeled data </w:t>
      </w:r>
      <w:r>
        <w:fldChar w:fldCharType="begin"/>
      </w:r>
      <w:r w:rsidR="00A35EE1">
        <w:instrText xml:space="preserve"> ADDIN ZOTERO_ITEM CSL_CITATION {"citationID":"aDHwTHxU","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EB7C79">
        <w:rPr>
          <w:rFonts w:cs="Times New Roman"/>
        </w:rPr>
        <w:t>(Ali et al., 2021)</w:t>
      </w:r>
      <w:r>
        <w:fldChar w:fldCharType="end"/>
      </w:r>
      <w:r w:rsidRPr="00FF14BF">
        <w:t>.</w:t>
      </w:r>
    </w:p>
    <w:p w14:paraId="736A8763" w14:textId="77777777" w:rsidR="009F7088" w:rsidRPr="00FF14BF" w:rsidRDefault="009F7088" w:rsidP="003E79CA">
      <w:pPr>
        <w:numPr>
          <w:ilvl w:val="1"/>
          <w:numId w:val="17"/>
        </w:numPr>
        <w:contextualSpacing/>
      </w:pPr>
      <w:r w:rsidRPr="00FF14BF">
        <w:rPr>
          <w:b/>
          <w:bCs/>
        </w:rPr>
        <w:t>Imbalance in class distribution</w:t>
      </w:r>
      <w:r w:rsidRPr="00FF14BF">
        <w:t xml:space="preserve">: Fraud cases represent a small fraction of the overall dataset, making it difficult for supervised models to detect fraud without overemphasizing the non-fraudulent loans. This class imbalance leads to biased </w:t>
      </w:r>
      <w:r w:rsidRPr="00FF14BF">
        <w:lastRenderedPageBreak/>
        <w:t xml:space="preserve">models that often predict loans as non-fraudulent to achieve higher accuracy scores, at the expense of missing potential fraud </w:t>
      </w:r>
      <w:r>
        <w:fldChar w:fldCharType="begin"/>
      </w:r>
      <w:r>
        <w:instrText xml:space="preserve"> ADDIN ZOTERO_ITEM CSL_CITATION {"citationID":"VzOE1sT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F45434">
        <w:rPr>
          <w:rFonts w:cs="Times New Roman"/>
        </w:rPr>
        <w:t>(López et al., 2012)</w:t>
      </w:r>
      <w:r>
        <w:fldChar w:fldCharType="end"/>
      </w:r>
      <w:r w:rsidRPr="00FF14BF">
        <w:t>.</w:t>
      </w:r>
    </w:p>
    <w:p w14:paraId="58D8D5ED" w14:textId="77777777" w:rsidR="009F7088" w:rsidRPr="00FF14BF" w:rsidRDefault="009F7088" w:rsidP="003E79CA">
      <w:pPr>
        <w:numPr>
          <w:ilvl w:val="1"/>
          <w:numId w:val="17"/>
        </w:numPr>
        <w:contextualSpacing/>
      </w:pPr>
      <w:r w:rsidRPr="00FF14BF">
        <w:rPr>
          <w:b/>
          <w:bCs/>
        </w:rPr>
        <w:t>Overfitting</w:t>
      </w:r>
      <w:r w:rsidRPr="00FF14BF">
        <w:t>: With a small number of labeled fraud cases, a supervised model may overly fit the patterns in the training data, performing well on these cases but poorly on new data, resulting in unreliable fraud detection.</w:t>
      </w:r>
    </w:p>
    <w:p w14:paraId="1193D3C5" w14:textId="77777777" w:rsidR="009F7088" w:rsidRPr="00FF14BF" w:rsidRDefault="009F7088" w:rsidP="003E79CA">
      <w:pPr>
        <w:ind w:firstLine="720"/>
        <w:contextualSpacing/>
      </w:pPr>
      <w:r w:rsidRPr="00FF14BF">
        <w:t>Due to the scarcity of labeled fraud cases and the risk of overfitting, a purely supervised learning approach was deemed less appropriate for this study. Semi-supervised learning, which incorporates both labeled and unlabeled data, allows the model to learn from patterns in the larger, unlabeled dataset while benefiting from the fraud labels available.</w:t>
      </w:r>
    </w:p>
    <w:p w14:paraId="6F2FEAE7" w14:textId="77777777" w:rsidR="009F7088" w:rsidRPr="00FF14BF" w:rsidRDefault="009F7088" w:rsidP="003E79CA">
      <w:pPr>
        <w:contextualSpacing/>
        <w:rPr>
          <w:b/>
          <w:bCs/>
        </w:rPr>
      </w:pPr>
      <w:r w:rsidRPr="00FF14BF">
        <w:rPr>
          <w:b/>
          <w:bCs/>
        </w:rPr>
        <w:t>2. Unsupervised Learning Only</w:t>
      </w:r>
    </w:p>
    <w:p w14:paraId="1C53A4EB" w14:textId="77777777" w:rsidR="009F7088" w:rsidRPr="00FF14BF" w:rsidRDefault="009F7088" w:rsidP="003E79CA">
      <w:pPr>
        <w:ind w:firstLine="360"/>
        <w:contextualSpacing/>
      </w:pPr>
      <w:r w:rsidRPr="00FF14BF">
        <w:t>An unsupervised learning approach, in which no labeled data is used, was also considered. In this method, clustering algorithms such as K-Means or DBSCAN would group loans based on their similarities without predefined fraud labels. Unsupervised learning excels at anomaly detection, making it attractive for identifying unusual loan patterns that could be indicative of fraud.</w:t>
      </w:r>
    </w:p>
    <w:p w14:paraId="4FEA8EBB" w14:textId="77777777" w:rsidR="009F7088" w:rsidRPr="00FF14BF" w:rsidRDefault="009F7088" w:rsidP="003E79CA">
      <w:pPr>
        <w:numPr>
          <w:ilvl w:val="0"/>
          <w:numId w:val="18"/>
        </w:numPr>
        <w:contextualSpacing/>
      </w:pPr>
      <w:r w:rsidRPr="00FF14BF">
        <w:rPr>
          <w:b/>
          <w:bCs/>
        </w:rPr>
        <w:t>Challenges with Unsupervised Learning</w:t>
      </w:r>
      <w:r w:rsidRPr="00FF14BF">
        <w:t>:</w:t>
      </w:r>
    </w:p>
    <w:p w14:paraId="74728115" w14:textId="77777777" w:rsidR="009F7088" w:rsidRPr="00FF14BF" w:rsidRDefault="009F7088" w:rsidP="003E79CA">
      <w:pPr>
        <w:numPr>
          <w:ilvl w:val="1"/>
          <w:numId w:val="18"/>
        </w:numPr>
        <w:contextualSpacing/>
      </w:pPr>
      <w:r w:rsidRPr="00FF14BF">
        <w:rPr>
          <w:b/>
          <w:bCs/>
        </w:rPr>
        <w:t>Lack of refinement</w:t>
      </w:r>
      <w:r w:rsidRPr="00FF14BF">
        <w:t>: While unsupervised clustering can detect potential anomalies or outliers, it lacks the refinement provided by real-world fraud examples. Without the incorporation of labeled fraud cases, the model may misclassify benign anomalies as fraud or fail to catch sophisticated fraud schemes that don’t exhibit obvious anomalies.</w:t>
      </w:r>
    </w:p>
    <w:p w14:paraId="67CF0B12" w14:textId="77777777" w:rsidR="009F7088" w:rsidRPr="00FF14BF" w:rsidRDefault="009F7088" w:rsidP="003E79CA">
      <w:pPr>
        <w:numPr>
          <w:ilvl w:val="1"/>
          <w:numId w:val="18"/>
        </w:numPr>
        <w:contextualSpacing/>
      </w:pPr>
      <w:r w:rsidRPr="00FF14BF">
        <w:rPr>
          <w:b/>
          <w:bCs/>
        </w:rPr>
        <w:t>Higher false-positive rates</w:t>
      </w:r>
      <w:r w:rsidRPr="00FF14BF">
        <w:t xml:space="preserve">: Clustering algorithms may identify loans that deviate from normal patterns as suspicious, but not all deviations are fraudulent. This can </w:t>
      </w:r>
      <w:r w:rsidRPr="00FF14BF">
        <w:lastRenderedPageBreak/>
        <w:t xml:space="preserve">lead to a high number of false positives, overwhelming investigators and undermining the model’s credibility </w:t>
      </w:r>
      <w:r>
        <w:fldChar w:fldCharType="begin"/>
      </w:r>
      <w:r>
        <w:instrText xml:space="preserve"> ADDIN ZOTERO_ITEM CSL_CITATION {"citationID":"uTJ5rBu7","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07685">
        <w:rPr>
          <w:rFonts w:cs="Times New Roman"/>
        </w:rPr>
        <w:t>(Sarker, 2021)</w:t>
      </w:r>
      <w:r>
        <w:fldChar w:fldCharType="end"/>
      </w:r>
      <w:r w:rsidRPr="00FF14BF">
        <w:t>. Fraud detection requires more than anomaly detection—it also requires context and understanding of known fraudulent behaviors, which unsupervised learning alone cannot provide.</w:t>
      </w:r>
    </w:p>
    <w:p w14:paraId="0CE8A8E7" w14:textId="77777777" w:rsidR="009F7088" w:rsidRPr="00FF14BF" w:rsidRDefault="009F7088" w:rsidP="003E79CA">
      <w:pPr>
        <w:numPr>
          <w:ilvl w:val="1"/>
          <w:numId w:val="18"/>
        </w:numPr>
        <w:contextualSpacing/>
      </w:pPr>
      <w:r w:rsidRPr="00FF14BF">
        <w:rPr>
          <w:b/>
          <w:bCs/>
        </w:rPr>
        <w:t>Difficult to evaluate performance</w:t>
      </w:r>
      <w:r w:rsidRPr="00FF14BF">
        <w:t>: Without labeled data, it is challenging to quantitatively evaluate the model’s performance. Metrics like precision, recall, and accuracy depend on the presence of labeled data to verify predictions.</w:t>
      </w:r>
    </w:p>
    <w:p w14:paraId="54A466F4" w14:textId="77777777" w:rsidR="009F7088" w:rsidRPr="00FF14BF" w:rsidRDefault="009F7088" w:rsidP="003E79CA">
      <w:pPr>
        <w:ind w:firstLine="720"/>
        <w:contextualSpacing/>
      </w:pPr>
      <w:r w:rsidRPr="00FF14BF">
        <w:t>Although unsupervised learning is useful for detecting patterns, it is insufficient on its own for fraud detection. Incorporating labeled fraud cases via semi-supervised learning enhances the model’s ability to detect both anomalies and fraudulent behavior with greater precision.</w:t>
      </w:r>
    </w:p>
    <w:p w14:paraId="420E91F5" w14:textId="77777777" w:rsidR="009F7088" w:rsidRPr="00FF14BF" w:rsidRDefault="009F7088" w:rsidP="003E79CA">
      <w:pPr>
        <w:contextualSpacing/>
        <w:rPr>
          <w:b/>
          <w:bCs/>
        </w:rPr>
      </w:pPr>
      <w:r w:rsidRPr="00FF14BF">
        <w:rPr>
          <w:b/>
          <w:bCs/>
        </w:rPr>
        <w:t>3. Manual Fraud Detection</w:t>
      </w:r>
    </w:p>
    <w:p w14:paraId="44022C62" w14:textId="77777777" w:rsidR="009F7088" w:rsidRPr="00FF14BF" w:rsidRDefault="009F7088" w:rsidP="003E79CA">
      <w:pPr>
        <w:ind w:firstLine="360"/>
        <w:contextualSpacing/>
      </w:pPr>
      <w:r w:rsidRPr="00FF14BF">
        <w:t>An entirely manual approach to detecting fraud was also considered, in which human investigators would review the PPP loan data and flag suspicious cases. While manual review remains an important component of fraud detection in many fields, it is not feasible given the size of the PPP dataset, which contains millions of records.</w:t>
      </w:r>
    </w:p>
    <w:p w14:paraId="226D9747" w14:textId="77777777" w:rsidR="009F7088" w:rsidRPr="00FF14BF" w:rsidRDefault="009F7088" w:rsidP="003E79CA">
      <w:pPr>
        <w:numPr>
          <w:ilvl w:val="0"/>
          <w:numId w:val="19"/>
        </w:numPr>
        <w:contextualSpacing/>
      </w:pPr>
      <w:r w:rsidRPr="00FF14BF">
        <w:rPr>
          <w:b/>
          <w:bCs/>
        </w:rPr>
        <w:t>Challenges with Manual Review</w:t>
      </w:r>
      <w:r w:rsidRPr="00FF14BF">
        <w:t>:</w:t>
      </w:r>
    </w:p>
    <w:p w14:paraId="615132F1" w14:textId="77777777" w:rsidR="009F7088" w:rsidRPr="00FF14BF" w:rsidRDefault="009F7088" w:rsidP="003E79CA">
      <w:pPr>
        <w:numPr>
          <w:ilvl w:val="1"/>
          <w:numId w:val="19"/>
        </w:numPr>
        <w:contextualSpacing/>
      </w:pPr>
      <w:r w:rsidRPr="00FF14BF">
        <w:rPr>
          <w:b/>
          <w:bCs/>
        </w:rPr>
        <w:t>Scalability</w:t>
      </w:r>
      <w:r w:rsidRPr="00FF14BF">
        <w:t>: The PPP loan dataset is massive, containing over 11 million loans, making manual review inefficient and time-consuming. Human investigators could only review a small fraction of the dataset, leaving most loans unchecked.</w:t>
      </w:r>
    </w:p>
    <w:p w14:paraId="031C3194" w14:textId="77777777" w:rsidR="009F7088" w:rsidRPr="00FF14BF" w:rsidRDefault="009F7088" w:rsidP="003E79CA">
      <w:pPr>
        <w:numPr>
          <w:ilvl w:val="1"/>
          <w:numId w:val="19"/>
        </w:numPr>
        <w:contextualSpacing/>
      </w:pPr>
      <w:r w:rsidRPr="00FF14BF">
        <w:rPr>
          <w:b/>
          <w:bCs/>
        </w:rPr>
        <w:t>Subjectivity</w:t>
      </w:r>
      <w:r w:rsidRPr="00FF14BF">
        <w:t xml:space="preserve">: Manual detection can introduce subjectivity and inconsistency. Different reviewers may flag loans based on different criteria, and cognitive biases may lead to overlooking certain types of fraud </w:t>
      </w:r>
      <w:r>
        <w:fldChar w:fldCharType="begin"/>
      </w:r>
      <w:r>
        <w:instrText xml:space="preserve"> ADDIN ZOTERO_ITEM CSL_CITATION {"citationID":"nbk9yPOy","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0B1EDC">
        <w:rPr>
          <w:rFonts w:cs="Times New Roman"/>
        </w:rPr>
        <w:t>(Giupponi et al., 2022)</w:t>
      </w:r>
      <w:r>
        <w:fldChar w:fldCharType="end"/>
      </w:r>
      <w:r w:rsidRPr="00FF14BF">
        <w:t>.</w:t>
      </w:r>
    </w:p>
    <w:p w14:paraId="6BA6AF10" w14:textId="77777777" w:rsidR="009F7088" w:rsidRPr="00FF14BF" w:rsidRDefault="009F7088" w:rsidP="003E79CA">
      <w:pPr>
        <w:numPr>
          <w:ilvl w:val="1"/>
          <w:numId w:val="19"/>
        </w:numPr>
        <w:contextualSpacing/>
      </w:pPr>
      <w:r w:rsidRPr="00FF14BF">
        <w:rPr>
          <w:b/>
          <w:bCs/>
        </w:rPr>
        <w:lastRenderedPageBreak/>
        <w:t>Cost and resource-intensive</w:t>
      </w:r>
      <w:r w:rsidRPr="00FF14BF">
        <w:t>: Investigating each loan manually would require extensive time and financial resources. Given the scale of the PPP, this approach would not be feasible for real-time or large-scale fraud detection efforts.</w:t>
      </w:r>
    </w:p>
    <w:p w14:paraId="7496F0C6" w14:textId="77777777" w:rsidR="009F7088" w:rsidRPr="00FF14BF" w:rsidRDefault="009F7088" w:rsidP="003E79CA">
      <w:pPr>
        <w:ind w:firstLine="720"/>
        <w:contextualSpacing/>
      </w:pPr>
      <w:r w:rsidRPr="00FF14BF">
        <w:t>For these reasons, a manual review is impractical for a dataset of this size. Machine learning offers a scalable and automated solution for detecting fraud while preserving human oversight for reviewing flagged cases.</w:t>
      </w:r>
    </w:p>
    <w:p w14:paraId="5D9FC55A" w14:textId="77777777" w:rsidR="009F7088" w:rsidRPr="00FF14BF" w:rsidRDefault="009F7088" w:rsidP="003E79CA">
      <w:pPr>
        <w:pStyle w:val="Heading3"/>
      </w:pPr>
      <w:r w:rsidRPr="00FF14BF">
        <w:t>Appropriateness of the Methodology</w:t>
      </w:r>
    </w:p>
    <w:p w14:paraId="5562FD6A" w14:textId="77777777" w:rsidR="009F7088" w:rsidRPr="00FF14BF" w:rsidRDefault="009F7088" w:rsidP="003E79CA">
      <w:pPr>
        <w:ind w:firstLine="720"/>
        <w:contextualSpacing/>
      </w:pPr>
      <w:r w:rsidRPr="00FF14BF">
        <w:t>The Classification through Clustering framework, coupled with semi-supervised learning, is highly appropriate for detecting fraud within the PPP loan dataset. Several key factors make this methodology well-suited to the study’s goals:</w:t>
      </w:r>
    </w:p>
    <w:p w14:paraId="51A09EAD" w14:textId="77777777" w:rsidR="009F7088" w:rsidRPr="00FF14BF" w:rsidRDefault="009F7088" w:rsidP="003E79CA">
      <w:pPr>
        <w:contextualSpacing/>
        <w:rPr>
          <w:b/>
          <w:bCs/>
        </w:rPr>
      </w:pPr>
      <w:r w:rsidRPr="00FF14BF">
        <w:rPr>
          <w:b/>
          <w:bCs/>
        </w:rPr>
        <w:t>1. Handling Limited Labeled Data</w:t>
      </w:r>
    </w:p>
    <w:p w14:paraId="19F44484" w14:textId="77777777" w:rsidR="009F7088" w:rsidRPr="00FF14BF" w:rsidRDefault="009F7088" w:rsidP="003E79CA">
      <w:pPr>
        <w:ind w:firstLine="360"/>
        <w:contextualSpacing/>
      </w:pPr>
      <w:r w:rsidRPr="00FF14BF">
        <w:t xml:space="preserve">A core challenge in detecting fraud in the PPP dataset is the limited availability of labeled fraud cases. Only a small fraction of loans </w:t>
      </w:r>
      <w:proofErr w:type="gramStart"/>
      <w:r w:rsidRPr="00FF14BF">
        <w:t>have</w:t>
      </w:r>
      <w:proofErr w:type="gramEnd"/>
      <w:r w:rsidRPr="00FF14BF">
        <w:t xml:space="preserve"> been confirmed as fraudulent through investigations by the DOJ, SBA OIG, and PandemicOversight.gov. A purely supervised learning approach would require a much larger labeled dataset to function effectively.</w:t>
      </w:r>
    </w:p>
    <w:p w14:paraId="4AF5447C" w14:textId="71AA90A9" w:rsidR="009F7088" w:rsidRPr="00FF14BF" w:rsidRDefault="009F7088" w:rsidP="003E79CA">
      <w:pPr>
        <w:numPr>
          <w:ilvl w:val="0"/>
          <w:numId w:val="20"/>
        </w:numPr>
        <w:contextualSpacing/>
      </w:pPr>
      <w:r w:rsidRPr="00FF14BF">
        <w:rPr>
          <w:b/>
          <w:bCs/>
        </w:rPr>
        <w:t>Semi-supervised learning</w:t>
      </w:r>
      <w:r w:rsidRPr="00FF14BF">
        <w:t xml:space="preserve">, as used in this study, overcomes this challenge by leveraging both labeled and unlabeled data. The labeled fraud cases serve as a foundation for refining the clusters generated during unsupervised clustering, allowing the model to detect patterns of fraudulent behavior without requiring a large labeled dataset </w:t>
      </w:r>
      <w:r>
        <w:fldChar w:fldCharType="begin"/>
      </w:r>
      <w:r w:rsidR="00A35EE1">
        <w:instrText xml:space="preserve"> ADDIN ZOTERO_ITEM CSL_CITATION {"citationID":"1Deqtu82","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AA7472">
        <w:rPr>
          <w:rFonts w:cs="Times New Roman"/>
        </w:rPr>
        <w:t>(Ali et al., 2021)</w:t>
      </w:r>
      <w:r>
        <w:fldChar w:fldCharType="end"/>
      </w:r>
      <w:r w:rsidRPr="00FF14BF">
        <w:t>.</w:t>
      </w:r>
    </w:p>
    <w:p w14:paraId="3E511C4B" w14:textId="77777777" w:rsidR="009F7088" w:rsidRPr="00FF14BF" w:rsidRDefault="009F7088" w:rsidP="003E79CA">
      <w:pPr>
        <w:numPr>
          <w:ilvl w:val="0"/>
          <w:numId w:val="20"/>
        </w:numPr>
        <w:contextualSpacing/>
      </w:pPr>
      <w:r w:rsidRPr="00FF14BF">
        <w:t>This method enables the discovery of fraud patterns that may not be immediately visible in the limited labeled dataset, improving the model’s ability to generalize and detect previously unseen cases of fraud.</w:t>
      </w:r>
    </w:p>
    <w:p w14:paraId="48B73B84" w14:textId="77777777" w:rsidR="009F7088" w:rsidRPr="00FF14BF" w:rsidRDefault="009F7088" w:rsidP="003E79CA">
      <w:pPr>
        <w:contextualSpacing/>
        <w:rPr>
          <w:b/>
          <w:bCs/>
        </w:rPr>
      </w:pPr>
      <w:r w:rsidRPr="00FF14BF">
        <w:rPr>
          <w:b/>
          <w:bCs/>
        </w:rPr>
        <w:lastRenderedPageBreak/>
        <w:t>2. Fraudulent Behavior as Anomalies</w:t>
      </w:r>
    </w:p>
    <w:p w14:paraId="387321BA" w14:textId="77777777" w:rsidR="009F7088" w:rsidRPr="00FF14BF" w:rsidRDefault="009F7088" w:rsidP="003E79CA">
      <w:pPr>
        <w:ind w:firstLine="360"/>
        <w:contextualSpacing/>
      </w:pPr>
      <w:r w:rsidRPr="00FF14BF">
        <w:t>Fraud detection often involves identifying behaviors that deviate from normal patterns, which are known as anomalies. The unsupervised clustering component of this methodology is highly effective at detecting such deviations.</w:t>
      </w:r>
    </w:p>
    <w:p w14:paraId="33E1B031" w14:textId="77777777" w:rsidR="009F7088" w:rsidRPr="00FF14BF" w:rsidRDefault="009F7088" w:rsidP="003E79CA">
      <w:pPr>
        <w:numPr>
          <w:ilvl w:val="0"/>
          <w:numId w:val="21"/>
        </w:numPr>
        <w:contextualSpacing/>
      </w:pPr>
      <w:r w:rsidRPr="00FF14BF">
        <w:t>Clustering algorithms like K-Means and DBSCAN allow for the identification of loan applications that behave unusually compared to the rest of the dataset</w:t>
      </w:r>
      <w:r>
        <w:t xml:space="preserve"> </w:t>
      </w:r>
      <w:r>
        <w:fldChar w:fldCharType="begin"/>
      </w:r>
      <w:r>
        <w:instrText xml:space="preserve"> ADDIN ZOTERO_ITEM CSL_CITATION {"citationID":"Jz2KHGFt","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554421">
        <w:rPr>
          <w:rFonts w:cs="Times New Roman"/>
        </w:rPr>
        <w:t>(López et al., 2012)</w:t>
      </w:r>
      <w:r>
        <w:fldChar w:fldCharType="end"/>
      </w:r>
      <w:r w:rsidRPr="00FF14BF">
        <w:t>. For example, loans with unusually high loan-to-employee ratios or businesses applying for loans in unexpected geographic regions can be flagged for further investigation.</w:t>
      </w:r>
    </w:p>
    <w:p w14:paraId="7431168C" w14:textId="77777777" w:rsidR="009F7088" w:rsidRPr="00FF14BF" w:rsidRDefault="009F7088" w:rsidP="003E79CA">
      <w:pPr>
        <w:numPr>
          <w:ilvl w:val="0"/>
          <w:numId w:val="21"/>
        </w:numPr>
        <w:contextualSpacing/>
      </w:pPr>
      <w:r w:rsidRPr="00FF14BF">
        <w:t>By incorporating real-world labeled fraud data in the semi-supervised phase, the model can further refine these clusters and distinguish between legitimate anomalies and actual fraud, reducing the number of false positives.</w:t>
      </w:r>
    </w:p>
    <w:p w14:paraId="1A3AF565" w14:textId="77777777" w:rsidR="009F7088" w:rsidRPr="00FF14BF" w:rsidRDefault="009F7088" w:rsidP="003E79CA">
      <w:pPr>
        <w:contextualSpacing/>
        <w:rPr>
          <w:b/>
          <w:bCs/>
        </w:rPr>
      </w:pPr>
      <w:r w:rsidRPr="00FF14BF">
        <w:rPr>
          <w:b/>
          <w:bCs/>
        </w:rPr>
        <w:t>3. Flexibility and Scalability</w:t>
      </w:r>
    </w:p>
    <w:p w14:paraId="62E4D2F8" w14:textId="77777777" w:rsidR="009F7088" w:rsidRPr="00FF14BF" w:rsidRDefault="009F7088" w:rsidP="003E79CA">
      <w:pPr>
        <w:ind w:firstLine="360"/>
        <w:contextualSpacing/>
      </w:pPr>
      <w:r w:rsidRPr="00FF14BF">
        <w:t>Given the size and complexity of the PPP loan dataset, the chosen methodology must be flexible and scalable to handle large volumes of data. The Classification through Clustering framework is highly scalable, as clustering techniques can efficiently process large datasets, and the integration of labeled fraud cases enables the model to focus on the most relevant patterns.</w:t>
      </w:r>
    </w:p>
    <w:p w14:paraId="7F7E6588" w14:textId="77777777" w:rsidR="009F7088" w:rsidRPr="00FF14BF" w:rsidRDefault="009F7088" w:rsidP="003E79CA">
      <w:pPr>
        <w:numPr>
          <w:ilvl w:val="0"/>
          <w:numId w:val="22"/>
        </w:numPr>
        <w:contextualSpacing/>
      </w:pPr>
      <w:r w:rsidRPr="00114C08">
        <w:t>PCA</w:t>
      </w:r>
      <w:r w:rsidRPr="00FF14BF">
        <w:t xml:space="preserve"> helps reduce the dimensionality of the dataset, ensuring that the clustering algorithms operate efficiently, even with a high number of variables </w:t>
      </w:r>
      <w:r>
        <w:fldChar w:fldCharType="begin"/>
      </w:r>
      <w:r>
        <w:instrText xml:space="preserve"> ADDIN ZOTERO_ITEM CSL_CITATION {"citationID":"kvWDZQcj","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14C08">
        <w:rPr>
          <w:rFonts w:cs="Times New Roman"/>
        </w:rPr>
        <w:t>(Sarker, 2021)</w:t>
      </w:r>
      <w:r>
        <w:fldChar w:fldCharType="end"/>
      </w:r>
      <w:r>
        <w:t>.</w:t>
      </w:r>
    </w:p>
    <w:p w14:paraId="2F0A12C3" w14:textId="77777777" w:rsidR="009F7088" w:rsidRPr="00FF14BF" w:rsidRDefault="009F7088" w:rsidP="003E79CA">
      <w:pPr>
        <w:numPr>
          <w:ilvl w:val="0"/>
          <w:numId w:val="22"/>
        </w:numPr>
        <w:contextualSpacing/>
      </w:pPr>
      <w:r w:rsidRPr="00FF14BF">
        <w:t>The use of ensemble learning methods like Random Forest ensures that the classification models remain robust across various data configurations, further enhancing the model’s scalability and applicability to real-world datasets.</w:t>
      </w:r>
    </w:p>
    <w:p w14:paraId="307E7C29" w14:textId="77777777" w:rsidR="009F7088" w:rsidRPr="00FF14BF" w:rsidRDefault="009F7088" w:rsidP="003E79CA">
      <w:pPr>
        <w:contextualSpacing/>
        <w:rPr>
          <w:b/>
          <w:bCs/>
        </w:rPr>
      </w:pPr>
      <w:r w:rsidRPr="00FF14BF">
        <w:rPr>
          <w:b/>
          <w:bCs/>
        </w:rPr>
        <w:t>4. Mitigating Class Imbalance</w:t>
      </w:r>
    </w:p>
    <w:p w14:paraId="7F6E0902" w14:textId="77777777" w:rsidR="009F7088" w:rsidRPr="00FF14BF" w:rsidRDefault="009F7088" w:rsidP="003E79CA">
      <w:pPr>
        <w:ind w:firstLine="360"/>
        <w:contextualSpacing/>
      </w:pPr>
      <w:r w:rsidRPr="00FF14BF">
        <w:lastRenderedPageBreak/>
        <w:t>Fraud cases typically represent a small proportion of the total dataset, leading to issues of class imbalance. This imbalance can cause traditional models to underperform in detecting fraud, as they are overwhelmed by the majority class (non-fraudulent loans).</w:t>
      </w:r>
    </w:p>
    <w:p w14:paraId="3B5C82F2" w14:textId="77777777" w:rsidR="009F7088" w:rsidRPr="00FF14BF" w:rsidRDefault="009F7088" w:rsidP="003E79CA">
      <w:pPr>
        <w:numPr>
          <w:ilvl w:val="0"/>
          <w:numId w:val="23"/>
        </w:numPr>
        <w:contextualSpacing/>
      </w:pPr>
      <w:r w:rsidRPr="00FF14BF">
        <w:t xml:space="preserve">This methodology addresses class imbalance by applying techniques such as SMOTE (Synthetic Minority Over-sampling Technique) to create synthetic examples of fraud, ensuring that the model receives sufficient training data for both classes </w:t>
      </w:r>
      <w:r>
        <w:fldChar w:fldCharType="begin"/>
      </w:r>
      <w:r>
        <w:instrText xml:space="preserve"> ADDIN ZOTERO_ITEM CSL_CITATION {"citationID":"v2OpHKj3","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0D4742">
        <w:rPr>
          <w:rFonts w:cs="Times New Roman"/>
        </w:rPr>
        <w:t>(Sarker, 2021)</w:t>
      </w:r>
      <w:r>
        <w:fldChar w:fldCharType="end"/>
      </w:r>
      <w:r w:rsidRPr="00FF14BF">
        <w:t>.</w:t>
      </w:r>
    </w:p>
    <w:p w14:paraId="67184312" w14:textId="77777777" w:rsidR="009F7088" w:rsidRPr="00FF14BF" w:rsidRDefault="009F7088" w:rsidP="003E79CA">
      <w:pPr>
        <w:numPr>
          <w:ilvl w:val="0"/>
          <w:numId w:val="23"/>
        </w:numPr>
        <w:contextualSpacing/>
      </w:pPr>
      <w:r w:rsidRPr="00FF14BF">
        <w:t>Additionally, stratified cross-validation will be used to evaluate the model’s performance, ensuring that each data fold contains a representative number of fraud cases.</w:t>
      </w:r>
    </w:p>
    <w:p w14:paraId="28D1FC7B" w14:textId="77777777" w:rsidR="009F7088" w:rsidRDefault="009F7088" w:rsidP="003E79CA">
      <w:pPr>
        <w:ind w:firstLine="360"/>
        <w:contextualSpacing/>
      </w:pPr>
      <w:r w:rsidRPr="00FF14BF">
        <w:t xml:space="preserve">In conclusion, the Classification through Clustering approach is not only appropriate but highly effective for detecting fraud in the PPP dataset. By integrating unsupervised clustering with labeled fraud cases and applying semi-supervised learning, the model </w:t>
      </w:r>
      <w:proofErr w:type="gramStart"/>
      <w:r w:rsidRPr="00FF14BF">
        <w:t>is able to</w:t>
      </w:r>
      <w:proofErr w:type="gramEnd"/>
      <w:r w:rsidRPr="00FF14BF">
        <w:t xml:space="preserve"> scale, generalize, and refine its detection capabilities across a large, imbalanced, and complex dataset. This methodology offers the flexibility needed to uncover hidden fraud patterns while maintaining high accuracy and reducing false positives, making it ideal for the study’s objectives.</w:t>
      </w:r>
    </w:p>
    <w:p w14:paraId="6DABCDE1" w14:textId="77777777" w:rsidR="00A43DD9" w:rsidRPr="00A43DD9" w:rsidRDefault="00A43DD9" w:rsidP="003E79CA">
      <w:pPr>
        <w:pStyle w:val="Heading3"/>
      </w:pPr>
      <w:r w:rsidRPr="00A43DD9">
        <w:t>Comparative Analysis and Risk Mitigation</w:t>
      </w:r>
    </w:p>
    <w:p w14:paraId="73061BA8" w14:textId="77777777" w:rsidR="00A43DD9" w:rsidRPr="00A43DD9" w:rsidRDefault="00A43DD9" w:rsidP="003E79CA">
      <w:pPr>
        <w:ind w:firstLine="360"/>
        <w:contextualSpacing/>
      </w:pPr>
      <w:r w:rsidRPr="00A43DD9">
        <w:t>While supervised and unsupervised methods are commonly used in fraud detection, they present limitations in the context of PPP fraud:</w:t>
      </w:r>
    </w:p>
    <w:p w14:paraId="4C600407" w14:textId="77777777" w:rsidR="00A43DD9" w:rsidRPr="00A43DD9" w:rsidRDefault="00A43DD9" w:rsidP="003E79CA">
      <w:pPr>
        <w:numPr>
          <w:ilvl w:val="0"/>
          <w:numId w:val="64"/>
        </w:numPr>
        <w:contextualSpacing/>
      </w:pPr>
      <w:r w:rsidRPr="00A43DD9">
        <w:rPr>
          <w:b/>
          <w:bCs/>
        </w:rPr>
        <w:t>Supervised Models</w:t>
      </w:r>
      <w:r w:rsidRPr="00A43DD9">
        <w:t>: Depend heavily on labeled data, which is scarce in PPP datasets. This limits their ability to adapt to novel fraud patterns.</w:t>
      </w:r>
    </w:p>
    <w:p w14:paraId="1A874E19" w14:textId="77777777" w:rsidR="00A43DD9" w:rsidRPr="00A43DD9" w:rsidRDefault="00A43DD9" w:rsidP="003E79CA">
      <w:pPr>
        <w:numPr>
          <w:ilvl w:val="0"/>
          <w:numId w:val="64"/>
        </w:numPr>
        <w:contextualSpacing/>
      </w:pPr>
      <w:r w:rsidRPr="00A43DD9">
        <w:rPr>
          <w:b/>
          <w:bCs/>
        </w:rPr>
        <w:t>Unsupervised Models</w:t>
      </w:r>
      <w:r w:rsidRPr="00A43DD9">
        <w:t>: Lack refinement and often produce high false-positive rates without labeled data for validation.</w:t>
      </w:r>
    </w:p>
    <w:p w14:paraId="53CBC87B" w14:textId="77777777" w:rsidR="00A43DD9" w:rsidRPr="00A43DD9" w:rsidRDefault="00A43DD9" w:rsidP="003E79CA">
      <w:pPr>
        <w:ind w:firstLine="360"/>
        <w:contextualSpacing/>
      </w:pPr>
      <w:r w:rsidRPr="00A43DD9">
        <w:lastRenderedPageBreak/>
        <w:t>By combining clustering with semi-supervised learning, this study leverages the strengths of both approaches. The semi-supervised phase ensures that the labeled fraud cases refine the clusters, enhancing accuracy while minimizing false positives. This hybrid approach is especially effective in contexts like PPP fraud detection, where labeled data is limited and anomalies are diverse.</w:t>
      </w:r>
    </w:p>
    <w:p w14:paraId="4BD707C0" w14:textId="77777777" w:rsidR="00A43DD9" w:rsidRPr="00A43DD9" w:rsidRDefault="00A43DD9" w:rsidP="003E79CA">
      <w:pPr>
        <w:contextualSpacing/>
      </w:pPr>
      <w:r w:rsidRPr="00A43DD9">
        <w:t>However, the methodology acknowledges several risks:</w:t>
      </w:r>
    </w:p>
    <w:p w14:paraId="13512E43" w14:textId="77777777" w:rsidR="00A43DD9" w:rsidRPr="00A43DD9" w:rsidRDefault="00A43DD9" w:rsidP="003E79CA">
      <w:pPr>
        <w:numPr>
          <w:ilvl w:val="0"/>
          <w:numId w:val="65"/>
        </w:numPr>
        <w:contextualSpacing/>
      </w:pPr>
      <w:r w:rsidRPr="00A43DD9">
        <w:rPr>
          <w:b/>
          <w:bCs/>
        </w:rPr>
        <w:t>Clustering Sensitivity</w:t>
      </w:r>
      <w:r w:rsidRPr="00A43DD9">
        <w:t>: Algorithms like K-means are sensitive to initialization and the number of clusters, potentially leading to unstable results. To mitigate this, multiple initializations and validation metrics (e.g., silhouette score and Calinski-Harabasz index) are employed to ensure stability and robustness.</w:t>
      </w:r>
    </w:p>
    <w:p w14:paraId="2C688E31" w14:textId="77777777" w:rsidR="00A43DD9" w:rsidRPr="00A43DD9" w:rsidRDefault="00A43DD9" w:rsidP="003E79CA">
      <w:pPr>
        <w:numPr>
          <w:ilvl w:val="0"/>
          <w:numId w:val="65"/>
        </w:numPr>
        <w:contextualSpacing/>
      </w:pPr>
      <w:r w:rsidRPr="00A43DD9">
        <w:rPr>
          <w:b/>
          <w:bCs/>
        </w:rPr>
        <w:t>PCA Limitations</w:t>
      </w:r>
      <w:r w:rsidRPr="00A43DD9">
        <w:t>: PCA may obscure interpretable features, which can affect downstream classification accuracy. This risk is mitigated by monitoring the explained variance ratio and carefully analyzing feature contributions during PCA implementation.</w:t>
      </w:r>
    </w:p>
    <w:p w14:paraId="4223BD13" w14:textId="77777777" w:rsidR="00A43DD9" w:rsidRPr="00A43DD9" w:rsidRDefault="00A43DD9" w:rsidP="003E79CA">
      <w:pPr>
        <w:numPr>
          <w:ilvl w:val="0"/>
          <w:numId w:val="65"/>
        </w:numPr>
        <w:contextualSpacing/>
      </w:pPr>
      <w:r w:rsidRPr="00A43DD9">
        <w:rPr>
          <w:b/>
          <w:bCs/>
        </w:rPr>
        <w:t>Imbalanced Data Challenges</w:t>
      </w:r>
      <w:r w:rsidRPr="00A43DD9">
        <w:t>: Despite the use of oversampling techniques like SMOTE, class imbalance remains a potential limitation. To address this, stratified cross-validation ensures that training and testing data maintain proportional fraud representation, improving generalizability.</w:t>
      </w:r>
    </w:p>
    <w:p w14:paraId="7019627B" w14:textId="77777777" w:rsidR="00A43DD9" w:rsidRPr="00A43DD9" w:rsidRDefault="00A43DD9" w:rsidP="003E79CA">
      <w:pPr>
        <w:ind w:firstLine="360"/>
        <w:contextualSpacing/>
      </w:pPr>
      <w:r w:rsidRPr="00A43DD9">
        <w:t>By addressing these risks proactively and balancing the trade-offs of supervised and unsupervised methods, the Classification through Clustering framework demonstrates strong potential for robust fraud detection in the PPP dataset.</w:t>
      </w:r>
    </w:p>
    <w:p w14:paraId="1ACFC697" w14:textId="42E96433" w:rsidR="009F7088" w:rsidRPr="00887A22" w:rsidRDefault="009F7088" w:rsidP="003E79CA">
      <w:pPr>
        <w:pStyle w:val="Heading2"/>
        <w:contextualSpacing/>
      </w:pPr>
      <w:bookmarkStart w:id="108" w:name="_Toc184834453"/>
      <w:r>
        <w:t>Population and Sample</w:t>
      </w:r>
      <w:bookmarkEnd w:id="104"/>
      <w:bookmarkEnd w:id="105"/>
      <w:bookmarkEnd w:id="108"/>
    </w:p>
    <w:p w14:paraId="30024268" w14:textId="77777777" w:rsidR="009F7088" w:rsidRDefault="009F7088" w:rsidP="003E79CA">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6"/>
      <w:bookmarkEnd w:id="107"/>
      <w:r>
        <w:t xml:space="preserve">The population for this study consists of all businesses and entities that applied for and received loans </w:t>
      </w:r>
      <w:r w:rsidRPr="00E86781">
        <w:t xml:space="preserve">exceeding </w:t>
      </w:r>
      <w:r w:rsidRPr="00E86781">
        <w:rPr>
          <w:rStyle w:val="Strong"/>
          <w:rFonts w:eastAsiaTheme="majorEastAsia"/>
          <w:b w:val="0"/>
          <w:bCs w:val="0"/>
        </w:rPr>
        <w:t>$150,000</w:t>
      </w:r>
      <w:r>
        <w:t xml:space="preserve"> through the </w:t>
      </w:r>
      <w:r>
        <w:rPr>
          <w:rStyle w:val="Strong"/>
          <w:rFonts w:eastAsiaTheme="majorEastAsia"/>
          <w:b w:val="0"/>
          <w:bCs w:val="0"/>
        </w:rPr>
        <w:t xml:space="preserve">PPP, </w:t>
      </w:r>
      <w:r>
        <w:t xml:space="preserve">made publicly available by the </w:t>
      </w:r>
      <w:r>
        <w:rPr>
          <w:rStyle w:val="Strong"/>
          <w:rFonts w:eastAsiaTheme="majorEastAsia"/>
          <w:b w:val="0"/>
          <w:bCs w:val="0"/>
        </w:rPr>
        <w:t>SBA</w:t>
      </w:r>
      <w:r>
        <w:t xml:space="preserve">. This </w:t>
      </w:r>
      <w:r>
        <w:lastRenderedPageBreak/>
        <w:t xml:space="preserve">subset of PPP loans provides critical insights for detecting </w:t>
      </w:r>
      <w:proofErr w:type="gramStart"/>
      <w:r>
        <w:t>potential</w:t>
      </w:r>
      <w:proofErr w:type="gramEnd"/>
      <w:r>
        <w:t xml:space="preserve"> fraudulent activities, as larger loans are often associated with higher scrutiny and risk.</w:t>
      </w:r>
    </w:p>
    <w:p w14:paraId="61BA686B" w14:textId="77777777" w:rsidR="009F7088" w:rsidRDefault="009F7088" w:rsidP="003E79CA">
      <w:pPr>
        <w:pStyle w:val="NormalWeb"/>
        <w:spacing w:before="0" w:beforeAutospacing="0" w:after="0" w:afterAutospacing="0" w:line="480" w:lineRule="auto"/>
        <w:ind w:firstLine="720"/>
        <w:contextualSpacing/>
      </w:pPr>
      <w:r>
        <w:t>The decision to focus on loans above $150,000 is based on the greater financial impact and the availability of detailed loan-level data. By analyzing the full population of these loans, the study aims to uncover patterns of fraudulent behavior that may be more prevalent among high-value loans.</w:t>
      </w:r>
    </w:p>
    <w:p w14:paraId="4744CC81" w14:textId="77777777" w:rsidR="009F7088" w:rsidRDefault="009F7088" w:rsidP="003E79CA">
      <w:pPr>
        <w:pStyle w:val="Heading3"/>
      </w:pPr>
      <w:r>
        <w:rPr>
          <w:rStyle w:val="Strong"/>
          <w:b/>
          <w:bCs/>
        </w:rPr>
        <w:t>Key Variables and Characteristics</w:t>
      </w:r>
    </w:p>
    <w:p w14:paraId="35663F77" w14:textId="77777777" w:rsidR="009F7088" w:rsidRDefault="009F7088" w:rsidP="003E79CA">
      <w:pPr>
        <w:pStyle w:val="NormalWeb"/>
        <w:spacing w:before="0" w:beforeAutospacing="0" w:after="0" w:afterAutospacing="0" w:line="480" w:lineRule="auto"/>
        <w:ind w:firstLine="360"/>
        <w:contextualSpacing/>
      </w:pPr>
      <w:r>
        <w:t xml:space="preserve">Based on the </w:t>
      </w:r>
      <w:r w:rsidRPr="00E86781">
        <w:rPr>
          <w:rStyle w:val="Strong"/>
          <w:rFonts w:eastAsiaTheme="majorEastAsia"/>
          <w:b w:val="0"/>
          <w:bCs w:val="0"/>
        </w:rPr>
        <w:t>PPP Data Dictionary</w:t>
      </w:r>
      <w:r>
        <w:t>, the dataset includes several important fields that are critical for the study’s fraud detection objectives:</w:t>
      </w:r>
    </w:p>
    <w:p w14:paraId="2E9D8076" w14:textId="77777777" w:rsidR="009F7088" w:rsidRDefault="009F7088" w:rsidP="003E79CA">
      <w:pPr>
        <w:pStyle w:val="NormalWeb"/>
        <w:numPr>
          <w:ilvl w:val="0"/>
          <w:numId w:val="24"/>
        </w:numPr>
        <w:spacing w:before="0" w:beforeAutospacing="0" w:after="0" w:afterAutospacing="0" w:line="480" w:lineRule="auto"/>
        <w:contextualSpacing/>
      </w:pPr>
      <w:r>
        <w:rPr>
          <w:rStyle w:val="Strong"/>
          <w:rFonts w:eastAsiaTheme="majorEastAsia"/>
        </w:rPr>
        <w:t>LoanAmount</w:t>
      </w:r>
      <w:r>
        <w:t xml:space="preserve">: This field represents the total loan provided to each borrower. This study specifically focuses on loans over </w:t>
      </w:r>
      <w:r w:rsidRPr="00E86781">
        <w:rPr>
          <w:rStyle w:val="Strong"/>
          <w:rFonts w:eastAsiaTheme="majorEastAsia"/>
          <w:b w:val="0"/>
          <w:bCs w:val="0"/>
        </w:rPr>
        <w:t>$150,000</w:t>
      </w:r>
      <w:r>
        <w:t>, as these larger loans are more likely to attract both scrutiny and potential fraud.</w:t>
      </w:r>
    </w:p>
    <w:p w14:paraId="6B560C9A" w14:textId="77777777" w:rsidR="009F7088" w:rsidRDefault="009F7088" w:rsidP="003E79CA">
      <w:pPr>
        <w:pStyle w:val="NormalWeb"/>
        <w:numPr>
          <w:ilvl w:val="0"/>
          <w:numId w:val="24"/>
        </w:numPr>
        <w:spacing w:before="0" w:beforeAutospacing="0" w:after="0" w:afterAutospacing="0" w:line="480" w:lineRule="auto"/>
        <w:contextualSpacing/>
      </w:pPr>
      <w:r>
        <w:rPr>
          <w:rStyle w:val="Strong"/>
          <w:rFonts w:eastAsiaTheme="majorEastAsia"/>
        </w:rPr>
        <w:t>BorrowerName</w:t>
      </w:r>
      <w:r>
        <w:t>: Contains the name of the business or entity that applied for the loan. This variable will allow for cross-referencing with publicly available databases on prosecuted fraud cases.</w:t>
      </w:r>
    </w:p>
    <w:p w14:paraId="5F2E52B3" w14:textId="77777777" w:rsidR="009F7088" w:rsidRDefault="009F7088" w:rsidP="003E79CA">
      <w:pPr>
        <w:pStyle w:val="NormalWeb"/>
        <w:numPr>
          <w:ilvl w:val="0"/>
          <w:numId w:val="24"/>
        </w:numPr>
        <w:spacing w:before="0" w:beforeAutospacing="0" w:after="0" w:afterAutospacing="0" w:line="480" w:lineRule="auto"/>
        <w:contextualSpacing/>
      </w:pPr>
      <w:r>
        <w:rPr>
          <w:rStyle w:val="Strong"/>
          <w:rFonts w:eastAsiaTheme="majorEastAsia"/>
        </w:rPr>
        <w:t>BorrowerCity</w:t>
      </w:r>
      <w:r>
        <w:t xml:space="preserve"> and </w:t>
      </w:r>
      <w:r>
        <w:rPr>
          <w:rStyle w:val="Strong"/>
          <w:rFonts w:eastAsiaTheme="majorEastAsia"/>
        </w:rPr>
        <w:t>BorrowerState</w:t>
      </w:r>
      <w:r>
        <w:t>: Geographic indicators that will enable the identification of fraud patterns across different regions of the U.S. Regional analysis is important, as certain areas may have higher concentrations of fraud due to differing levels of oversight or economic conditions.</w:t>
      </w:r>
    </w:p>
    <w:p w14:paraId="0F278674" w14:textId="77777777" w:rsidR="009F7088" w:rsidRDefault="009F7088" w:rsidP="003E79CA">
      <w:pPr>
        <w:pStyle w:val="NormalWeb"/>
        <w:numPr>
          <w:ilvl w:val="0"/>
          <w:numId w:val="24"/>
        </w:numPr>
        <w:spacing w:before="0" w:beforeAutospacing="0" w:after="0" w:afterAutospacing="0" w:line="480" w:lineRule="auto"/>
        <w:contextualSpacing/>
      </w:pPr>
      <w:r>
        <w:rPr>
          <w:rStyle w:val="Strong"/>
          <w:rFonts w:eastAsiaTheme="majorEastAsia"/>
        </w:rPr>
        <w:t>NAICSCode</w:t>
      </w:r>
      <w:r>
        <w:t xml:space="preserve">: The </w:t>
      </w:r>
      <w:r w:rsidRPr="006102F2">
        <w:rPr>
          <w:rStyle w:val="Strong"/>
          <w:rFonts w:eastAsiaTheme="majorEastAsia"/>
          <w:b w:val="0"/>
          <w:bCs w:val="0"/>
        </w:rPr>
        <w:t>North American Industry Classification System (NAICS) Code</w:t>
      </w:r>
      <w:r>
        <w:t xml:space="preserve"> identifies the industry sector of the borrower. This variable is crucial for analyzing industry-specific fraud trends, as certain industries may be more prone to misuse of funds </w:t>
      </w:r>
      <w:r>
        <w:lastRenderedPageBreak/>
        <w:t>or may have experienced higher levels of financial distress during the pandemic, leading to greater opportunities for fraud.</w:t>
      </w:r>
    </w:p>
    <w:p w14:paraId="7A5DD96B" w14:textId="77777777" w:rsidR="009F7088" w:rsidRDefault="009F7088" w:rsidP="003E79CA">
      <w:pPr>
        <w:pStyle w:val="NormalWeb"/>
        <w:numPr>
          <w:ilvl w:val="0"/>
          <w:numId w:val="24"/>
        </w:numPr>
        <w:spacing w:before="0" w:beforeAutospacing="0" w:after="0" w:afterAutospacing="0" w:line="480" w:lineRule="auto"/>
        <w:contextualSpacing/>
      </w:pPr>
      <w:r>
        <w:rPr>
          <w:rStyle w:val="Strong"/>
          <w:rFonts w:eastAsiaTheme="majorEastAsia"/>
        </w:rPr>
        <w:t>JobsReported</w:t>
      </w:r>
      <w:r>
        <w:t>: This field indicates the number of jobs supported by the loan, a key variable for detecting inconsistencies. Fraudulent borrowers may inflate their job numbers to qualify for larger loans or to appear compliant with PPP requirements, making this variable central to fraud detection.</w:t>
      </w:r>
    </w:p>
    <w:p w14:paraId="7D6AD06F" w14:textId="77777777" w:rsidR="009F7088" w:rsidRDefault="009F7088" w:rsidP="003E79CA">
      <w:pPr>
        <w:pStyle w:val="NormalWeb"/>
        <w:numPr>
          <w:ilvl w:val="0"/>
          <w:numId w:val="24"/>
        </w:numPr>
        <w:spacing w:before="0" w:beforeAutospacing="0" w:after="0" w:afterAutospacing="0" w:line="480" w:lineRule="auto"/>
        <w:contextualSpacing/>
      </w:pPr>
      <w:r>
        <w:rPr>
          <w:rStyle w:val="Strong"/>
          <w:rFonts w:eastAsiaTheme="majorEastAsia"/>
        </w:rPr>
        <w:t>LoanStatus</w:t>
      </w:r>
      <w:r>
        <w:t xml:space="preserve">: Tracks the </w:t>
      </w:r>
      <w:proofErr w:type="gramStart"/>
      <w:r>
        <w:t>current status</w:t>
      </w:r>
      <w:proofErr w:type="gramEnd"/>
      <w:r>
        <w:t xml:space="preserve"> of the loan, such as whether the loan has been forgiven, repaid, or is still active. Loans that have not been forgiven, particularly for reasons related to improper use of funds, may signal potential fraud.</w:t>
      </w:r>
    </w:p>
    <w:p w14:paraId="05CB2831" w14:textId="77777777" w:rsidR="009F7088" w:rsidRDefault="009F7088" w:rsidP="003E79CA">
      <w:pPr>
        <w:pStyle w:val="NormalWeb"/>
        <w:numPr>
          <w:ilvl w:val="0"/>
          <w:numId w:val="24"/>
        </w:numPr>
        <w:spacing w:before="0" w:beforeAutospacing="0" w:after="0" w:afterAutospacing="0" w:line="480" w:lineRule="auto"/>
        <w:contextualSpacing/>
      </w:pPr>
      <w:r>
        <w:rPr>
          <w:rStyle w:val="Strong"/>
          <w:rFonts w:eastAsiaTheme="majorEastAsia"/>
        </w:rPr>
        <w:t>LenderName</w:t>
      </w:r>
      <w:r>
        <w:t>: Identifies the financial institution that issued the loan. This variable can be used to detect patterns of fraud across specific lenders, especially those with high concentrations of fraudulent loans.</w:t>
      </w:r>
    </w:p>
    <w:p w14:paraId="5DD188A3" w14:textId="77777777" w:rsidR="009F7088" w:rsidRDefault="009F7088" w:rsidP="003E79CA">
      <w:pPr>
        <w:pStyle w:val="NormalWeb"/>
        <w:spacing w:before="0" w:beforeAutospacing="0" w:after="0" w:afterAutospacing="0" w:line="480" w:lineRule="auto"/>
        <w:ind w:firstLine="360"/>
        <w:contextualSpacing/>
      </w:pPr>
      <w:r>
        <w:t>These variables provide a comprehensive view of each loan, allowing the study to analyze the full range of borrower behavior, loan status, and geographic distribution. By leveraging these data fields, the study will be able to uncover complex patterns of fraud that may not be apparent when examining individual cases.</w:t>
      </w:r>
    </w:p>
    <w:p w14:paraId="4A73AED4" w14:textId="77777777" w:rsidR="009F7088" w:rsidRDefault="009F7088" w:rsidP="003E79CA">
      <w:pPr>
        <w:pStyle w:val="Heading3"/>
      </w:pPr>
      <w:r>
        <w:rPr>
          <w:rStyle w:val="Strong"/>
          <w:b/>
          <w:bCs/>
        </w:rPr>
        <w:t>Rationale for Using the Entire Population</w:t>
      </w:r>
    </w:p>
    <w:p w14:paraId="5306DE25" w14:textId="77777777" w:rsidR="009F7088" w:rsidRDefault="009F7088" w:rsidP="003E79CA">
      <w:pPr>
        <w:pStyle w:val="NormalWeb"/>
        <w:spacing w:before="0" w:beforeAutospacing="0" w:after="0" w:afterAutospacing="0" w:line="480" w:lineRule="auto"/>
        <w:ind w:firstLine="360"/>
        <w:contextualSpacing/>
      </w:pPr>
      <w:r>
        <w:t xml:space="preserve">The study will not use a sample but will instead analyze the </w:t>
      </w:r>
      <w:r w:rsidRPr="006102F2">
        <w:rPr>
          <w:rStyle w:val="Strong"/>
          <w:rFonts w:eastAsiaTheme="majorEastAsia"/>
          <w:b w:val="0"/>
          <w:bCs w:val="0"/>
        </w:rPr>
        <w:t>entire population</w:t>
      </w:r>
      <w:r>
        <w:t xml:space="preserve"> of loans exceeding $150,000. This approach offers several advantages:</w:t>
      </w:r>
    </w:p>
    <w:p w14:paraId="49851732"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High-Risk Focus</w:t>
      </w:r>
      <w:r>
        <w:t>:</w:t>
      </w:r>
    </w:p>
    <w:p w14:paraId="11D7A645" w14:textId="77777777" w:rsidR="009F7088" w:rsidRDefault="009F7088" w:rsidP="003E79CA">
      <w:pPr>
        <w:numPr>
          <w:ilvl w:val="1"/>
          <w:numId w:val="25"/>
        </w:numPr>
        <w:contextualSpacing/>
      </w:pPr>
      <w:r>
        <w:t xml:space="preserve">Loans over $150,000 represent a significant financial risk to the PPP. These loans are often subject to more scrutiny and may have a higher likelihood of fraud. By </w:t>
      </w:r>
      <w:r>
        <w:lastRenderedPageBreak/>
        <w:t xml:space="preserve">focusing on the entire population of large loans, the study targets high-value cases where the financial impact of fraud would be more substantial </w:t>
      </w:r>
      <w:r>
        <w:fldChar w:fldCharType="begin"/>
      </w:r>
      <w:r>
        <w:instrText xml:space="preserve"> ADDIN ZOTERO_ITEM CSL_CITATION {"citationID":"FNzZlceI","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F86D6F">
        <w:rPr>
          <w:rFonts w:cs="Times New Roman"/>
        </w:rPr>
        <w:t>(PRAC, 2020)</w:t>
      </w:r>
      <w:r>
        <w:fldChar w:fldCharType="end"/>
      </w:r>
      <w:r>
        <w:t>.</w:t>
      </w:r>
    </w:p>
    <w:p w14:paraId="19125506"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Comprehensive Data Coverage</w:t>
      </w:r>
      <w:r>
        <w:t>:</w:t>
      </w:r>
    </w:p>
    <w:p w14:paraId="6F54843E" w14:textId="77777777" w:rsidR="009F7088" w:rsidRDefault="009F7088" w:rsidP="003E79CA">
      <w:pPr>
        <w:numPr>
          <w:ilvl w:val="1"/>
          <w:numId w:val="25"/>
        </w:numPr>
        <w:contextualSpacing/>
      </w:pPr>
      <w:r>
        <w:t>Analyzing the entire dataset ensures that no potentially fraudulent loans are overlooked. This comprehensive approach allows for the detection of fraud across a wide spectrum of industries, regions, and loan sizes, improving the generalizability and accuracy of the findings.</w:t>
      </w:r>
    </w:p>
    <w:p w14:paraId="18624027" w14:textId="77777777" w:rsidR="009F7088" w:rsidRDefault="009F7088" w:rsidP="003E79CA">
      <w:pPr>
        <w:numPr>
          <w:ilvl w:val="1"/>
          <w:numId w:val="25"/>
        </w:numPr>
        <w:contextualSpacing/>
      </w:pPr>
      <w:r>
        <w:t>By including all loans over $150,000, the study avoids the biases and limitations that could arise from sampling, providing a full representation of the population.</w:t>
      </w:r>
    </w:p>
    <w:p w14:paraId="0C43D4F0"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Diversity of Loan Characteristics</w:t>
      </w:r>
      <w:r>
        <w:t>:</w:t>
      </w:r>
    </w:p>
    <w:p w14:paraId="214CBA94" w14:textId="77777777" w:rsidR="009F7088" w:rsidRDefault="009F7088" w:rsidP="003E79CA">
      <w:pPr>
        <w:numPr>
          <w:ilvl w:val="1"/>
          <w:numId w:val="25"/>
        </w:numPr>
        <w:contextualSpacing/>
      </w:pPr>
      <w:r>
        <w:t>The population includes businesses of various sizes, industries, and geographic locations. This diversity ensures that the model can generalize fraud detection across different sectors and regions, providing robust and scalable results that can be applied to future fraud detection efforts.</w:t>
      </w:r>
    </w:p>
    <w:p w14:paraId="179E8CDF"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Efficient Processing with Machine Learning</w:t>
      </w:r>
      <w:r>
        <w:t>:</w:t>
      </w:r>
    </w:p>
    <w:p w14:paraId="388EF6F7" w14:textId="77777777" w:rsidR="009F7088" w:rsidRDefault="009F7088" w:rsidP="003E79CA">
      <w:pPr>
        <w:numPr>
          <w:ilvl w:val="1"/>
          <w:numId w:val="25"/>
        </w:numPr>
        <w:contextualSpacing/>
      </w:pPr>
      <w:r>
        <w:t xml:space="preserve">Advances in machine learning algorithms, particularly </w:t>
      </w:r>
      <w:r w:rsidRPr="00876573">
        <w:rPr>
          <w:rStyle w:val="Strong"/>
          <w:b w:val="0"/>
          <w:bCs w:val="0"/>
        </w:rPr>
        <w:t>clustering techniques</w:t>
      </w:r>
      <w:r>
        <w:t xml:space="preserve"> and </w:t>
      </w:r>
      <w:r w:rsidRPr="00876573">
        <w:rPr>
          <w:rStyle w:val="Strong"/>
          <w:b w:val="0"/>
          <w:bCs w:val="0"/>
        </w:rPr>
        <w:t>semi-supervised learning</w:t>
      </w:r>
      <w:r>
        <w:t xml:space="preserve">, allow the model to process and analyze the full population of PPP loans efficiently. By using techniques such as </w:t>
      </w:r>
      <w:r>
        <w:rPr>
          <w:rStyle w:val="Strong"/>
          <w:b w:val="0"/>
          <w:bCs w:val="0"/>
        </w:rPr>
        <w:t>PPP</w:t>
      </w:r>
      <w:r>
        <w:t xml:space="preserve"> to reduce the dimensionality of the dataset, the model will be able to handle the large number of variables while maintaining computational efficiency </w:t>
      </w:r>
      <w:r>
        <w:fldChar w:fldCharType="begin"/>
      </w:r>
      <w:r>
        <w:instrText xml:space="preserve"> ADDIN ZOTERO_ITEM CSL_CITATION {"citationID":"BTM8EbYS","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876573">
        <w:rPr>
          <w:rFonts w:cs="Times New Roman"/>
        </w:rPr>
        <w:t>(Sarker, 2021)</w:t>
      </w:r>
      <w:r>
        <w:fldChar w:fldCharType="end"/>
      </w:r>
      <w:r>
        <w:t>.</w:t>
      </w:r>
    </w:p>
    <w:p w14:paraId="5FA54529" w14:textId="77777777" w:rsidR="009F7088" w:rsidRDefault="009F7088" w:rsidP="003E79CA">
      <w:pPr>
        <w:numPr>
          <w:ilvl w:val="1"/>
          <w:numId w:val="25"/>
        </w:numPr>
        <w:contextualSpacing/>
      </w:pPr>
      <w:r>
        <w:t>The entire population dataset will be used to train the model, ensuring that fraud patterns are detected across all loans, without the need for human intervention in the data selection process.</w:t>
      </w:r>
    </w:p>
    <w:p w14:paraId="625B1128" w14:textId="77777777" w:rsidR="009F7088" w:rsidRDefault="009F7088" w:rsidP="003E79CA">
      <w:pPr>
        <w:pStyle w:val="Heading3"/>
      </w:pPr>
      <w:r>
        <w:rPr>
          <w:rStyle w:val="Strong"/>
          <w:b/>
          <w:bCs/>
        </w:rPr>
        <w:lastRenderedPageBreak/>
        <w:t>Fraud Detection Focus</w:t>
      </w:r>
    </w:p>
    <w:p w14:paraId="5AAE0E83" w14:textId="77777777" w:rsidR="009F7088" w:rsidRDefault="009F7088" w:rsidP="003E79CA">
      <w:pPr>
        <w:pStyle w:val="NormalWeb"/>
        <w:spacing w:before="0" w:beforeAutospacing="0" w:after="0" w:afterAutospacing="0" w:line="480" w:lineRule="auto"/>
        <w:ind w:firstLine="360"/>
        <w:contextualSpacing/>
      </w:pPr>
      <w:r>
        <w:t>Focusing on loans over $150,000 is especially relevant for detecting fraud within the PPP because larger loans:</w:t>
      </w:r>
    </w:p>
    <w:p w14:paraId="626F8F67" w14:textId="77777777" w:rsidR="009F7088" w:rsidRPr="005305B1" w:rsidRDefault="009F7088" w:rsidP="003E79CA">
      <w:pPr>
        <w:numPr>
          <w:ilvl w:val="0"/>
          <w:numId w:val="26"/>
        </w:numPr>
        <w:contextualSpacing/>
      </w:pPr>
      <w:r w:rsidRPr="005305B1">
        <w:t>Present Higher Financial Risk: Fraud involving large loans has a more significant financial impact, making these cases a priority for detection efforts.</w:t>
      </w:r>
    </w:p>
    <w:p w14:paraId="09696B89" w14:textId="77777777" w:rsidR="00DC7B8E" w:rsidRDefault="009F7088" w:rsidP="003E79CA">
      <w:pPr>
        <w:numPr>
          <w:ilvl w:val="0"/>
          <w:numId w:val="26"/>
        </w:numPr>
        <w:contextualSpacing/>
      </w:pPr>
      <w:r w:rsidRPr="005305B1">
        <w:t>Enable Complex Fraud Schemes: Larger loans may be subject to more sophisticated fraud, including inflated payroll numbers, falsified documentation, or misrepresentation of business size, all of which are easier to identify in this high-value subset.</w:t>
      </w:r>
    </w:p>
    <w:p w14:paraId="7E089F9C" w14:textId="0CB7FCC9" w:rsidR="00DC7B8E" w:rsidRPr="00DC7B8E" w:rsidRDefault="00DC7B8E" w:rsidP="003E79CA">
      <w:pPr>
        <w:ind w:firstLine="360"/>
        <w:contextualSpacing/>
      </w:pPr>
      <w:r w:rsidRPr="00DC7B8E">
        <w:t>By narrowing the focus to loans over $150,000, this study addresses the most impactful cases of potential fraud while also leveraging the Fraud Triangle to understand the behavioral underpinnings of fraudulent activity. This focus enables a deeper analysis of how financial pressures and opportunities interact within the unique context of high-value PPP loans.</w:t>
      </w:r>
    </w:p>
    <w:p w14:paraId="18968D6D" w14:textId="072DAB13" w:rsidR="009F7088" w:rsidRPr="00887A22" w:rsidRDefault="009F7088" w:rsidP="003E79CA">
      <w:pPr>
        <w:pStyle w:val="Heading2"/>
        <w:contextualSpacing/>
      </w:pPr>
      <w:bookmarkStart w:id="112" w:name="_Toc184834454"/>
      <w:r>
        <w:t>Instrumentation</w:t>
      </w:r>
      <w:bookmarkEnd w:id="109"/>
      <w:bookmarkEnd w:id="110"/>
      <w:bookmarkEnd w:id="111"/>
      <w:bookmarkEnd w:id="112"/>
    </w:p>
    <w:p w14:paraId="62BC5447" w14:textId="77777777" w:rsidR="009F7088" w:rsidRDefault="009F7088" w:rsidP="003E79CA">
      <w:pPr>
        <w:pStyle w:val="NormalWeb"/>
        <w:spacing w:before="0" w:beforeAutospacing="0" w:after="0" w:afterAutospacing="0" w:line="480" w:lineRule="auto"/>
        <w:ind w:firstLine="720"/>
        <w:contextualSpacing/>
      </w:pPr>
      <w:r>
        <w:t xml:space="preserve">This study leverages a combination of </w:t>
      </w:r>
      <w:r w:rsidRPr="008C0895">
        <w:rPr>
          <w:rStyle w:val="Strong"/>
          <w:rFonts w:eastAsiaTheme="majorEastAsia"/>
          <w:b w:val="0"/>
          <w:bCs w:val="0"/>
        </w:rPr>
        <w:t>software</w:t>
      </w:r>
      <w:r w:rsidRPr="008C0895">
        <w:rPr>
          <w:b/>
          <w:bCs/>
        </w:rPr>
        <w:t xml:space="preserve">, </w:t>
      </w:r>
      <w:r w:rsidRPr="008C0895">
        <w:rPr>
          <w:rStyle w:val="Strong"/>
          <w:rFonts w:eastAsiaTheme="majorEastAsia"/>
          <w:b w:val="0"/>
          <w:bCs w:val="0"/>
        </w:rPr>
        <w:t>hardware</w:t>
      </w:r>
      <w:r w:rsidRPr="008C0895">
        <w:t>, and specialized</w:t>
      </w:r>
      <w:r w:rsidRPr="008C0895">
        <w:rPr>
          <w:b/>
          <w:bCs/>
        </w:rPr>
        <w:t xml:space="preserve"> </w:t>
      </w:r>
      <w:r w:rsidRPr="008C0895">
        <w:rPr>
          <w:rStyle w:val="Strong"/>
          <w:rFonts w:eastAsiaTheme="majorEastAsia"/>
          <w:b w:val="0"/>
          <w:bCs w:val="0"/>
        </w:rPr>
        <w:t>libraries</w:t>
      </w:r>
      <w:r>
        <w:t xml:space="preserve"> to carry out data preprocessing, semi-supervised learning, and model evaluation on the </w:t>
      </w:r>
      <w:r>
        <w:rPr>
          <w:rStyle w:val="Strong"/>
          <w:rFonts w:eastAsiaTheme="majorEastAsia"/>
          <w:b w:val="0"/>
          <w:bCs w:val="0"/>
        </w:rPr>
        <w:t>PPP</w:t>
      </w:r>
      <w:r>
        <w:t xml:space="preserve"> loan dataset. The choice of instrumentation ensures scalability, efficiency, and accuracy, given the dataset’s size and the need for advanced machine learning techniques to detect fraudulent activity.</w:t>
      </w:r>
    </w:p>
    <w:p w14:paraId="6DFA2525" w14:textId="77777777" w:rsidR="009F7088" w:rsidRDefault="009F7088" w:rsidP="003E79CA">
      <w:pPr>
        <w:pStyle w:val="Heading3"/>
      </w:pPr>
      <w:r>
        <w:rPr>
          <w:rStyle w:val="Strong"/>
          <w:b/>
          <w:bCs/>
        </w:rPr>
        <w:t>Software and Tools</w:t>
      </w:r>
    </w:p>
    <w:p w14:paraId="306FF839"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Programming Language: Python</w:t>
      </w:r>
    </w:p>
    <w:p w14:paraId="52927F3E" w14:textId="77777777" w:rsidR="009F7088" w:rsidRDefault="009F7088" w:rsidP="003E79CA">
      <w:pPr>
        <w:pStyle w:val="NormalWeb"/>
        <w:numPr>
          <w:ilvl w:val="1"/>
          <w:numId w:val="27"/>
        </w:numPr>
        <w:spacing w:before="0" w:beforeAutospacing="0" w:after="0" w:afterAutospacing="0" w:line="480" w:lineRule="auto"/>
        <w:contextualSpacing/>
      </w:pPr>
      <w:r>
        <w:t xml:space="preserve">Python is the primary language for this study due to its versatility, ease of use, and extensive ecosystem of libraries for data science and machine learning. Its </w:t>
      </w:r>
      <w:r>
        <w:lastRenderedPageBreak/>
        <w:t>rich set of libraries enables efficient data manipulation, statistical analysis, and machine learning, making it ideal for this research.</w:t>
      </w:r>
    </w:p>
    <w:p w14:paraId="592853E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Advantages of Python</w:t>
      </w:r>
      <w:r>
        <w:t>:</w:t>
      </w:r>
    </w:p>
    <w:p w14:paraId="7B2696DB" w14:textId="77777777" w:rsidR="009F7088" w:rsidRDefault="009F7088" w:rsidP="003E79CA">
      <w:pPr>
        <w:numPr>
          <w:ilvl w:val="2"/>
          <w:numId w:val="27"/>
        </w:numPr>
        <w:contextualSpacing/>
      </w:pPr>
      <w:r>
        <w:t>Large community support.</w:t>
      </w:r>
    </w:p>
    <w:p w14:paraId="127651A3" w14:textId="77777777" w:rsidR="009F7088" w:rsidRDefault="009F7088" w:rsidP="003E79CA">
      <w:pPr>
        <w:numPr>
          <w:ilvl w:val="2"/>
          <w:numId w:val="27"/>
        </w:numPr>
        <w:contextualSpacing/>
      </w:pPr>
      <w:r>
        <w:t>Extensive library of open-source tools.</w:t>
      </w:r>
    </w:p>
    <w:p w14:paraId="60269A47" w14:textId="77777777" w:rsidR="009F7088" w:rsidRDefault="009F7088" w:rsidP="003E79CA">
      <w:pPr>
        <w:numPr>
          <w:ilvl w:val="2"/>
          <w:numId w:val="27"/>
        </w:numPr>
        <w:contextualSpacing/>
      </w:pPr>
      <w:r>
        <w:t xml:space="preserve">Seamless integration with cloud-based environments like </w:t>
      </w:r>
      <w:r w:rsidRPr="007B05C8">
        <w:rPr>
          <w:rStyle w:val="Strong"/>
          <w:b w:val="0"/>
          <w:bCs w:val="0"/>
        </w:rPr>
        <w:t>Google Colab</w:t>
      </w:r>
      <w:r>
        <w:t>.</w:t>
      </w:r>
    </w:p>
    <w:p w14:paraId="43F97B3F" w14:textId="77777777" w:rsidR="009F7088" w:rsidRDefault="009F7088" w:rsidP="003E79CA">
      <w:pPr>
        <w:numPr>
          <w:ilvl w:val="2"/>
          <w:numId w:val="27"/>
        </w:numPr>
        <w:contextualSpacing/>
      </w:pPr>
      <w:r>
        <w:t>Flexibility to integrate both deep learning and traditional machine learning techniques.</w:t>
      </w:r>
    </w:p>
    <w:p w14:paraId="54F9F77A"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Machine Learning Libraries</w:t>
      </w:r>
      <w:r>
        <w:t>:</w:t>
      </w:r>
    </w:p>
    <w:p w14:paraId="1497EA2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Scikit-learn</w:t>
      </w:r>
      <w:r>
        <w:t xml:space="preserve">: A powerful, </w:t>
      </w:r>
      <w:proofErr w:type="gramStart"/>
      <w:r>
        <w:t>widely-used</w:t>
      </w:r>
      <w:proofErr w:type="gramEnd"/>
      <w:r>
        <w:t xml:space="preserve"> library for machine learning in Python, Scikit-learn provides an array of tools for model evaluation, data preprocessing, and clustering algorithms like </w:t>
      </w:r>
      <w:r w:rsidRPr="007B05C8">
        <w:rPr>
          <w:rStyle w:val="Strong"/>
          <w:rFonts w:eastAsiaTheme="majorEastAsia"/>
          <w:b w:val="0"/>
          <w:bCs w:val="0"/>
        </w:rPr>
        <w:t>K-Means</w:t>
      </w:r>
      <w:r w:rsidRPr="007B05C8">
        <w:rPr>
          <w:b/>
          <w:bCs/>
        </w:rPr>
        <w:t xml:space="preserve"> and </w:t>
      </w:r>
      <w:r w:rsidRPr="007B05C8">
        <w:rPr>
          <w:rStyle w:val="Strong"/>
          <w:rFonts w:eastAsiaTheme="majorEastAsia"/>
          <w:b w:val="0"/>
          <w:bCs w:val="0"/>
        </w:rPr>
        <w:t>DBSCAN</w:t>
      </w:r>
      <w:r>
        <w:t>. In this study, Scikit-learn will be crucial for implementing the unsupervised learning techniques used to identify patterns in the PPP dataset, as well as for evaluating the accuracy and efficiency of the semi-supervised learning model.</w:t>
      </w:r>
    </w:p>
    <w:p w14:paraId="22FD8932" w14:textId="77777777" w:rsidR="009F7088" w:rsidRDefault="009F7088" w:rsidP="003E79CA">
      <w:pPr>
        <w:numPr>
          <w:ilvl w:val="2"/>
          <w:numId w:val="27"/>
        </w:numPr>
        <w:contextualSpacing/>
      </w:pPr>
      <w:r>
        <w:rPr>
          <w:rStyle w:val="Strong"/>
        </w:rPr>
        <w:t>Key Functions</w:t>
      </w:r>
      <w:r>
        <w:t>:</w:t>
      </w:r>
    </w:p>
    <w:p w14:paraId="73850626" w14:textId="77777777" w:rsidR="009F7088" w:rsidRDefault="009F7088" w:rsidP="003E79CA">
      <w:pPr>
        <w:numPr>
          <w:ilvl w:val="3"/>
          <w:numId w:val="27"/>
        </w:numPr>
        <w:contextualSpacing/>
      </w:pPr>
      <w:r>
        <w:rPr>
          <w:rStyle w:val="Strong"/>
        </w:rPr>
        <w:t>Clustering Algorithms</w:t>
      </w:r>
      <w:r>
        <w:t>: Used for unsupervised learning to group similar loans and detect anomalies that may signal fraud.</w:t>
      </w:r>
    </w:p>
    <w:p w14:paraId="5149C87B" w14:textId="77777777" w:rsidR="009F7088" w:rsidRDefault="009F7088" w:rsidP="003E79CA">
      <w:pPr>
        <w:numPr>
          <w:ilvl w:val="3"/>
          <w:numId w:val="27"/>
        </w:numPr>
        <w:contextualSpacing/>
      </w:pPr>
      <w:r>
        <w:rPr>
          <w:rStyle w:val="Strong"/>
        </w:rPr>
        <w:t>Cross-Validation</w:t>
      </w:r>
      <w:r>
        <w:t>: Scikit-learn’s k-fold cross-validation will ensure the model is evaluated on various data splits, improving generalization and reducing overfitting.</w:t>
      </w:r>
    </w:p>
    <w:p w14:paraId="169CE716" w14:textId="77777777" w:rsidR="009F7088" w:rsidRDefault="009F7088" w:rsidP="003E79CA">
      <w:pPr>
        <w:numPr>
          <w:ilvl w:val="3"/>
          <w:numId w:val="27"/>
        </w:numPr>
        <w:contextualSpacing/>
      </w:pPr>
      <w:r>
        <w:rPr>
          <w:rStyle w:val="Strong"/>
        </w:rPr>
        <w:lastRenderedPageBreak/>
        <w:t>Dimensionality Reduction</w:t>
      </w:r>
      <w:r>
        <w:t xml:space="preserve">: Scikit-learn’s implementation of </w:t>
      </w:r>
      <w:r>
        <w:rPr>
          <w:rStyle w:val="Strong"/>
          <w:b w:val="0"/>
          <w:bCs w:val="0"/>
        </w:rPr>
        <w:t>PCA</w:t>
      </w:r>
      <w:r>
        <w:t xml:space="preserve"> will be used to reduce the dataset’s complexity, making it easier to identify key features while retaining critical patterns.</w:t>
      </w:r>
    </w:p>
    <w:p w14:paraId="1C59E6A6"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Keras</w:t>
      </w:r>
      <w:r>
        <w:t xml:space="preserve">: A high-level neural network library running on top of </w:t>
      </w:r>
      <w:r w:rsidRPr="000B7DA1">
        <w:rPr>
          <w:rStyle w:val="Strong"/>
          <w:rFonts w:eastAsiaTheme="majorEastAsia"/>
          <w:b w:val="0"/>
          <w:bCs w:val="0"/>
        </w:rPr>
        <w:t>TensorFlow</w:t>
      </w:r>
      <w:r>
        <w:t>, Keras will be used for the semi-supervised learning phase of the study. Keras allows for rapid prototyping of machine learning models and provides a user-friendly interface to build complex models for deep learning.</w:t>
      </w:r>
    </w:p>
    <w:p w14:paraId="3FF235DD" w14:textId="77777777" w:rsidR="009F7088" w:rsidRDefault="009F7088" w:rsidP="003E79CA">
      <w:pPr>
        <w:numPr>
          <w:ilvl w:val="2"/>
          <w:numId w:val="27"/>
        </w:numPr>
        <w:contextualSpacing/>
      </w:pPr>
      <w:r>
        <w:rPr>
          <w:rStyle w:val="Strong"/>
        </w:rPr>
        <w:t>Advantages of Keras</w:t>
      </w:r>
      <w:r>
        <w:t>:</w:t>
      </w:r>
    </w:p>
    <w:p w14:paraId="4A0924AB" w14:textId="77777777" w:rsidR="009F7088" w:rsidRDefault="009F7088" w:rsidP="003E79CA">
      <w:pPr>
        <w:numPr>
          <w:ilvl w:val="3"/>
          <w:numId w:val="27"/>
        </w:numPr>
        <w:contextualSpacing/>
      </w:pPr>
      <w:r>
        <w:t>Simplified API for building and training deep learning models.</w:t>
      </w:r>
    </w:p>
    <w:p w14:paraId="5BD0959A" w14:textId="77777777" w:rsidR="009F7088" w:rsidRDefault="009F7088" w:rsidP="003E79CA">
      <w:pPr>
        <w:numPr>
          <w:ilvl w:val="3"/>
          <w:numId w:val="27"/>
        </w:numPr>
        <w:contextualSpacing/>
      </w:pPr>
      <w:r>
        <w:t xml:space="preserve">Integration with </w:t>
      </w:r>
      <w:r w:rsidRPr="000B7DA1">
        <w:rPr>
          <w:rStyle w:val="Strong"/>
          <w:b w:val="0"/>
          <w:bCs w:val="0"/>
        </w:rPr>
        <w:t>Google Colab</w:t>
      </w:r>
      <w:r>
        <w:t>, allowing for the use of GPU acceleration to speed up the training of large models.</w:t>
      </w:r>
    </w:p>
    <w:p w14:paraId="6C081AD8" w14:textId="77777777" w:rsidR="009F7088" w:rsidRDefault="009F7088" w:rsidP="003E79CA">
      <w:pPr>
        <w:numPr>
          <w:ilvl w:val="3"/>
          <w:numId w:val="27"/>
        </w:numPr>
        <w:contextualSpacing/>
      </w:pPr>
      <w:r>
        <w:t>Well-suited for handling complex fraud detection tasks due to its ability to build models that learn intricate patterns in data.</w:t>
      </w:r>
    </w:p>
    <w:p w14:paraId="0DFAD1E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XGBoost</w:t>
      </w:r>
      <w:r>
        <w:t>: XGBoost will be utilized in the supervised learning phase of the study to boost model performance. Known for its speed and accuracy, XGBoost excels at tasks involving structured datasets like the PPP loan data, and its built-in mechanisms to prevent overfitting make it a good choice for the classification of fraudulent loans.</w:t>
      </w:r>
    </w:p>
    <w:p w14:paraId="6A522629" w14:textId="77777777" w:rsidR="009F7088" w:rsidRDefault="009F7088" w:rsidP="003E79CA">
      <w:pPr>
        <w:numPr>
          <w:ilvl w:val="2"/>
          <w:numId w:val="27"/>
        </w:numPr>
        <w:contextualSpacing/>
      </w:pPr>
      <w:r>
        <w:rPr>
          <w:rStyle w:val="Strong"/>
        </w:rPr>
        <w:t>Key Strengths</w:t>
      </w:r>
      <w:r>
        <w:t>:</w:t>
      </w:r>
    </w:p>
    <w:p w14:paraId="6C8EDE0A" w14:textId="77777777" w:rsidR="009F7088" w:rsidRDefault="009F7088" w:rsidP="003E79CA">
      <w:pPr>
        <w:numPr>
          <w:ilvl w:val="3"/>
          <w:numId w:val="27"/>
        </w:numPr>
        <w:contextualSpacing/>
      </w:pPr>
      <w:r>
        <w:rPr>
          <w:rStyle w:val="Strong"/>
        </w:rPr>
        <w:t>Gradient Boosting</w:t>
      </w:r>
      <w:r>
        <w:t>: XGBoost uses a gradient-boosting framework that iteratively improves the model’s predictive capabilities.</w:t>
      </w:r>
    </w:p>
    <w:p w14:paraId="3FE91C18" w14:textId="77777777" w:rsidR="009F7088" w:rsidRDefault="009F7088" w:rsidP="003E79CA">
      <w:pPr>
        <w:numPr>
          <w:ilvl w:val="3"/>
          <w:numId w:val="27"/>
        </w:numPr>
        <w:contextualSpacing/>
      </w:pPr>
      <w:r>
        <w:rPr>
          <w:rStyle w:val="Strong"/>
        </w:rPr>
        <w:t>Handling Class Imbalance</w:t>
      </w:r>
      <w:r>
        <w:t xml:space="preserve">: Given the small number of fraudulent loans compared to non-fraudulent ones, XGBoost is effective at </w:t>
      </w:r>
      <w:r>
        <w:lastRenderedPageBreak/>
        <w:t>managing class imbalances by assigning higher weights to underrepresented classes.</w:t>
      </w:r>
    </w:p>
    <w:p w14:paraId="6CE7A54D"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Data Management and Storage</w:t>
      </w:r>
      <w:r>
        <w:t>:</w:t>
      </w:r>
    </w:p>
    <w:p w14:paraId="0DBD59FC" w14:textId="77777777" w:rsidR="009F7088" w:rsidRDefault="009F7088" w:rsidP="003E79CA">
      <w:pPr>
        <w:numPr>
          <w:ilvl w:val="1"/>
          <w:numId w:val="27"/>
        </w:numPr>
        <w:contextualSpacing/>
      </w:pPr>
      <w:r>
        <w:t xml:space="preserve">The dataset will be stored and managed using </w:t>
      </w:r>
      <w:r w:rsidRPr="00CA17D8">
        <w:rPr>
          <w:rStyle w:val="Strong"/>
          <w:b w:val="0"/>
          <w:bCs w:val="0"/>
        </w:rPr>
        <w:t>CSV files</w:t>
      </w:r>
      <w:r w:rsidRPr="00CA17D8">
        <w:rPr>
          <w:b/>
          <w:bCs/>
        </w:rPr>
        <w:t xml:space="preserve"> </w:t>
      </w:r>
      <w:r w:rsidRPr="00CA17D8">
        <w:t>hosted on</w:t>
      </w:r>
      <w:r w:rsidRPr="00CA17D8">
        <w:rPr>
          <w:b/>
          <w:bCs/>
        </w:rPr>
        <w:t xml:space="preserve"> </w:t>
      </w:r>
      <w:r w:rsidRPr="00CA17D8">
        <w:rPr>
          <w:rStyle w:val="Strong"/>
          <w:b w:val="0"/>
          <w:bCs w:val="0"/>
        </w:rPr>
        <w:t>Google Drive</w:t>
      </w:r>
      <w:r>
        <w:t xml:space="preserve">. CSV storage offers simplicity and ease of use, allowing seamless integration with Python’s </w:t>
      </w:r>
      <w:r w:rsidRPr="00CA17D8">
        <w:rPr>
          <w:rStyle w:val="Strong"/>
          <w:b w:val="0"/>
          <w:bCs w:val="0"/>
        </w:rPr>
        <w:t>Pandas</w:t>
      </w:r>
      <w:r>
        <w:t xml:space="preserve"> library for data manipulation and preprocessing.</w:t>
      </w:r>
    </w:p>
    <w:p w14:paraId="3431D850" w14:textId="77777777" w:rsidR="009F7088" w:rsidRDefault="009F7088" w:rsidP="003E79CA">
      <w:pPr>
        <w:numPr>
          <w:ilvl w:val="2"/>
          <w:numId w:val="27"/>
        </w:numPr>
        <w:contextualSpacing/>
      </w:pPr>
      <w:r>
        <w:rPr>
          <w:rStyle w:val="Strong"/>
        </w:rPr>
        <w:t>Advantages of CSV Storage</w:t>
      </w:r>
      <w:r>
        <w:t>:</w:t>
      </w:r>
    </w:p>
    <w:p w14:paraId="77443EA4" w14:textId="77777777" w:rsidR="009F7088" w:rsidRDefault="009F7088" w:rsidP="003E79CA">
      <w:pPr>
        <w:numPr>
          <w:ilvl w:val="3"/>
          <w:numId w:val="27"/>
        </w:numPr>
        <w:contextualSpacing/>
      </w:pPr>
      <w:r>
        <w:t>Universally supported format for tabular data.</w:t>
      </w:r>
    </w:p>
    <w:p w14:paraId="102401A8" w14:textId="77777777" w:rsidR="009F7088" w:rsidRDefault="009F7088" w:rsidP="003E79CA">
      <w:pPr>
        <w:numPr>
          <w:ilvl w:val="3"/>
          <w:numId w:val="27"/>
        </w:numPr>
        <w:contextualSpacing/>
      </w:pPr>
      <w:r>
        <w:t>Easily accessible for batch processing and manipulation.</w:t>
      </w:r>
    </w:p>
    <w:p w14:paraId="5060490C" w14:textId="77777777" w:rsidR="009F7088" w:rsidRDefault="009F7088" w:rsidP="003E79CA">
      <w:pPr>
        <w:numPr>
          <w:ilvl w:val="3"/>
          <w:numId w:val="27"/>
        </w:numPr>
        <w:contextualSpacing/>
      </w:pPr>
      <w:r>
        <w:t>Provides flexibility in scaling the dataset as required for additional analyses.</w:t>
      </w:r>
    </w:p>
    <w:p w14:paraId="18DF21FC" w14:textId="77777777" w:rsidR="009F7088" w:rsidRDefault="009F7088" w:rsidP="003E79CA">
      <w:pPr>
        <w:pStyle w:val="Heading3"/>
      </w:pPr>
      <w:r>
        <w:rPr>
          <w:rStyle w:val="Strong"/>
          <w:b/>
          <w:bCs/>
        </w:rPr>
        <w:t>Hardware Resources</w:t>
      </w:r>
    </w:p>
    <w:p w14:paraId="4327851B"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Google Colab Pro</w:t>
      </w:r>
      <w:r>
        <w:t>:</w:t>
      </w:r>
    </w:p>
    <w:p w14:paraId="5E2A3E5D" w14:textId="77777777" w:rsidR="009F7088" w:rsidRDefault="009F7088" w:rsidP="003E79CA">
      <w:pPr>
        <w:numPr>
          <w:ilvl w:val="1"/>
          <w:numId w:val="28"/>
        </w:numPr>
        <w:contextualSpacing/>
      </w:pPr>
      <w:r>
        <w:rPr>
          <w:rStyle w:val="Strong"/>
        </w:rPr>
        <w:t>Google Colab Pro</w:t>
      </w:r>
      <w:r>
        <w:t xml:space="preserve"> will be the primary environment for running the analysis. Colab provides an easy-to-use platform for Python programming, combined with the ability to scale computational resources as needed. With access to </w:t>
      </w:r>
      <w:r w:rsidRPr="00CA17D8">
        <w:rPr>
          <w:rStyle w:val="Strong"/>
          <w:b w:val="0"/>
          <w:bCs w:val="0"/>
        </w:rPr>
        <w:t>upgraded GPU resources</w:t>
      </w:r>
      <w:r w:rsidRPr="00CA17D8">
        <w:rPr>
          <w:b/>
          <w:bCs/>
        </w:rPr>
        <w:t>,</w:t>
      </w:r>
      <w:r>
        <w:t xml:space="preserve"> Colab Pro ensures that the model training processes, particularly those involving deep learning models built with Keras, can be executed efficiently.</w:t>
      </w:r>
    </w:p>
    <w:p w14:paraId="15A762A9" w14:textId="77777777" w:rsidR="009F7088" w:rsidRDefault="009F7088" w:rsidP="003E79CA">
      <w:pPr>
        <w:numPr>
          <w:ilvl w:val="1"/>
          <w:numId w:val="28"/>
        </w:numPr>
        <w:contextualSpacing/>
      </w:pPr>
      <w:r>
        <w:rPr>
          <w:rStyle w:val="Strong"/>
        </w:rPr>
        <w:t>Advantages of Google Colab Pro</w:t>
      </w:r>
      <w:r>
        <w:t>:</w:t>
      </w:r>
    </w:p>
    <w:p w14:paraId="51809DF3" w14:textId="77777777" w:rsidR="009F7088" w:rsidRDefault="009F7088" w:rsidP="003E79CA">
      <w:pPr>
        <w:numPr>
          <w:ilvl w:val="2"/>
          <w:numId w:val="28"/>
        </w:numPr>
        <w:contextualSpacing/>
      </w:pPr>
      <w:r>
        <w:rPr>
          <w:rStyle w:val="Strong"/>
        </w:rPr>
        <w:t>GPU Acceleration</w:t>
      </w:r>
      <w:r>
        <w:t>: Enables faster model training by offloading computationally intensive tasks to powerful GPU hardware, which is essential for handling large datasets like the PPP loan data.</w:t>
      </w:r>
    </w:p>
    <w:p w14:paraId="4E3841BA" w14:textId="77777777" w:rsidR="009F7088" w:rsidRDefault="009F7088" w:rsidP="003E79CA">
      <w:pPr>
        <w:numPr>
          <w:ilvl w:val="2"/>
          <w:numId w:val="28"/>
        </w:numPr>
        <w:contextualSpacing/>
      </w:pPr>
      <w:r>
        <w:rPr>
          <w:rStyle w:val="Strong"/>
        </w:rPr>
        <w:lastRenderedPageBreak/>
        <w:t>Cloud-Based Infrastructure</w:t>
      </w:r>
      <w:r>
        <w:t>: Allows for scalable computation without the need for local hardware, enabling continuous work without constraints on local processing power.</w:t>
      </w:r>
    </w:p>
    <w:p w14:paraId="5F3E5D3A"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GPU Accelerators</w:t>
      </w:r>
      <w:r>
        <w:t>:</w:t>
      </w:r>
    </w:p>
    <w:p w14:paraId="768B600B" w14:textId="77777777" w:rsidR="009F7088" w:rsidRDefault="009F7088" w:rsidP="003E79CA">
      <w:pPr>
        <w:numPr>
          <w:ilvl w:val="1"/>
          <w:numId w:val="28"/>
        </w:numPr>
        <w:contextualSpacing/>
      </w:pPr>
      <w:r>
        <w:rPr>
          <w:rStyle w:val="Strong"/>
        </w:rPr>
        <w:t>GPU accelerators</w:t>
      </w:r>
      <w:r>
        <w:t xml:space="preserve"> will be used to enhance the performance of deep learning models, particularly during the training of the semi-supervised learning models. GPU resources will reduce the time needed to train complex models, improving overall workflow efficiency.</w:t>
      </w:r>
    </w:p>
    <w:p w14:paraId="5BF08E5D" w14:textId="77777777" w:rsidR="009F7088" w:rsidRDefault="009F7088" w:rsidP="003E79CA">
      <w:pPr>
        <w:pStyle w:val="Heading3"/>
      </w:pPr>
      <w:r>
        <w:rPr>
          <w:rStyle w:val="Strong"/>
          <w:b/>
          <w:bCs/>
        </w:rPr>
        <w:t>Data Cleaning and Preprocessing</w:t>
      </w:r>
    </w:p>
    <w:p w14:paraId="3692761B" w14:textId="77777777" w:rsidR="009F7088" w:rsidRDefault="009F7088" w:rsidP="003E79CA">
      <w:pPr>
        <w:pStyle w:val="NormalWeb"/>
        <w:spacing w:before="0" w:beforeAutospacing="0" w:after="0" w:afterAutospacing="0" w:line="480" w:lineRule="auto"/>
        <w:contextualSpacing/>
      </w:pPr>
      <w:r>
        <w:t>To ensure the quality and usability of the dataset, various libraries will be employed to clean and preprocess the data:</w:t>
      </w:r>
    </w:p>
    <w:p w14:paraId="2BC9A800"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t>Pandas</w:t>
      </w:r>
      <w:r>
        <w:t>:</w:t>
      </w:r>
    </w:p>
    <w:p w14:paraId="723ED8B2" w14:textId="77777777" w:rsidR="009F7088" w:rsidRDefault="009F7088" w:rsidP="003E79CA">
      <w:pPr>
        <w:numPr>
          <w:ilvl w:val="1"/>
          <w:numId w:val="29"/>
        </w:numPr>
        <w:contextualSpacing/>
      </w:pPr>
      <w:r>
        <w:rPr>
          <w:rStyle w:val="Strong"/>
        </w:rPr>
        <w:t>Pandas</w:t>
      </w:r>
      <w:r>
        <w:t xml:space="preserve"> will serve as the primary tool for managing the dataset. With its powerful DataFrame structure, Pandas allows for efficient handling of missing values, data filtering, and dataset transformations. Given the size of the PPP dataset, Pandas' ability to process large amounts of data in a flexible and readable manner is critical.</w:t>
      </w:r>
    </w:p>
    <w:p w14:paraId="700C168D" w14:textId="77777777" w:rsidR="009F7088" w:rsidRDefault="009F7088" w:rsidP="003E79CA">
      <w:pPr>
        <w:numPr>
          <w:ilvl w:val="2"/>
          <w:numId w:val="29"/>
        </w:numPr>
        <w:contextualSpacing/>
      </w:pPr>
      <w:r>
        <w:rPr>
          <w:rStyle w:val="Strong"/>
        </w:rPr>
        <w:t>Key Functions</w:t>
      </w:r>
      <w:r>
        <w:t>:</w:t>
      </w:r>
    </w:p>
    <w:p w14:paraId="1ACA2306" w14:textId="77777777" w:rsidR="009F7088" w:rsidRDefault="009F7088" w:rsidP="003E79CA">
      <w:pPr>
        <w:numPr>
          <w:ilvl w:val="3"/>
          <w:numId w:val="29"/>
        </w:numPr>
        <w:contextualSpacing/>
      </w:pPr>
      <w:r>
        <w:rPr>
          <w:rStyle w:val="Strong"/>
        </w:rPr>
        <w:t>Handling Missing Values</w:t>
      </w:r>
      <w:r>
        <w:t>: Pandas provides built-in functions to fill missing data, either through imputation or interpolation, ensuring a clean dataset for analysis.</w:t>
      </w:r>
    </w:p>
    <w:p w14:paraId="57AE6423" w14:textId="77777777" w:rsidR="009F7088" w:rsidRDefault="009F7088" w:rsidP="003E79CA">
      <w:pPr>
        <w:numPr>
          <w:ilvl w:val="3"/>
          <w:numId w:val="29"/>
        </w:numPr>
        <w:contextualSpacing/>
      </w:pPr>
      <w:r>
        <w:rPr>
          <w:rStyle w:val="Strong"/>
        </w:rPr>
        <w:t>Filtering and Transforming Data</w:t>
      </w:r>
      <w:r>
        <w:t>: Enables the identification and removal of outliers, transforming data as needed for model input.</w:t>
      </w:r>
    </w:p>
    <w:p w14:paraId="58446D14"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lastRenderedPageBreak/>
        <w:t>NumPy</w:t>
      </w:r>
      <w:r>
        <w:t>:</w:t>
      </w:r>
    </w:p>
    <w:p w14:paraId="5419745A" w14:textId="77777777" w:rsidR="009F7088" w:rsidRDefault="009F7088" w:rsidP="003E79CA">
      <w:pPr>
        <w:numPr>
          <w:ilvl w:val="1"/>
          <w:numId w:val="29"/>
        </w:numPr>
        <w:contextualSpacing/>
      </w:pPr>
      <w:r>
        <w:rPr>
          <w:rStyle w:val="Strong"/>
        </w:rPr>
        <w:t>NumPy</w:t>
      </w:r>
      <w:r>
        <w:t xml:space="preserve"> will complement Pandas by providing efficient numerical operations. NumPy is especially useful for matrix manipulations and will assist in mathematical computations required during preprocessing and normalization stages.</w:t>
      </w:r>
    </w:p>
    <w:p w14:paraId="6F918399" w14:textId="77777777" w:rsidR="009F7088" w:rsidRDefault="009F7088" w:rsidP="003E79CA">
      <w:pPr>
        <w:pStyle w:val="Heading3"/>
      </w:pPr>
      <w:r>
        <w:rPr>
          <w:rStyle w:val="Strong"/>
          <w:b/>
          <w:bCs/>
        </w:rPr>
        <w:t>Modeling and Evaluation</w:t>
      </w:r>
    </w:p>
    <w:p w14:paraId="3C727BCB" w14:textId="77777777" w:rsidR="009F7088" w:rsidRDefault="009F7088" w:rsidP="003E79CA">
      <w:pPr>
        <w:pStyle w:val="NormalWeb"/>
        <w:numPr>
          <w:ilvl w:val="0"/>
          <w:numId w:val="30"/>
        </w:numPr>
        <w:spacing w:before="0" w:beforeAutospacing="0" w:after="0" w:afterAutospacing="0" w:line="480" w:lineRule="auto"/>
        <w:contextualSpacing/>
      </w:pPr>
      <w:r>
        <w:rPr>
          <w:rStyle w:val="Strong"/>
          <w:rFonts w:eastAsiaTheme="majorEastAsia"/>
        </w:rPr>
        <w:t>Modeling Tools</w:t>
      </w:r>
      <w:r>
        <w:t>:</w:t>
      </w:r>
    </w:p>
    <w:p w14:paraId="0F03F44A" w14:textId="77777777" w:rsidR="009F7088" w:rsidRDefault="009F7088" w:rsidP="003E79CA">
      <w:pPr>
        <w:numPr>
          <w:ilvl w:val="1"/>
          <w:numId w:val="30"/>
        </w:numPr>
        <w:contextualSpacing/>
      </w:pPr>
      <w:r>
        <w:rPr>
          <w:rStyle w:val="Strong"/>
        </w:rPr>
        <w:t>Scikit-learn</w:t>
      </w:r>
      <w:r>
        <w:t xml:space="preserve"> will be used for </w:t>
      </w:r>
      <w:r w:rsidRPr="00E00FE7">
        <w:rPr>
          <w:rStyle w:val="Strong"/>
          <w:b w:val="0"/>
          <w:bCs w:val="0"/>
        </w:rPr>
        <w:t>dimensionality reduction</w:t>
      </w:r>
      <w:r w:rsidRPr="00E00FE7">
        <w:rPr>
          <w:b/>
          <w:bCs/>
        </w:rPr>
        <w:t xml:space="preserve">, </w:t>
      </w:r>
      <w:r w:rsidRPr="00E00FE7">
        <w:rPr>
          <w:rStyle w:val="Strong"/>
          <w:b w:val="0"/>
          <w:bCs w:val="0"/>
        </w:rPr>
        <w:t>model evaluation</w:t>
      </w:r>
      <w:r>
        <w:t>, and cross-validation techniques. These functions are essential to ensure that the model generalizes well to unseen data and is not overfitting.</w:t>
      </w:r>
    </w:p>
    <w:p w14:paraId="25BF70AF" w14:textId="77777777" w:rsidR="009F7088" w:rsidRDefault="009F7088" w:rsidP="003E79CA">
      <w:pPr>
        <w:numPr>
          <w:ilvl w:val="2"/>
          <w:numId w:val="30"/>
        </w:numPr>
        <w:contextualSpacing/>
      </w:pPr>
      <w:r>
        <w:rPr>
          <w:rStyle w:val="Strong"/>
        </w:rPr>
        <w:t>Principal Component Analysis (PCA)</w:t>
      </w:r>
      <w:r>
        <w:t>: This technique will reduce the number of input features, simplifying the data while retaining the most important information.</w:t>
      </w:r>
    </w:p>
    <w:p w14:paraId="3C52AD16" w14:textId="77777777" w:rsidR="009F7088" w:rsidRDefault="009F7088" w:rsidP="003E79CA">
      <w:pPr>
        <w:numPr>
          <w:ilvl w:val="2"/>
          <w:numId w:val="30"/>
        </w:numPr>
        <w:contextualSpacing/>
      </w:pPr>
      <w:r>
        <w:rPr>
          <w:rStyle w:val="Strong"/>
        </w:rPr>
        <w:t>Cross-Validation</w:t>
      </w:r>
      <w:r>
        <w:t>: K-fold cross-validation will ensure robust model evaluation, splitting the data into training and test sets to assess model performance across different samples.</w:t>
      </w:r>
    </w:p>
    <w:p w14:paraId="4AC6F1B8" w14:textId="77777777" w:rsidR="009F7088" w:rsidRDefault="009F7088" w:rsidP="003E79CA">
      <w:pPr>
        <w:pStyle w:val="NormalWeb"/>
        <w:numPr>
          <w:ilvl w:val="0"/>
          <w:numId w:val="30"/>
        </w:numPr>
        <w:spacing w:before="0" w:beforeAutospacing="0" w:after="0" w:afterAutospacing="0" w:line="480" w:lineRule="auto"/>
        <w:contextualSpacing/>
      </w:pPr>
      <w:r>
        <w:rPr>
          <w:rStyle w:val="Strong"/>
          <w:rFonts w:eastAsiaTheme="majorEastAsia"/>
        </w:rPr>
        <w:t>XGBoost</w:t>
      </w:r>
      <w:r>
        <w:t>:</w:t>
      </w:r>
    </w:p>
    <w:p w14:paraId="4D33F9AF" w14:textId="77777777" w:rsidR="009F7088" w:rsidRDefault="009F7088" w:rsidP="003E79CA">
      <w:pPr>
        <w:numPr>
          <w:ilvl w:val="1"/>
          <w:numId w:val="30"/>
        </w:numPr>
        <w:contextualSpacing/>
      </w:pPr>
      <w:r>
        <w:t>In the semi-supervised learning phase</w:t>
      </w:r>
      <w:r w:rsidRPr="00E00FE7">
        <w:rPr>
          <w:b/>
          <w:bCs/>
        </w:rPr>
        <w:t xml:space="preserve">, </w:t>
      </w:r>
      <w:r w:rsidRPr="00E00FE7">
        <w:rPr>
          <w:rStyle w:val="Strong"/>
          <w:b w:val="0"/>
          <w:bCs w:val="0"/>
        </w:rPr>
        <w:t>XGBoost</w:t>
      </w:r>
      <w:r>
        <w:t xml:space="preserve"> will be used for model evaluation and classification tasks. Its strong predictive performance and ability to handle imbalanced datasets make it ideal for the task of detecting fraudulent loans.</w:t>
      </w:r>
    </w:p>
    <w:p w14:paraId="5DFE803F" w14:textId="77777777" w:rsidR="009F7088" w:rsidRDefault="009F7088" w:rsidP="003E79CA">
      <w:pPr>
        <w:pStyle w:val="Heading3"/>
      </w:pPr>
      <w:r>
        <w:rPr>
          <w:rStyle w:val="Strong"/>
          <w:b/>
          <w:bCs/>
        </w:rPr>
        <w:t>Data Visualization</w:t>
      </w:r>
    </w:p>
    <w:p w14:paraId="078ACA48" w14:textId="77777777" w:rsidR="009F7088" w:rsidRDefault="009F7088" w:rsidP="003E79CA">
      <w:pPr>
        <w:numPr>
          <w:ilvl w:val="0"/>
          <w:numId w:val="31"/>
        </w:numPr>
        <w:contextualSpacing/>
      </w:pPr>
      <w:r>
        <w:rPr>
          <w:rStyle w:val="Strong"/>
        </w:rPr>
        <w:t>Matplotlib</w:t>
      </w:r>
      <w:r>
        <w:t>:</w:t>
      </w:r>
    </w:p>
    <w:p w14:paraId="727ED404" w14:textId="77777777" w:rsidR="009F7088" w:rsidRDefault="009F7088" w:rsidP="003E79CA">
      <w:pPr>
        <w:numPr>
          <w:ilvl w:val="1"/>
          <w:numId w:val="31"/>
        </w:numPr>
        <w:contextualSpacing/>
      </w:pPr>
      <w:r>
        <w:rPr>
          <w:rStyle w:val="Strong"/>
        </w:rPr>
        <w:lastRenderedPageBreak/>
        <w:t>Matplotlib</w:t>
      </w:r>
      <w:r>
        <w:t xml:space="preserve"> will be used to create visual representations of the data and results. The library will be essential for plotting confusion matrices, visualizing model performance metrics, and presenting key findings of the fraud detection analysis.</w:t>
      </w:r>
    </w:p>
    <w:p w14:paraId="06988F93" w14:textId="77777777" w:rsidR="009F7088" w:rsidRDefault="009F7088" w:rsidP="003E79CA">
      <w:pPr>
        <w:pStyle w:val="Heading3"/>
      </w:pPr>
      <w:r>
        <w:rPr>
          <w:rStyle w:val="Strong"/>
          <w:b/>
          <w:bCs/>
        </w:rPr>
        <w:t>Data Sources</w:t>
      </w:r>
    </w:p>
    <w:p w14:paraId="25C8A01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Primary Dataset</w:t>
      </w:r>
      <w:r>
        <w:t>:</w:t>
      </w:r>
    </w:p>
    <w:p w14:paraId="1CB27A35" w14:textId="77777777" w:rsidR="009F7088" w:rsidRDefault="009F7088" w:rsidP="003E79CA">
      <w:pPr>
        <w:numPr>
          <w:ilvl w:val="1"/>
          <w:numId w:val="32"/>
        </w:numPr>
        <w:contextualSpacing/>
      </w:pPr>
      <w:r>
        <w:t xml:space="preserve">The dataset for this study is obtained from the </w:t>
      </w:r>
      <w:r>
        <w:rPr>
          <w:rStyle w:val="Strong"/>
          <w:b w:val="0"/>
          <w:bCs w:val="0"/>
        </w:rPr>
        <w:t>SBA</w:t>
      </w:r>
      <w:r>
        <w:t xml:space="preserve">. It includes details of all loans exceeding $150,000 that were distributed under the PPP. The dataset is publicly available and will be downloaded in </w:t>
      </w:r>
      <w:r w:rsidRPr="00B45E35">
        <w:rPr>
          <w:rStyle w:val="Strong"/>
          <w:b w:val="0"/>
          <w:bCs w:val="0"/>
        </w:rPr>
        <w:t>CSV format</w:t>
      </w:r>
      <w:r>
        <w:t xml:space="preserve"> from the SBA's website, providing key information such as loan amount, business type, geographic location, and loan forgiveness status.</w:t>
      </w:r>
    </w:p>
    <w:p w14:paraId="060713A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Supplementary Fraud Data</w:t>
      </w:r>
      <w:r>
        <w:t>:</w:t>
      </w:r>
    </w:p>
    <w:p w14:paraId="5889C3AF" w14:textId="77777777" w:rsidR="009F7088" w:rsidRDefault="009F7088" w:rsidP="003E79CA">
      <w:pPr>
        <w:numPr>
          <w:ilvl w:val="1"/>
          <w:numId w:val="32"/>
        </w:numPr>
        <w:contextualSpacing/>
      </w:pPr>
      <w:r>
        <w:t>To augment the dataset, information on fraud cases will be manually scraped from sources such as:</w:t>
      </w:r>
    </w:p>
    <w:p w14:paraId="3824FE7F" w14:textId="77777777" w:rsidR="009F7088" w:rsidRDefault="009F7088" w:rsidP="003E79CA">
      <w:pPr>
        <w:numPr>
          <w:ilvl w:val="2"/>
          <w:numId w:val="32"/>
        </w:numPr>
        <w:contextualSpacing/>
      </w:pPr>
      <w:r>
        <w:rPr>
          <w:rStyle w:val="Strong"/>
        </w:rPr>
        <w:t>PandemicOversight.gov</w:t>
      </w:r>
      <w:r>
        <w:t>: This platform consolidates reports on fraud, waste, and abuse related to pandemic relief programs, including the PPP.</w:t>
      </w:r>
    </w:p>
    <w:p w14:paraId="7E441384" w14:textId="77777777" w:rsidR="009F7088" w:rsidRDefault="009F7088" w:rsidP="003E79CA">
      <w:pPr>
        <w:numPr>
          <w:ilvl w:val="2"/>
          <w:numId w:val="32"/>
        </w:numPr>
        <w:contextualSpacing/>
      </w:pPr>
      <w:r>
        <w:rPr>
          <w:rStyle w:val="Strong"/>
        </w:rPr>
        <w:t>SBA Office of Inspector General (OIG)</w:t>
      </w:r>
      <w:r>
        <w:t>: Reports and audits from the OIG will help identify loans that were flagged or under investigation.</w:t>
      </w:r>
    </w:p>
    <w:p w14:paraId="14ADB6CD" w14:textId="77777777" w:rsidR="009F7088" w:rsidRPr="005969C0" w:rsidRDefault="009F7088" w:rsidP="003E79CA">
      <w:pPr>
        <w:numPr>
          <w:ilvl w:val="2"/>
          <w:numId w:val="32"/>
        </w:numPr>
        <w:contextualSpacing/>
      </w:pPr>
      <w:r>
        <w:rPr>
          <w:rStyle w:val="Strong"/>
        </w:rPr>
        <w:t>Department of Justice (DOJ)</w:t>
      </w:r>
      <w:r>
        <w:t>: Records of prosecuted fraud cases will be collected to build the labeled fraud dataset, which will be critical for the semi-supervised learning phase</w:t>
      </w:r>
    </w:p>
    <w:p w14:paraId="674A9616" w14:textId="77777777" w:rsidR="009F7088" w:rsidRPr="00887A22" w:rsidRDefault="009F7088" w:rsidP="003E79CA">
      <w:pPr>
        <w:pStyle w:val="Heading2"/>
      </w:pPr>
      <w:bookmarkStart w:id="113" w:name="_Toc184834455"/>
      <w:bookmarkStart w:id="114" w:name="_Toc464831660"/>
      <w:bookmarkStart w:id="115" w:name="_Toc465328396"/>
      <w:r w:rsidRPr="00887A22">
        <w:t>Operational Definitions of Variables</w:t>
      </w:r>
      <w:bookmarkEnd w:id="113"/>
      <w:r w:rsidRPr="00887A22">
        <w:t xml:space="preserve"> </w:t>
      </w:r>
      <w:bookmarkEnd w:id="114"/>
      <w:bookmarkEnd w:id="115"/>
    </w:p>
    <w:p w14:paraId="336CAC00" w14:textId="77777777" w:rsidR="009F7088" w:rsidRPr="00887A22" w:rsidRDefault="009F7088" w:rsidP="003E79CA">
      <w:pPr>
        <w:suppressAutoHyphens/>
        <w:ind w:firstLine="720"/>
        <w:rPr>
          <w:rFonts w:eastAsia="Times New Roman" w:cs="Times New Roman"/>
          <w:b/>
          <w:szCs w:val="24"/>
        </w:rPr>
      </w:pPr>
      <w:r w:rsidRPr="00BE1CE1">
        <w:rPr>
          <w:rFonts w:eastAsia="Times New Roman" w:cs="Times New Roman"/>
          <w:szCs w:val="24"/>
        </w:rPr>
        <w:t xml:space="preserve">In this study, the dataset from the </w:t>
      </w:r>
      <w:r>
        <w:rPr>
          <w:rFonts w:eastAsia="Times New Roman" w:cs="Times New Roman"/>
          <w:szCs w:val="24"/>
        </w:rPr>
        <w:t>PPP</w:t>
      </w:r>
      <w:r w:rsidRPr="00BE1CE1">
        <w:rPr>
          <w:rFonts w:eastAsia="Times New Roman" w:cs="Times New Roman"/>
          <w:szCs w:val="24"/>
        </w:rPr>
        <w:t xml:space="preserve"> provided by the SBA will be used to detect fraudulent loans. The variables for the study are based on the loan data and additional labels </w:t>
      </w:r>
      <w:r w:rsidRPr="00BE1CE1">
        <w:rPr>
          <w:rFonts w:eastAsia="Times New Roman" w:cs="Times New Roman"/>
          <w:szCs w:val="24"/>
        </w:rPr>
        <w:lastRenderedPageBreak/>
        <w:t>sourced from prosecuted fraud cases. Each variable is defined based on its role in the semi-supervised learning model and its relevance to fraud detection.</w:t>
      </w:r>
      <w:r w:rsidRPr="00887A22">
        <w:rPr>
          <w:rFonts w:eastAsia="Times New Roman" w:cs="Times New Roman"/>
          <w:szCs w:val="24"/>
        </w:rPr>
        <w:t xml:space="preserve"> </w:t>
      </w:r>
    </w:p>
    <w:p w14:paraId="6B0F45F4" w14:textId="77777777" w:rsidR="009F7088" w:rsidRDefault="009F7088" w:rsidP="003E79CA">
      <w:pPr>
        <w:pStyle w:val="Heading3"/>
      </w:pPr>
      <w:r>
        <w:rPr>
          <w:rStyle w:val="Strong"/>
          <w:b/>
          <w:bCs/>
        </w:rPr>
        <w:t>Independent Variables (Predictors)</w:t>
      </w:r>
    </w:p>
    <w:p w14:paraId="43FB8632" w14:textId="77777777" w:rsidR="009F7088" w:rsidRDefault="009F7088" w:rsidP="003E79CA">
      <w:pPr>
        <w:pStyle w:val="NormalWeb"/>
        <w:numPr>
          <w:ilvl w:val="0"/>
          <w:numId w:val="33"/>
        </w:numPr>
        <w:spacing w:before="0" w:beforeAutospacing="0" w:after="0" w:afterAutospacing="0" w:line="480" w:lineRule="auto"/>
        <w:contextualSpacing/>
      </w:pPr>
      <w:r>
        <w:rPr>
          <w:rStyle w:val="Strong"/>
          <w:rFonts w:eastAsiaTheme="majorEastAsia"/>
        </w:rPr>
        <w:t>LoanAmount</w:t>
      </w:r>
      <w:r>
        <w:t>:</w:t>
      </w:r>
    </w:p>
    <w:p w14:paraId="2357FD04" w14:textId="77777777" w:rsidR="009F7088" w:rsidRDefault="009F7088" w:rsidP="003E79CA">
      <w:pPr>
        <w:numPr>
          <w:ilvl w:val="1"/>
          <w:numId w:val="33"/>
        </w:numPr>
        <w:contextualSpacing/>
      </w:pPr>
      <w:r>
        <w:rPr>
          <w:rStyle w:val="Strong"/>
        </w:rPr>
        <w:t>Data Type</w:t>
      </w:r>
      <w:r>
        <w:t>: Continuous</w:t>
      </w:r>
    </w:p>
    <w:p w14:paraId="0192358F" w14:textId="77777777" w:rsidR="009F7088" w:rsidRDefault="009F7088" w:rsidP="003E79CA">
      <w:pPr>
        <w:numPr>
          <w:ilvl w:val="1"/>
          <w:numId w:val="33"/>
        </w:numPr>
        <w:contextualSpacing/>
      </w:pPr>
      <w:r>
        <w:rPr>
          <w:rStyle w:val="Strong"/>
        </w:rPr>
        <w:t>Level of Measurement</w:t>
      </w:r>
      <w:r>
        <w:t>: Ratio</w:t>
      </w:r>
    </w:p>
    <w:p w14:paraId="611D5DC7" w14:textId="77777777" w:rsidR="009F7088" w:rsidRDefault="009F7088" w:rsidP="003E79CA">
      <w:pPr>
        <w:numPr>
          <w:ilvl w:val="1"/>
          <w:numId w:val="33"/>
        </w:numPr>
        <w:contextualSpacing/>
      </w:pPr>
      <w:r>
        <w:rPr>
          <w:rStyle w:val="Strong"/>
        </w:rPr>
        <w:t>Description</w:t>
      </w:r>
      <w:r>
        <w:t>: This variable represents the total loan amount received by the borrower under the PPP. The larger the loan, the higher the financial risk, and thus, it is a key predictor for potential fraud.</w:t>
      </w:r>
    </w:p>
    <w:p w14:paraId="3EA3894A" w14:textId="77777777" w:rsidR="009F7088" w:rsidRDefault="009F7088" w:rsidP="003E79CA">
      <w:pPr>
        <w:numPr>
          <w:ilvl w:val="1"/>
          <w:numId w:val="33"/>
        </w:numPr>
        <w:contextualSpacing/>
      </w:pPr>
      <w:r>
        <w:rPr>
          <w:rStyle w:val="Strong"/>
        </w:rPr>
        <w:t>Instrument</w:t>
      </w:r>
      <w:r>
        <w:t xml:space="preserve">: Derived directly from the SBA dataset, with additional validation from publicly available databases such as </w:t>
      </w:r>
      <w:r>
        <w:rPr>
          <w:rStyle w:val="Strong"/>
        </w:rPr>
        <w:t>PandemicOversight.gov</w:t>
      </w:r>
      <w:r>
        <w:t xml:space="preserve"> and </w:t>
      </w:r>
      <w:r>
        <w:rPr>
          <w:rStyle w:val="Strong"/>
        </w:rPr>
        <w:t>DOJ</w:t>
      </w:r>
      <w:r>
        <w:t xml:space="preserve"> for fraudulent loans.</w:t>
      </w:r>
    </w:p>
    <w:p w14:paraId="22D6B3B3" w14:textId="77777777" w:rsidR="009F7088" w:rsidRDefault="009F7088" w:rsidP="003E79CA">
      <w:pPr>
        <w:numPr>
          <w:ilvl w:val="1"/>
          <w:numId w:val="33"/>
        </w:numPr>
        <w:contextualSpacing/>
      </w:pPr>
      <w:r>
        <w:rPr>
          <w:rStyle w:val="Strong"/>
        </w:rPr>
        <w:t>Feature Engineering</w:t>
      </w:r>
      <w:r>
        <w:t xml:space="preserve">: A </w:t>
      </w:r>
      <w:r>
        <w:rPr>
          <w:rStyle w:val="Strong"/>
        </w:rPr>
        <w:t>Loan-to-Employee Ratio</w:t>
      </w:r>
      <w:r>
        <w:t xml:space="preserve"> variable will be derived from this variable and the number of employees to help detect anomalies where loans may be disproportionately large relative to the business size.</w:t>
      </w:r>
    </w:p>
    <w:p w14:paraId="21B8AF5F" w14:textId="77777777" w:rsidR="009F7088" w:rsidRDefault="009F7088" w:rsidP="003E79CA">
      <w:pPr>
        <w:pStyle w:val="NormalWeb"/>
        <w:numPr>
          <w:ilvl w:val="0"/>
          <w:numId w:val="33"/>
        </w:numPr>
        <w:spacing w:before="0" w:beforeAutospacing="0" w:after="0" w:afterAutospacing="0" w:line="480" w:lineRule="auto"/>
        <w:contextualSpacing/>
      </w:pPr>
      <w:r>
        <w:rPr>
          <w:rStyle w:val="Strong"/>
          <w:rFonts w:eastAsiaTheme="majorEastAsia"/>
        </w:rPr>
        <w:t>JobsReported</w:t>
      </w:r>
      <w:r>
        <w:t>:</w:t>
      </w:r>
    </w:p>
    <w:p w14:paraId="452CA514" w14:textId="77777777" w:rsidR="009F7088" w:rsidRDefault="009F7088" w:rsidP="003E79CA">
      <w:pPr>
        <w:numPr>
          <w:ilvl w:val="1"/>
          <w:numId w:val="33"/>
        </w:numPr>
        <w:contextualSpacing/>
      </w:pPr>
      <w:r>
        <w:rPr>
          <w:rStyle w:val="Strong"/>
        </w:rPr>
        <w:t>Data Type</w:t>
      </w:r>
      <w:r>
        <w:t>: Continuous</w:t>
      </w:r>
    </w:p>
    <w:p w14:paraId="5CC5DABD" w14:textId="77777777" w:rsidR="009F7088" w:rsidRDefault="009F7088" w:rsidP="003E79CA">
      <w:pPr>
        <w:numPr>
          <w:ilvl w:val="1"/>
          <w:numId w:val="33"/>
        </w:numPr>
        <w:contextualSpacing/>
      </w:pPr>
      <w:r>
        <w:rPr>
          <w:rStyle w:val="Strong"/>
        </w:rPr>
        <w:t>Level of Measurement</w:t>
      </w:r>
      <w:r>
        <w:t>: Ratio</w:t>
      </w:r>
    </w:p>
    <w:p w14:paraId="2D6562C6" w14:textId="77777777" w:rsidR="009F7088" w:rsidRDefault="009F7088" w:rsidP="003E79CA">
      <w:pPr>
        <w:numPr>
          <w:ilvl w:val="1"/>
          <w:numId w:val="33"/>
        </w:numPr>
        <w:contextualSpacing/>
      </w:pPr>
      <w:r>
        <w:rPr>
          <w:rStyle w:val="Strong"/>
        </w:rPr>
        <w:t>Description</w:t>
      </w:r>
      <w:r>
        <w:t>: Indicates the number of employees the loan was intended to support. Significant discrepancies between this value and the size of the loan may indicate fraudulent behavior.</w:t>
      </w:r>
    </w:p>
    <w:p w14:paraId="258AFECD" w14:textId="77777777" w:rsidR="009F7088" w:rsidRDefault="009F7088" w:rsidP="003E79CA">
      <w:pPr>
        <w:numPr>
          <w:ilvl w:val="1"/>
          <w:numId w:val="33"/>
        </w:numPr>
        <w:contextualSpacing/>
      </w:pPr>
      <w:r>
        <w:rPr>
          <w:rStyle w:val="Strong"/>
        </w:rPr>
        <w:t>Instrument</w:t>
      </w:r>
      <w:r>
        <w:t>: Collected directly from the SBA dataset.</w:t>
      </w:r>
    </w:p>
    <w:p w14:paraId="605DD324" w14:textId="77777777" w:rsidR="009F7088" w:rsidRDefault="009F7088" w:rsidP="003E79CA">
      <w:pPr>
        <w:numPr>
          <w:ilvl w:val="1"/>
          <w:numId w:val="33"/>
        </w:numPr>
        <w:contextualSpacing/>
      </w:pPr>
      <w:r>
        <w:rPr>
          <w:rStyle w:val="Strong"/>
        </w:rPr>
        <w:lastRenderedPageBreak/>
        <w:t>Feature Engineering</w:t>
      </w:r>
      <w:r>
        <w:t xml:space="preserve">: A feature will be engineered by normalizing the </w:t>
      </w:r>
      <w:r>
        <w:rPr>
          <w:rStyle w:val="Strong"/>
        </w:rPr>
        <w:t>JobsReported</w:t>
      </w:r>
      <w:r>
        <w:t xml:space="preserve"> value in conjunction with the business type and geographic region, which helps identify outliers.</w:t>
      </w:r>
    </w:p>
    <w:p w14:paraId="0A79EFA9" w14:textId="77777777" w:rsidR="009F7088" w:rsidRDefault="009F7088" w:rsidP="003E79CA">
      <w:pPr>
        <w:pStyle w:val="NormalWeb"/>
        <w:numPr>
          <w:ilvl w:val="0"/>
          <w:numId w:val="33"/>
        </w:numPr>
        <w:spacing w:before="0" w:beforeAutospacing="0" w:after="0" w:afterAutospacing="0" w:line="480" w:lineRule="auto"/>
        <w:contextualSpacing/>
      </w:pPr>
      <w:r>
        <w:rPr>
          <w:rStyle w:val="Strong"/>
          <w:rFonts w:eastAsiaTheme="majorEastAsia"/>
        </w:rPr>
        <w:t>BorrowerState</w:t>
      </w:r>
      <w:r>
        <w:t>:</w:t>
      </w:r>
    </w:p>
    <w:p w14:paraId="02EBE93C" w14:textId="77777777" w:rsidR="009F7088" w:rsidRDefault="009F7088" w:rsidP="003E79CA">
      <w:pPr>
        <w:numPr>
          <w:ilvl w:val="1"/>
          <w:numId w:val="33"/>
        </w:numPr>
        <w:contextualSpacing/>
      </w:pPr>
      <w:r>
        <w:rPr>
          <w:rStyle w:val="Strong"/>
        </w:rPr>
        <w:t>Data Type</w:t>
      </w:r>
      <w:r>
        <w:t>: Categorical (Nominal)</w:t>
      </w:r>
    </w:p>
    <w:p w14:paraId="2F5F572C" w14:textId="77777777" w:rsidR="009F7088" w:rsidRDefault="009F7088" w:rsidP="003E79CA">
      <w:pPr>
        <w:numPr>
          <w:ilvl w:val="1"/>
          <w:numId w:val="33"/>
        </w:numPr>
        <w:contextualSpacing/>
      </w:pPr>
      <w:r>
        <w:rPr>
          <w:rStyle w:val="Strong"/>
        </w:rPr>
        <w:t>Level of Measurement</w:t>
      </w:r>
      <w:r>
        <w:t>: Nominal</w:t>
      </w:r>
    </w:p>
    <w:p w14:paraId="77A00B8D" w14:textId="77777777" w:rsidR="009F7088" w:rsidRDefault="009F7088" w:rsidP="003E79CA">
      <w:pPr>
        <w:numPr>
          <w:ilvl w:val="1"/>
          <w:numId w:val="33"/>
        </w:numPr>
        <w:contextualSpacing/>
      </w:pPr>
      <w:r>
        <w:rPr>
          <w:rStyle w:val="Strong"/>
        </w:rPr>
        <w:t>Description</w:t>
      </w:r>
      <w:r>
        <w:t>: The U.S. state where the borrower’s business is located. Geographic location can influence the likelihood of fraud due to varying levels of economic conditions and oversight.</w:t>
      </w:r>
    </w:p>
    <w:p w14:paraId="51E80586" w14:textId="77777777" w:rsidR="009F7088" w:rsidRDefault="009F7088" w:rsidP="003E79CA">
      <w:pPr>
        <w:numPr>
          <w:ilvl w:val="1"/>
          <w:numId w:val="33"/>
        </w:numPr>
        <w:contextualSpacing/>
      </w:pPr>
      <w:r>
        <w:rPr>
          <w:rStyle w:val="Strong"/>
        </w:rPr>
        <w:t>Instrument</w:t>
      </w:r>
      <w:r>
        <w:t>: Directly sourced from the SBA loan dataset.</w:t>
      </w:r>
    </w:p>
    <w:p w14:paraId="4D28D5B2" w14:textId="77777777" w:rsidR="009F7088" w:rsidRDefault="009F7088" w:rsidP="003E79CA">
      <w:pPr>
        <w:numPr>
          <w:ilvl w:val="1"/>
          <w:numId w:val="33"/>
        </w:numPr>
        <w:contextualSpacing/>
      </w:pPr>
      <w:r>
        <w:rPr>
          <w:rStyle w:val="Strong"/>
        </w:rPr>
        <w:t>Feature Engineering</w:t>
      </w:r>
      <w:r>
        <w:t xml:space="preserve">: Location-based features will be created to assess whether certain states show higher instances of fraud. These features will incorporate regional fraud data obtained from sources such as </w:t>
      </w:r>
      <w:r>
        <w:rPr>
          <w:rStyle w:val="Strong"/>
        </w:rPr>
        <w:t>PandemicOversight.gov</w:t>
      </w:r>
      <w:r>
        <w:t>.</w:t>
      </w:r>
    </w:p>
    <w:p w14:paraId="329AFCB5" w14:textId="77777777" w:rsidR="009F7088" w:rsidRDefault="009F7088" w:rsidP="003E79CA">
      <w:pPr>
        <w:pStyle w:val="NormalWeb"/>
        <w:numPr>
          <w:ilvl w:val="0"/>
          <w:numId w:val="33"/>
        </w:numPr>
        <w:spacing w:before="0" w:beforeAutospacing="0" w:after="0" w:afterAutospacing="0" w:line="480" w:lineRule="auto"/>
        <w:contextualSpacing/>
      </w:pPr>
      <w:r>
        <w:rPr>
          <w:rStyle w:val="Strong"/>
          <w:rFonts w:eastAsiaTheme="majorEastAsia"/>
        </w:rPr>
        <w:t>NAICSCode</w:t>
      </w:r>
      <w:r>
        <w:t>:</w:t>
      </w:r>
    </w:p>
    <w:p w14:paraId="7EDD8CEF" w14:textId="77777777" w:rsidR="009F7088" w:rsidRDefault="009F7088" w:rsidP="003E79CA">
      <w:pPr>
        <w:numPr>
          <w:ilvl w:val="1"/>
          <w:numId w:val="33"/>
        </w:numPr>
        <w:contextualSpacing/>
      </w:pPr>
      <w:r>
        <w:rPr>
          <w:rStyle w:val="Strong"/>
        </w:rPr>
        <w:t>Data Type</w:t>
      </w:r>
      <w:r>
        <w:t>: Categorical (Nominal)</w:t>
      </w:r>
    </w:p>
    <w:p w14:paraId="14749D38" w14:textId="77777777" w:rsidR="009F7088" w:rsidRDefault="009F7088" w:rsidP="003E79CA">
      <w:pPr>
        <w:numPr>
          <w:ilvl w:val="1"/>
          <w:numId w:val="33"/>
        </w:numPr>
        <w:contextualSpacing/>
      </w:pPr>
      <w:r>
        <w:rPr>
          <w:rStyle w:val="Strong"/>
        </w:rPr>
        <w:t>Level of Measurement</w:t>
      </w:r>
      <w:r>
        <w:t>: Nominal</w:t>
      </w:r>
    </w:p>
    <w:p w14:paraId="58C03280" w14:textId="77777777" w:rsidR="009F7088" w:rsidRDefault="009F7088" w:rsidP="003E79CA">
      <w:pPr>
        <w:numPr>
          <w:ilvl w:val="1"/>
          <w:numId w:val="33"/>
        </w:numPr>
        <w:contextualSpacing/>
      </w:pPr>
      <w:r>
        <w:rPr>
          <w:rStyle w:val="Strong"/>
        </w:rPr>
        <w:t>Description</w:t>
      </w:r>
      <w:r>
        <w:t>: The industry sector of the borrower, as classified by the North American Industry Classification System (NAICS). Certain industries may have higher susceptibility to fraud based on past trends.</w:t>
      </w:r>
    </w:p>
    <w:p w14:paraId="605E4B70" w14:textId="77777777" w:rsidR="009F7088" w:rsidRDefault="009F7088" w:rsidP="003E79CA">
      <w:pPr>
        <w:numPr>
          <w:ilvl w:val="1"/>
          <w:numId w:val="33"/>
        </w:numPr>
        <w:contextualSpacing/>
      </w:pPr>
      <w:r>
        <w:rPr>
          <w:rStyle w:val="Strong"/>
        </w:rPr>
        <w:t>Instrument</w:t>
      </w:r>
      <w:r>
        <w:t>: Collected from the SBA loan dataset.</w:t>
      </w:r>
    </w:p>
    <w:p w14:paraId="1C80F9F5" w14:textId="77777777" w:rsidR="009F7088" w:rsidRDefault="009F7088" w:rsidP="003E79CA">
      <w:pPr>
        <w:numPr>
          <w:ilvl w:val="1"/>
          <w:numId w:val="33"/>
        </w:numPr>
        <w:contextualSpacing/>
      </w:pPr>
      <w:r>
        <w:rPr>
          <w:rStyle w:val="Strong"/>
        </w:rPr>
        <w:t>Feature Engineering</w:t>
      </w:r>
      <w:r>
        <w:t xml:space="preserve">: Industry-specific fraud patterns will be identified through clustering and supervised learning models. </w:t>
      </w:r>
      <w:r>
        <w:rPr>
          <w:rStyle w:val="Strong"/>
        </w:rPr>
        <w:t>Dummy variables</w:t>
      </w:r>
      <w:r>
        <w:t xml:space="preserve"> will be created for each industry group.</w:t>
      </w:r>
    </w:p>
    <w:p w14:paraId="1B01DF8F" w14:textId="77777777" w:rsidR="009F7088" w:rsidRDefault="009F7088" w:rsidP="003E79CA">
      <w:pPr>
        <w:pStyle w:val="NormalWeb"/>
        <w:numPr>
          <w:ilvl w:val="0"/>
          <w:numId w:val="33"/>
        </w:numPr>
        <w:spacing w:before="0" w:beforeAutospacing="0" w:after="0" w:afterAutospacing="0" w:line="480" w:lineRule="auto"/>
        <w:contextualSpacing/>
      </w:pPr>
      <w:r>
        <w:rPr>
          <w:rStyle w:val="Strong"/>
          <w:rFonts w:eastAsiaTheme="majorEastAsia"/>
        </w:rPr>
        <w:lastRenderedPageBreak/>
        <w:t>LoanStatus</w:t>
      </w:r>
      <w:r>
        <w:t>:</w:t>
      </w:r>
    </w:p>
    <w:p w14:paraId="31EA233A" w14:textId="77777777" w:rsidR="009F7088" w:rsidRDefault="009F7088" w:rsidP="003E79CA">
      <w:pPr>
        <w:numPr>
          <w:ilvl w:val="1"/>
          <w:numId w:val="33"/>
        </w:numPr>
        <w:contextualSpacing/>
      </w:pPr>
      <w:r>
        <w:rPr>
          <w:rStyle w:val="Strong"/>
        </w:rPr>
        <w:t>Data Type</w:t>
      </w:r>
      <w:r>
        <w:t>: Categorical (Nominal)</w:t>
      </w:r>
    </w:p>
    <w:p w14:paraId="7E563D56" w14:textId="77777777" w:rsidR="009F7088" w:rsidRDefault="009F7088" w:rsidP="003E79CA">
      <w:pPr>
        <w:numPr>
          <w:ilvl w:val="1"/>
          <w:numId w:val="33"/>
        </w:numPr>
        <w:contextualSpacing/>
      </w:pPr>
      <w:r>
        <w:rPr>
          <w:rStyle w:val="Strong"/>
        </w:rPr>
        <w:t>Level of Measurement</w:t>
      </w:r>
      <w:r>
        <w:t>: Nominal</w:t>
      </w:r>
    </w:p>
    <w:p w14:paraId="4D7C0134" w14:textId="77777777" w:rsidR="009F7088" w:rsidRDefault="009F7088" w:rsidP="003E79CA">
      <w:pPr>
        <w:numPr>
          <w:ilvl w:val="1"/>
          <w:numId w:val="33"/>
        </w:numPr>
        <w:contextualSpacing/>
      </w:pPr>
      <w:r>
        <w:rPr>
          <w:rStyle w:val="Strong"/>
        </w:rPr>
        <w:t>Description</w:t>
      </w:r>
      <w:r>
        <w:t xml:space="preserve">: Describes the </w:t>
      </w:r>
      <w:proofErr w:type="gramStart"/>
      <w:r>
        <w:t>current status</w:t>
      </w:r>
      <w:proofErr w:type="gramEnd"/>
      <w:r>
        <w:t xml:space="preserve"> of the loan, such as forgiven, repaid, or active. Loans that were not forgiven due to improper usage may indicate fraudulent activity.</w:t>
      </w:r>
    </w:p>
    <w:p w14:paraId="29471690" w14:textId="77777777" w:rsidR="009F7088" w:rsidRDefault="009F7088" w:rsidP="003E79CA">
      <w:pPr>
        <w:numPr>
          <w:ilvl w:val="1"/>
          <w:numId w:val="33"/>
        </w:numPr>
        <w:contextualSpacing/>
      </w:pPr>
      <w:r>
        <w:rPr>
          <w:rStyle w:val="Strong"/>
        </w:rPr>
        <w:t>Instrument</w:t>
      </w:r>
      <w:r>
        <w:t>: Directly sourced from the SBA dataset.</w:t>
      </w:r>
    </w:p>
    <w:p w14:paraId="273950A8" w14:textId="77777777" w:rsidR="009F7088" w:rsidRDefault="009F7088" w:rsidP="003E79CA">
      <w:pPr>
        <w:numPr>
          <w:ilvl w:val="1"/>
          <w:numId w:val="33"/>
        </w:numPr>
        <w:contextualSpacing/>
      </w:pPr>
      <w:r>
        <w:rPr>
          <w:rStyle w:val="Strong"/>
        </w:rPr>
        <w:t>Feature Engineering</w:t>
      </w:r>
      <w:r>
        <w:t xml:space="preserve">: Fraud detection algorithms will leverage the </w:t>
      </w:r>
      <w:r>
        <w:rPr>
          <w:rStyle w:val="Strong"/>
        </w:rPr>
        <w:t>LoanStatus</w:t>
      </w:r>
      <w:r>
        <w:t xml:space="preserve"> field as an indicator of misuse or anomalies in repayment and forgiveness trends.</w:t>
      </w:r>
    </w:p>
    <w:p w14:paraId="5CD7F54D" w14:textId="77777777" w:rsidR="009F7088" w:rsidRDefault="009F7088" w:rsidP="003E79CA">
      <w:pPr>
        <w:pStyle w:val="Heading3"/>
      </w:pPr>
      <w:r>
        <w:rPr>
          <w:rStyle w:val="Strong"/>
          <w:b/>
          <w:bCs/>
        </w:rPr>
        <w:t>Dependent Variable (Criterion)</w:t>
      </w:r>
    </w:p>
    <w:p w14:paraId="63EA749F" w14:textId="77777777" w:rsidR="009F7088" w:rsidRDefault="009F7088" w:rsidP="003E79CA">
      <w:pPr>
        <w:numPr>
          <w:ilvl w:val="0"/>
          <w:numId w:val="34"/>
        </w:numPr>
        <w:contextualSpacing/>
      </w:pPr>
      <w:r>
        <w:rPr>
          <w:rStyle w:val="Strong"/>
        </w:rPr>
        <w:t>FraudLabel</w:t>
      </w:r>
      <w:r>
        <w:t>:</w:t>
      </w:r>
    </w:p>
    <w:p w14:paraId="3488D5F3" w14:textId="77777777" w:rsidR="009F7088" w:rsidRDefault="009F7088" w:rsidP="003E79CA">
      <w:pPr>
        <w:numPr>
          <w:ilvl w:val="1"/>
          <w:numId w:val="34"/>
        </w:numPr>
        <w:contextualSpacing/>
      </w:pPr>
      <w:r>
        <w:rPr>
          <w:rStyle w:val="Strong"/>
        </w:rPr>
        <w:t>Data Type</w:t>
      </w:r>
      <w:r>
        <w:t>: Binary (Fraud/No Fraud)</w:t>
      </w:r>
    </w:p>
    <w:p w14:paraId="00848B1F" w14:textId="77777777" w:rsidR="009F7088" w:rsidRDefault="009F7088" w:rsidP="003E79CA">
      <w:pPr>
        <w:numPr>
          <w:ilvl w:val="1"/>
          <w:numId w:val="34"/>
        </w:numPr>
        <w:contextualSpacing/>
      </w:pPr>
      <w:r>
        <w:rPr>
          <w:rStyle w:val="Strong"/>
        </w:rPr>
        <w:t>Level of Measurement</w:t>
      </w:r>
      <w:r>
        <w:t>: Nominal</w:t>
      </w:r>
    </w:p>
    <w:p w14:paraId="77D9CE71" w14:textId="77777777" w:rsidR="009F7088" w:rsidRDefault="009F7088" w:rsidP="003E79CA">
      <w:pPr>
        <w:numPr>
          <w:ilvl w:val="1"/>
          <w:numId w:val="34"/>
        </w:numPr>
        <w:contextualSpacing/>
      </w:pPr>
      <w:r>
        <w:rPr>
          <w:rStyle w:val="Strong"/>
        </w:rPr>
        <w:t>Description</w:t>
      </w:r>
      <w:r>
        <w:t xml:space="preserve">: This is a binary variable indicating whether a loan is flagged as fraudulent. Fraud cases are identified using external data sources, including </w:t>
      </w:r>
      <w:r>
        <w:rPr>
          <w:rStyle w:val="Strong"/>
        </w:rPr>
        <w:t>DOJ</w:t>
      </w:r>
      <w:r>
        <w:t xml:space="preserve">, </w:t>
      </w:r>
      <w:r>
        <w:rPr>
          <w:rStyle w:val="Strong"/>
        </w:rPr>
        <w:t>PandemicOversight.gov</w:t>
      </w:r>
      <w:r>
        <w:t xml:space="preserve">, and </w:t>
      </w:r>
      <w:r>
        <w:rPr>
          <w:rStyle w:val="Strong"/>
        </w:rPr>
        <w:t>SBA OIG</w:t>
      </w:r>
      <w:r>
        <w:t>.</w:t>
      </w:r>
    </w:p>
    <w:p w14:paraId="79D1CF5E" w14:textId="77777777" w:rsidR="009F7088" w:rsidRDefault="009F7088" w:rsidP="003E79CA">
      <w:pPr>
        <w:numPr>
          <w:ilvl w:val="1"/>
          <w:numId w:val="34"/>
        </w:numPr>
        <w:contextualSpacing/>
      </w:pPr>
      <w:r>
        <w:rPr>
          <w:rStyle w:val="Strong"/>
        </w:rPr>
        <w:t>Instrument</w:t>
      </w:r>
      <w:r>
        <w:t xml:space="preserve">: Labeled fraud cases from publicly available sources. Fraudulent loans are identified through manual data collection from </w:t>
      </w:r>
      <w:r>
        <w:rPr>
          <w:rStyle w:val="Strong"/>
        </w:rPr>
        <w:t>PandemicOversight.gov</w:t>
      </w:r>
      <w:r>
        <w:t xml:space="preserve">, </w:t>
      </w:r>
      <w:r>
        <w:rPr>
          <w:rStyle w:val="Strong"/>
        </w:rPr>
        <w:t>SBA OIG</w:t>
      </w:r>
      <w:r>
        <w:t xml:space="preserve">, and </w:t>
      </w:r>
      <w:r>
        <w:rPr>
          <w:rStyle w:val="Strong"/>
        </w:rPr>
        <w:t>DOJ</w:t>
      </w:r>
      <w:r>
        <w:t xml:space="preserve"> records of prosecuted fraud cases.</w:t>
      </w:r>
    </w:p>
    <w:p w14:paraId="010D3A5F" w14:textId="77777777" w:rsidR="009F7088" w:rsidRDefault="009F7088" w:rsidP="003E79CA">
      <w:pPr>
        <w:numPr>
          <w:ilvl w:val="1"/>
          <w:numId w:val="34"/>
        </w:numPr>
        <w:contextualSpacing/>
      </w:pPr>
      <w:r>
        <w:rPr>
          <w:rStyle w:val="Strong"/>
        </w:rPr>
        <w:t>Feature Engineering</w:t>
      </w:r>
      <w:r>
        <w:t>: No further transformations; the variable is used directly in supervised learning.</w:t>
      </w:r>
    </w:p>
    <w:p w14:paraId="7384ED4E" w14:textId="77777777" w:rsidR="009F7088" w:rsidRDefault="009F7088" w:rsidP="003E79CA">
      <w:pPr>
        <w:pStyle w:val="Heading3"/>
      </w:pPr>
      <w:r>
        <w:rPr>
          <w:rStyle w:val="Strong"/>
          <w:b/>
          <w:bCs/>
        </w:rPr>
        <w:lastRenderedPageBreak/>
        <w:t>Artificial Variables/Feature Engineering</w:t>
      </w:r>
    </w:p>
    <w:p w14:paraId="4D90BC47" w14:textId="77777777" w:rsidR="009F7088" w:rsidRDefault="009F7088" w:rsidP="003E79CA">
      <w:pPr>
        <w:pStyle w:val="NormalWeb"/>
        <w:spacing w:before="0" w:beforeAutospacing="0" w:after="0" w:afterAutospacing="0" w:line="480" w:lineRule="auto"/>
        <w:ind w:firstLine="360"/>
        <w:contextualSpacing/>
      </w:pPr>
      <w:r>
        <w:t xml:space="preserve">To enhance the model’s ability to detect fraud, several new variables will be created through </w:t>
      </w:r>
      <w:r w:rsidRPr="00FC6DDA">
        <w:rPr>
          <w:rStyle w:val="Strong"/>
          <w:rFonts w:eastAsiaTheme="majorEastAsia"/>
          <w:b w:val="0"/>
          <w:bCs w:val="0"/>
        </w:rPr>
        <w:t>feature engineering</w:t>
      </w:r>
      <w:r>
        <w:t xml:space="preserve"> techniques. These include:</w:t>
      </w:r>
    </w:p>
    <w:p w14:paraId="4493C73C"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an-to-Employee Ratio</w:t>
      </w:r>
      <w:r>
        <w:t>:</w:t>
      </w:r>
    </w:p>
    <w:p w14:paraId="744F21A9" w14:textId="77777777" w:rsidR="009F7088" w:rsidRDefault="009F7088" w:rsidP="003E79CA">
      <w:pPr>
        <w:numPr>
          <w:ilvl w:val="1"/>
          <w:numId w:val="35"/>
        </w:numPr>
        <w:contextualSpacing/>
      </w:pPr>
      <w:r>
        <w:rPr>
          <w:rStyle w:val="Strong"/>
        </w:rPr>
        <w:t>Data Type</w:t>
      </w:r>
      <w:r>
        <w:t>: Continuous</w:t>
      </w:r>
    </w:p>
    <w:p w14:paraId="1ACB3A92" w14:textId="77777777" w:rsidR="009F7088" w:rsidRDefault="009F7088" w:rsidP="003E79CA">
      <w:pPr>
        <w:numPr>
          <w:ilvl w:val="1"/>
          <w:numId w:val="35"/>
        </w:numPr>
        <w:contextualSpacing/>
      </w:pPr>
      <w:r>
        <w:rPr>
          <w:rStyle w:val="Strong"/>
        </w:rPr>
        <w:t>Level of Measurement</w:t>
      </w:r>
      <w:r>
        <w:t>: Ratio</w:t>
      </w:r>
    </w:p>
    <w:p w14:paraId="0192B55B" w14:textId="77777777" w:rsidR="009F7088" w:rsidRDefault="009F7088" w:rsidP="003E79CA">
      <w:pPr>
        <w:numPr>
          <w:ilvl w:val="1"/>
          <w:numId w:val="35"/>
        </w:numPr>
        <w:contextualSpacing/>
      </w:pPr>
      <w:r>
        <w:rPr>
          <w:rStyle w:val="Strong"/>
        </w:rPr>
        <w:t>Description</w:t>
      </w:r>
      <w:r>
        <w:t>: This derived feature represents the loan amount relative to the number of employees reported. A high ratio might indicate fraud, particularly if a small business received a disproportionately large loan. This variable will be key in identifying businesses that may have misrepresented their payroll to obtain higher loans.</w:t>
      </w:r>
    </w:p>
    <w:p w14:paraId="74440E04"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anApprovalDate</w:t>
      </w:r>
      <w:r>
        <w:t>:</w:t>
      </w:r>
    </w:p>
    <w:p w14:paraId="71DAA4DD" w14:textId="77777777" w:rsidR="009F7088" w:rsidRDefault="009F7088" w:rsidP="003E79CA">
      <w:pPr>
        <w:numPr>
          <w:ilvl w:val="1"/>
          <w:numId w:val="35"/>
        </w:numPr>
        <w:contextualSpacing/>
      </w:pPr>
      <w:r>
        <w:rPr>
          <w:rStyle w:val="Strong"/>
        </w:rPr>
        <w:t>Data Type</w:t>
      </w:r>
      <w:r>
        <w:t>: Date/Time</w:t>
      </w:r>
    </w:p>
    <w:p w14:paraId="6BF3AFF0" w14:textId="77777777" w:rsidR="009F7088" w:rsidRDefault="009F7088" w:rsidP="003E79CA">
      <w:pPr>
        <w:numPr>
          <w:ilvl w:val="1"/>
          <w:numId w:val="35"/>
        </w:numPr>
        <w:contextualSpacing/>
      </w:pPr>
      <w:r>
        <w:rPr>
          <w:rStyle w:val="Strong"/>
        </w:rPr>
        <w:t>Level of Measurement</w:t>
      </w:r>
      <w:r>
        <w:t>: Interval</w:t>
      </w:r>
    </w:p>
    <w:p w14:paraId="7EB17B8D" w14:textId="77777777" w:rsidR="009F7088" w:rsidRDefault="009F7088" w:rsidP="003E79CA">
      <w:pPr>
        <w:numPr>
          <w:ilvl w:val="1"/>
          <w:numId w:val="35"/>
        </w:numPr>
        <w:contextualSpacing/>
      </w:pPr>
      <w:r>
        <w:rPr>
          <w:rStyle w:val="Strong"/>
        </w:rPr>
        <w:t>Description</w:t>
      </w:r>
      <w:r>
        <w:t>: The date on which the loan was approved. Time-based features will be engineered, such as loan approval trends over time and detection of irregularities in loan spikes during specific periods, particularly when program guidelines were updated.</w:t>
      </w:r>
    </w:p>
    <w:p w14:paraId="79DDC9AE"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cation-Based Fraud Risk Score</w:t>
      </w:r>
      <w:r>
        <w:t>:</w:t>
      </w:r>
    </w:p>
    <w:p w14:paraId="4C8F02FC" w14:textId="77777777" w:rsidR="009F7088" w:rsidRDefault="009F7088" w:rsidP="003E79CA">
      <w:pPr>
        <w:numPr>
          <w:ilvl w:val="1"/>
          <w:numId w:val="35"/>
        </w:numPr>
        <w:contextualSpacing/>
      </w:pPr>
      <w:r>
        <w:rPr>
          <w:rStyle w:val="Strong"/>
        </w:rPr>
        <w:t>Data Type</w:t>
      </w:r>
      <w:r>
        <w:t>: Continuous</w:t>
      </w:r>
    </w:p>
    <w:p w14:paraId="2572513E" w14:textId="77777777" w:rsidR="009F7088" w:rsidRDefault="009F7088" w:rsidP="003E79CA">
      <w:pPr>
        <w:numPr>
          <w:ilvl w:val="1"/>
          <w:numId w:val="35"/>
        </w:numPr>
        <w:contextualSpacing/>
      </w:pPr>
      <w:r>
        <w:rPr>
          <w:rStyle w:val="Strong"/>
        </w:rPr>
        <w:t>Level of Measurement</w:t>
      </w:r>
      <w:r>
        <w:t>: Interval</w:t>
      </w:r>
    </w:p>
    <w:p w14:paraId="2DA38D3E" w14:textId="77777777" w:rsidR="009F7088" w:rsidRDefault="009F7088" w:rsidP="003E79CA">
      <w:pPr>
        <w:numPr>
          <w:ilvl w:val="1"/>
          <w:numId w:val="35"/>
        </w:numPr>
        <w:contextualSpacing/>
      </w:pPr>
      <w:r>
        <w:rPr>
          <w:rStyle w:val="Strong"/>
        </w:rPr>
        <w:lastRenderedPageBreak/>
        <w:t>Description</w:t>
      </w:r>
      <w:r>
        <w:t>: This feature assigns a fraud risk score based on the business’s location. Using geographic clustering and prior fraud data, regions with higher instances of fraud will be given a higher risk score.</w:t>
      </w:r>
    </w:p>
    <w:p w14:paraId="766E5591" w14:textId="77777777" w:rsidR="009F7088" w:rsidRDefault="009F7088" w:rsidP="003E79CA">
      <w:pPr>
        <w:pStyle w:val="Heading3"/>
      </w:pPr>
      <w:r>
        <w:rPr>
          <w:rStyle w:val="Strong"/>
          <w:b/>
          <w:bCs/>
        </w:rPr>
        <w:t>Distribution Determination and Bias</w:t>
      </w:r>
    </w:p>
    <w:p w14:paraId="01D597E9" w14:textId="77777777" w:rsidR="009F7088" w:rsidRDefault="009F7088" w:rsidP="003E79CA">
      <w:pPr>
        <w:pStyle w:val="NormalWeb"/>
        <w:spacing w:before="0" w:beforeAutospacing="0" w:after="0" w:afterAutospacing="0" w:line="480" w:lineRule="auto"/>
        <w:ind w:firstLine="360"/>
        <w:contextualSpacing/>
      </w:pPr>
      <w:r>
        <w:t xml:space="preserve">The variables in this study are expected to follow different distributions based on their types (continuous or categorical). A </w:t>
      </w:r>
      <w:r w:rsidRPr="00097068">
        <w:rPr>
          <w:rStyle w:val="Strong"/>
          <w:rFonts w:eastAsiaTheme="majorEastAsia"/>
          <w:b w:val="0"/>
          <w:bCs w:val="0"/>
        </w:rPr>
        <w:t>distributional analysis</w:t>
      </w:r>
      <w:r>
        <w:t xml:space="preserve"> will be conducted to understand whether each variable is normally distributed or follows other patterns, such as skewness in loan amounts or regional clusters of fraud.</w:t>
      </w:r>
    </w:p>
    <w:p w14:paraId="7A317F69" w14:textId="77777777" w:rsidR="009F7088" w:rsidRDefault="009F7088" w:rsidP="003E79CA">
      <w:pPr>
        <w:numPr>
          <w:ilvl w:val="0"/>
          <w:numId w:val="36"/>
        </w:numPr>
        <w:contextualSpacing/>
      </w:pPr>
      <w:r>
        <w:rPr>
          <w:rStyle w:val="Strong"/>
        </w:rPr>
        <w:t>Handling Imbalanced Classes</w:t>
      </w:r>
      <w:r>
        <w:t>: Given that fraud cases are expected to represent a small portion of the dataset,</w:t>
      </w:r>
      <w:r w:rsidRPr="00097068">
        <w:t xml:space="preserve"> the</w:t>
      </w:r>
      <w:r w:rsidRPr="00097068">
        <w:rPr>
          <w:b/>
          <w:bCs/>
        </w:rPr>
        <w:t xml:space="preserve"> </w:t>
      </w:r>
      <w:r w:rsidRPr="00097068">
        <w:rPr>
          <w:rStyle w:val="Strong"/>
          <w:b w:val="0"/>
          <w:bCs w:val="0"/>
        </w:rPr>
        <w:t>FraudLabel</w:t>
      </w:r>
      <w:r>
        <w:t xml:space="preserve"> variable will exhibit significant class imbalance. To address this, techniques such as </w:t>
      </w:r>
      <w:r w:rsidRPr="00097068">
        <w:rPr>
          <w:rStyle w:val="Strong"/>
          <w:b w:val="0"/>
          <w:bCs w:val="0"/>
        </w:rPr>
        <w:t>SMOTE</w:t>
      </w:r>
      <w:r>
        <w:t xml:space="preserve"> will be applied to generate synthetic fraud cases, balancing the dataset and improving model performance.</w:t>
      </w:r>
    </w:p>
    <w:p w14:paraId="57F1E112" w14:textId="77777777" w:rsidR="009F7088" w:rsidRDefault="009F7088" w:rsidP="003E79CA">
      <w:pPr>
        <w:numPr>
          <w:ilvl w:val="0"/>
          <w:numId w:val="37"/>
        </w:numPr>
        <w:contextualSpacing/>
      </w:pPr>
      <w:r>
        <w:rPr>
          <w:rStyle w:val="Strong"/>
        </w:rPr>
        <w:t>Selection Bias</w:t>
      </w:r>
      <w:r>
        <w:t>: The dataset is limited to loans over $150,000, meaning smaller loans are excluded. While this focuses the study on high-value loans with higher fraud risk, it may limit generalizability to smaller loans.</w:t>
      </w:r>
    </w:p>
    <w:p w14:paraId="75545F1B" w14:textId="77777777" w:rsidR="009F7088" w:rsidRDefault="009F7088" w:rsidP="003E79CA">
      <w:pPr>
        <w:numPr>
          <w:ilvl w:val="0"/>
          <w:numId w:val="37"/>
        </w:numPr>
        <w:contextualSpacing/>
      </w:pPr>
      <w:r>
        <w:rPr>
          <w:rStyle w:val="Strong"/>
        </w:rPr>
        <w:t>Data Availability Bias</w:t>
      </w:r>
      <w:r>
        <w:t>: Fraud labels are based on publicly available information, which may not cover all fraudulent cases due to reporting or prosecutorial delays.</w:t>
      </w:r>
    </w:p>
    <w:p w14:paraId="3C5F314F" w14:textId="030200C5" w:rsidR="00047EE6" w:rsidRPr="0091745D" w:rsidRDefault="00047EE6" w:rsidP="003E79CA">
      <w:pPr>
        <w:pStyle w:val="Heading2"/>
      </w:pPr>
      <w:bookmarkStart w:id="116" w:name="_Toc184834456"/>
      <w:bookmarkStart w:id="117" w:name="_Toc464831665"/>
      <w:bookmarkStart w:id="118" w:name="_Toc465328399"/>
      <w:bookmarkStart w:id="119" w:name="_Toc251423649"/>
      <w:r w:rsidRPr="0091745D">
        <w:t>St</w:t>
      </w:r>
      <w:r w:rsidR="0091745D" w:rsidRPr="0091745D">
        <w:t>udy Procedures</w:t>
      </w:r>
      <w:bookmarkEnd w:id="116"/>
    </w:p>
    <w:p w14:paraId="2AF377B2" w14:textId="77777777" w:rsidR="00047EE6" w:rsidRPr="00A2219E" w:rsidRDefault="00047EE6" w:rsidP="003E79CA">
      <w:pPr>
        <w:pStyle w:val="Heading3"/>
      </w:pPr>
      <w:r w:rsidRPr="00D32189">
        <w:t>Data Collection and Preprocessing</w:t>
      </w:r>
    </w:p>
    <w:p w14:paraId="5943B2E4" w14:textId="77777777" w:rsidR="00047EE6" w:rsidRPr="00A2219E" w:rsidRDefault="00047EE6" w:rsidP="003E79CA">
      <w:pPr>
        <w:ind w:firstLine="360"/>
        <w:contextualSpacing/>
      </w:pPr>
      <w:r w:rsidRPr="00A2219E">
        <w:t xml:space="preserve">The first stage of this study involves gathering and preparing data from two primary sources: the publicly available PPP loan dataset and a labeled fraud dataset created from public records of prosecuted fraud cases. Each dataset serves a distinct purpose, allowing for the identification of </w:t>
      </w:r>
      <w:r w:rsidRPr="00A2219E">
        <w:lastRenderedPageBreak/>
        <w:t>potential fraud through clustering techniques and enabling semi-supervised learning by combining labeled and unlabeled data.</w:t>
      </w:r>
    </w:p>
    <w:p w14:paraId="1532BCC2" w14:textId="77777777" w:rsidR="00047EE6" w:rsidRPr="00A2219E" w:rsidRDefault="00047EE6" w:rsidP="003E79CA">
      <w:pPr>
        <w:ind w:left="360"/>
        <w:contextualSpacing/>
      </w:pPr>
      <w:r w:rsidRPr="00A2219E">
        <w:rPr>
          <w:b/>
          <w:bCs/>
        </w:rPr>
        <w:t>PPP Loan Data</w:t>
      </w:r>
      <w:r w:rsidRPr="00A2219E">
        <w:br/>
      </w:r>
      <w:r>
        <w:t>T</w:t>
      </w:r>
      <w:r w:rsidRPr="00A2219E">
        <w:t xml:space="preserve">he primary dataset for this study is the PPP loan dataset, which is publicly accessible on SBA.gov and provides a comprehensive view of the approved PPP loans. This dataset includes features critical to fraud detection, such as loan amounts, business types, reported employee counts, loan forgiveness status, geographic information, and loan approval dates </w:t>
      </w:r>
      <w:r>
        <w:fldChar w:fldCharType="begin"/>
      </w:r>
      <w:r>
        <w:instrText xml:space="preserve"> ADDIN ZOTERO_ITEM CSL_CITATION {"citationID":"Sj6FyyEx","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fldChar w:fldCharType="separate"/>
      </w:r>
      <w:r w:rsidRPr="00A2219E">
        <w:rPr>
          <w:rFonts w:cs="Times New Roman"/>
        </w:rPr>
        <w:t>(USSBA, 2023)</w:t>
      </w:r>
      <w:r>
        <w:fldChar w:fldCharType="end"/>
      </w:r>
      <w:r w:rsidRPr="00A2219E">
        <w:t>.</w:t>
      </w:r>
      <w:r>
        <w:t xml:space="preserve"> </w:t>
      </w:r>
      <w:r w:rsidRPr="00A2219E">
        <w:t>These features will be analyzed through unsupervised clustering to identify patterns within the general loan data, which will subsequently support the semi-supervised learning phase by highlighting unusual data clusters that may indicate fraudulent activity.</w:t>
      </w:r>
    </w:p>
    <w:p w14:paraId="56800F7B" w14:textId="77777777" w:rsidR="00047EE6" w:rsidRPr="00A2219E" w:rsidRDefault="00047EE6" w:rsidP="003E79CA">
      <w:pPr>
        <w:ind w:left="360"/>
        <w:contextualSpacing/>
      </w:pPr>
      <w:r w:rsidRPr="00A2219E">
        <w:rPr>
          <w:b/>
          <w:bCs/>
        </w:rPr>
        <w:t>Labeled Fraud Dataset</w:t>
      </w:r>
      <w:r w:rsidRPr="00A2219E">
        <w:br/>
        <w:t>A crucial element of this study is the creation of a labeled fraud dataset, derived from multiple authoritative sources, to provide real-world examples of fraudulent loans. This labeled dataset will be used to train semi-supervised models that can then classify potential fraud within the PPP loan data.</w:t>
      </w:r>
      <w:r w:rsidRPr="00A2219E">
        <w:br/>
        <w:t>The labeled fraud dataset is populated using the following sources:</w:t>
      </w:r>
    </w:p>
    <w:p w14:paraId="09DEB395" w14:textId="77777777" w:rsidR="00047EE6" w:rsidRPr="00A2219E" w:rsidRDefault="00047EE6" w:rsidP="003E79CA">
      <w:pPr>
        <w:ind w:left="720"/>
        <w:contextualSpacing/>
      </w:pPr>
      <w:r w:rsidRPr="00A2219E">
        <w:rPr>
          <w:b/>
          <w:bCs/>
        </w:rPr>
        <w:t>Department of Justice (DOJ)</w:t>
      </w:r>
      <w:r w:rsidRPr="00A2219E">
        <w:t xml:space="preserve">: DOJ press releases and prosecution reports provide verified examples of prosecuted loans identified as fraudulent. Each case includes detailed descriptions of fraud schemes, allowing for comprehensive analysis </w:t>
      </w:r>
      <w:r>
        <w:fldChar w:fldCharType="begin"/>
      </w:r>
      <w:r>
        <w:instrText xml:space="preserve"> ADDIN ZOTERO_ITEM CSL_CITATION {"citationID":"qaKjsttT","properties":{"formattedCitation":"(Department of Justice, 2020)","plainCitation":"(Department of Justice, 2020)","noteIndex":0},"citationItems":[{"id":228,"uris":["http://zotero.org/users/12007747/items/M2HI26NU"],"itemData":{"id":228,"type":"webpage","language":"en","title":"Criminal Division | Fraud Section Enforcement Related to the CARES Act","URL":"https://www.justice.gov/criminal/criminal-fraud/cares-act-fraud","author":[{"family":"Department of Justice","given":""}],"accessed":{"date-parts":[["2024",9,15]]},"issued":{"date-parts":[["2020",9,9]]}}}],"schema":"https://github.com/citation-style-language/schema/raw/master/csl-citation.json"} </w:instrText>
      </w:r>
      <w:r>
        <w:fldChar w:fldCharType="separate"/>
      </w:r>
      <w:r w:rsidRPr="00A2219E">
        <w:rPr>
          <w:rFonts w:cs="Times New Roman"/>
        </w:rPr>
        <w:t>(Department of Justice, 2020)</w:t>
      </w:r>
      <w:r>
        <w:fldChar w:fldCharType="end"/>
      </w:r>
      <w:r w:rsidRPr="00A2219E">
        <w:t>.</w:t>
      </w:r>
    </w:p>
    <w:p w14:paraId="3F9C230F" w14:textId="77777777" w:rsidR="00047EE6" w:rsidRPr="00A2219E" w:rsidRDefault="00047EE6" w:rsidP="003E79CA">
      <w:pPr>
        <w:ind w:left="720"/>
        <w:contextualSpacing/>
      </w:pPr>
      <w:r w:rsidRPr="00A2219E">
        <w:rPr>
          <w:b/>
          <w:bCs/>
        </w:rPr>
        <w:t>Small Business Administration Office of Inspector General (SBA OIG)</w:t>
      </w:r>
      <w:r w:rsidRPr="00A2219E">
        <w:t>: SBA OIG investigative audits and reports expand the labeled dataset by identifying loans flagged as suspicious or ineligible based on investigative criteria</w:t>
      </w:r>
      <w:r>
        <w:t xml:space="preserve"> </w:t>
      </w:r>
      <w:r>
        <w:fldChar w:fldCharType="begin"/>
      </w:r>
      <w:r>
        <w:instrText xml:space="preserve"> ADDIN ZOTERO_ITEM CSL_CITATION {"citationID":"NN9uqpZa","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A2219E">
        <w:rPr>
          <w:rFonts w:cs="Times New Roman"/>
        </w:rPr>
        <w:t>(USSBA OIG, 2023)</w:t>
      </w:r>
      <w:r>
        <w:fldChar w:fldCharType="end"/>
      </w:r>
      <w:r w:rsidRPr="00A2219E">
        <w:t>.</w:t>
      </w:r>
    </w:p>
    <w:p w14:paraId="63F9DEAC" w14:textId="77777777" w:rsidR="00047EE6" w:rsidRPr="00A2219E" w:rsidRDefault="00047EE6" w:rsidP="003E79CA">
      <w:pPr>
        <w:ind w:left="720"/>
        <w:contextualSpacing/>
      </w:pPr>
      <w:r w:rsidRPr="00A2219E">
        <w:rPr>
          <w:b/>
          <w:bCs/>
        </w:rPr>
        <w:lastRenderedPageBreak/>
        <w:t>PandemicOversight.gov</w:t>
      </w:r>
      <w:r w:rsidRPr="00A2219E">
        <w:t xml:space="preserve">: The Pandemic Response Accountability Committee (PRAC) offers a consolidated platform through PandemicOversight.gov, detailing cases of fraud, waste, and abuse related to COVID-19 relief programs. PRAC’s data includes reports from various oversight agencies and provides insights into complex fraud schemes, misuse of funds, and organized fraud efforts within the PPP program </w:t>
      </w:r>
      <w:r>
        <w:fldChar w:fldCharType="begin"/>
      </w:r>
      <w:r>
        <w:instrText xml:space="preserve"> ADDIN ZOTERO_ITEM CSL_CITATION {"citationID":"YSPnkMQc","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A2219E">
        <w:rPr>
          <w:rFonts w:cs="Times New Roman"/>
        </w:rPr>
        <w:t>(PRAC, 2020)</w:t>
      </w:r>
      <w:r>
        <w:fldChar w:fldCharType="end"/>
      </w:r>
      <w:r w:rsidRPr="00A2219E">
        <w:t>.</w:t>
      </w:r>
    </w:p>
    <w:p w14:paraId="03E05FBA" w14:textId="77777777" w:rsidR="00047EE6" w:rsidRPr="00A2219E" w:rsidRDefault="00047EE6" w:rsidP="003E79CA">
      <w:pPr>
        <w:ind w:left="360"/>
        <w:contextualSpacing/>
        <w:rPr>
          <w:b/>
          <w:bCs/>
        </w:rPr>
      </w:pPr>
      <w:r w:rsidRPr="00A2219E">
        <w:rPr>
          <w:b/>
          <w:bCs/>
        </w:rPr>
        <w:t>Data Preprocessing</w:t>
      </w:r>
    </w:p>
    <w:p w14:paraId="51C523FB" w14:textId="77777777" w:rsidR="00047EE6" w:rsidRPr="00A2219E" w:rsidRDefault="00047EE6" w:rsidP="003E79CA">
      <w:pPr>
        <w:ind w:left="360"/>
        <w:contextualSpacing/>
      </w:pPr>
      <w:r w:rsidRPr="00A2219E">
        <w:t>The preprocessing phase involves systematic transformations across both datasets to ensure compatibility with machine learning algorithms and data integrity, particularly for clustering and classification.</w:t>
      </w:r>
    </w:p>
    <w:p w14:paraId="130243FB" w14:textId="77777777" w:rsidR="00047EE6" w:rsidRPr="00A2219E" w:rsidRDefault="00047EE6" w:rsidP="003E79CA">
      <w:pPr>
        <w:numPr>
          <w:ilvl w:val="0"/>
          <w:numId w:val="48"/>
        </w:numPr>
        <w:contextualSpacing/>
      </w:pPr>
      <w:r w:rsidRPr="00A2219E">
        <w:rPr>
          <w:b/>
          <w:bCs/>
        </w:rPr>
        <w:t>Data Integration and Labeling</w:t>
      </w:r>
      <w:r w:rsidRPr="00A2219E">
        <w:t>: The labeled fraud dataset is merged with the general SBA PPP loan data to create a combined dataset with two classifications:</w:t>
      </w:r>
    </w:p>
    <w:p w14:paraId="58F6A7F5" w14:textId="77777777" w:rsidR="00047EE6" w:rsidRPr="00A2219E" w:rsidRDefault="00047EE6" w:rsidP="003E79CA">
      <w:pPr>
        <w:numPr>
          <w:ilvl w:val="1"/>
          <w:numId w:val="48"/>
        </w:numPr>
        <w:contextualSpacing/>
      </w:pPr>
      <w:r w:rsidRPr="00A2219E">
        <w:rPr>
          <w:b/>
          <w:bCs/>
        </w:rPr>
        <w:t>Known Fraud Cases</w:t>
      </w:r>
      <w:r w:rsidRPr="00A2219E">
        <w:t>: Records in the manually labeled fraud dataset are marked with a fraud indicator (fraud = 1).</w:t>
      </w:r>
    </w:p>
    <w:p w14:paraId="09964F8D" w14:textId="77777777" w:rsidR="00047EE6" w:rsidRPr="00A2219E" w:rsidRDefault="00047EE6" w:rsidP="003E79CA">
      <w:pPr>
        <w:numPr>
          <w:ilvl w:val="1"/>
          <w:numId w:val="48"/>
        </w:numPr>
        <w:contextualSpacing/>
      </w:pPr>
      <w:r w:rsidRPr="00A2219E">
        <w:rPr>
          <w:b/>
          <w:bCs/>
        </w:rPr>
        <w:t>General PPP Loan Data</w:t>
      </w:r>
      <w:r w:rsidRPr="00A2219E">
        <w:t>: The remaining records are treated as unlabeled (fraud = 0), as they have not been verified as fraudulent. These records will be analyzed in the unsupervised clustering phase to identify potential anomalies that may indicate fraud.</w:t>
      </w:r>
    </w:p>
    <w:p w14:paraId="66769D20" w14:textId="77777777" w:rsidR="00047EE6" w:rsidRPr="00A2219E" w:rsidRDefault="00047EE6" w:rsidP="003E79CA">
      <w:pPr>
        <w:numPr>
          <w:ilvl w:val="0"/>
          <w:numId w:val="48"/>
        </w:numPr>
        <w:contextualSpacing/>
      </w:pPr>
      <w:r w:rsidRPr="00A2219E">
        <w:rPr>
          <w:b/>
          <w:bCs/>
        </w:rPr>
        <w:t>Handling PII through Hashing</w:t>
      </w:r>
      <w:r w:rsidRPr="00A2219E">
        <w:t>: To ensure confidentiality, fields containing personally identifiable information (PII), such as BorrowerName, BorrowerAddress, FranchiseName, ServicingLenderName, and OriginatingLender, are hashed. This process protects sensitive information while maintaining unique identifiers essential for analysis.</w:t>
      </w:r>
    </w:p>
    <w:p w14:paraId="6F76CAB6" w14:textId="77777777" w:rsidR="00047EE6" w:rsidRPr="00A2219E" w:rsidRDefault="00047EE6" w:rsidP="003E79CA">
      <w:pPr>
        <w:numPr>
          <w:ilvl w:val="0"/>
          <w:numId w:val="48"/>
        </w:numPr>
        <w:contextualSpacing/>
      </w:pPr>
      <w:r w:rsidRPr="00A2219E">
        <w:rPr>
          <w:b/>
          <w:bCs/>
        </w:rPr>
        <w:t>Encoding Categorical Variables</w:t>
      </w:r>
      <w:r w:rsidRPr="00A2219E">
        <w:t>: Categorical variables are encoded based on their structure:</w:t>
      </w:r>
    </w:p>
    <w:p w14:paraId="3B4B8C26" w14:textId="77777777" w:rsidR="00047EE6" w:rsidRPr="00A2219E" w:rsidRDefault="00047EE6" w:rsidP="003E79CA">
      <w:pPr>
        <w:numPr>
          <w:ilvl w:val="1"/>
          <w:numId w:val="48"/>
        </w:numPr>
        <w:contextualSpacing/>
      </w:pPr>
      <w:r w:rsidRPr="00A2219E">
        <w:rPr>
          <w:b/>
          <w:bCs/>
        </w:rPr>
        <w:lastRenderedPageBreak/>
        <w:t>Binary Variables</w:t>
      </w:r>
      <w:r w:rsidRPr="00A2219E">
        <w:t>: Indicators such as RuralUrbanIndicator and HubzoneIndicator are one-hot encoded, allowing for clear binary classification.</w:t>
      </w:r>
    </w:p>
    <w:p w14:paraId="5C4C5429" w14:textId="77777777" w:rsidR="00047EE6" w:rsidRPr="00A2219E" w:rsidRDefault="00047EE6" w:rsidP="003E79CA">
      <w:pPr>
        <w:numPr>
          <w:ilvl w:val="1"/>
          <w:numId w:val="48"/>
        </w:numPr>
        <w:contextualSpacing/>
      </w:pPr>
      <w:r w:rsidRPr="00A2219E">
        <w:rPr>
          <w:b/>
          <w:bCs/>
        </w:rPr>
        <w:t>Multi-Class Variables</w:t>
      </w:r>
      <w:r w:rsidRPr="00A2219E">
        <w:t>: Multi-class categorical variables (e.g., BorrowerState, BusinessType, NAICSCode) are label-encoded to allow compatibility with distance-based clustering and classification methods.</w:t>
      </w:r>
    </w:p>
    <w:p w14:paraId="7745983C" w14:textId="77777777" w:rsidR="00047EE6" w:rsidRPr="00A2219E" w:rsidRDefault="00047EE6" w:rsidP="003E79CA">
      <w:pPr>
        <w:numPr>
          <w:ilvl w:val="0"/>
          <w:numId w:val="48"/>
        </w:numPr>
        <w:contextualSpacing/>
      </w:pPr>
      <w:r w:rsidRPr="00A2219E">
        <w:rPr>
          <w:b/>
          <w:bCs/>
        </w:rPr>
        <w:t>Scaling Numeric Features</w:t>
      </w:r>
      <w:r w:rsidRPr="00A2219E">
        <w:t>: Numeric features, including financial variables, employee counts, and loan allocation details, are standardized using the StandardScaler. Standardization ensures consistent scaling across features, facilitating accurate clustering and improving model performance.</w:t>
      </w:r>
    </w:p>
    <w:p w14:paraId="43EE32DA" w14:textId="750B9C3A" w:rsidR="00047EE6" w:rsidRPr="00A2219E" w:rsidRDefault="00047EE6" w:rsidP="003E79CA">
      <w:pPr>
        <w:numPr>
          <w:ilvl w:val="0"/>
          <w:numId w:val="48"/>
        </w:numPr>
        <w:contextualSpacing/>
      </w:pPr>
      <w:r w:rsidRPr="00A2219E">
        <w:rPr>
          <w:b/>
          <w:bCs/>
        </w:rPr>
        <w:t>Imputation of Missing Values</w:t>
      </w:r>
      <w:r w:rsidRPr="00A2219E">
        <w:t xml:space="preserve">: </w:t>
      </w:r>
      <w:r w:rsidR="001F7AF7" w:rsidRPr="001F7AF7">
        <w:t>Missing values are not imputed by default, as doing so may inadvertently introduce bias or obscure patterns indicative of fraudulent behavior. Instead, categorical variables with missing values, such as NAICSCode, are assigned a separate “Missing” category to retain the integrity of the original dataset. For numeric fields, missingness is handled on a case-by-case basis: variables with excessive missingness may be excluded, while others may be flagged using binary indicators. This approach ensures that potential signals relevant to fraud are preserved, supporting the study’s objective of detecting anomalous or incomplete records through semi-supervised learning techniques.</w:t>
      </w:r>
    </w:p>
    <w:p w14:paraId="2421B52E" w14:textId="77777777" w:rsidR="00047EE6" w:rsidRPr="00A2219E" w:rsidRDefault="00047EE6" w:rsidP="003E79CA">
      <w:pPr>
        <w:numPr>
          <w:ilvl w:val="0"/>
          <w:numId w:val="48"/>
        </w:numPr>
        <w:contextualSpacing/>
      </w:pPr>
      <w:r w:rsidRPr="00A2219E">
        <w:rPr>
          <w:b/>
          <w:bCs/>
        </w:rPr>
        <w:t>Feature Engineering</w:t>
      </w:r>
      <w:r w:rsidRPr="00A2219E">
        <w:t>: Additional features are created to capture relevant fraud indicators. For example, the ForgivenessAmountRatio is calculated by dividing ForgivenessAmount by CurrentApprovalAmount, providing insights into forgiveness patterns that may reveal irregularities suggestive of fraud.</w:t>
      </w:r>
    </w:p>
    <w:p w14:paraId="3C307356" w14:textId="77777777" w:rsidR="00047EE6" w:rsidRPr="00A2219E" w:rsidRDefault="00047EE6" w:rsidP="003E79CA">
      <w:pPr>
        <w:ind w:left="360"/>
        <w:contextualSpacing/>
        <w:rPr>
          <w:b/>
          <w:bCs/>
        </w:rPr>
      </w:pPr>
      <w:r w:rsidRPr="00A2219E">
        <w:rPr>
          <w:b/>
          <w:bCs/>
        </w:rPr>
        <w:t>Feature Selection</w:t>
      </w:r>
    </w:p>
    <w:p w14:paraId="29C58AFA" w14:textId="77777777" w:rsidR="00047EE6" w:rsidRPr="00A2219E" w:rsidRDefault="00047EE6" w:rsidP="003E79CA">
      <w:pPr>
        <w:ind w:left="360"/>
        <w:contextualSpacing/>
      </w:pPr>
      <w:r w:rsidRPr="00A2219E">
        <w:lastRenderedPageBreak/>
        <w:t>This study evaluates model performance using both a complete feature set and a selected subset of key features, addressing RQ1 and testing H1 to determine the impact of feature selection on clustering and classification accuracy.</w:t>
      </w:r>
    </w:p>
    <w:p w14:paraId="1A715F68" w14:textId="77777777" w:rsidR="00047EE6" w:rsidRPr="00A2219E" w:rsidRDefault="00047EE6" w:rsidP="003E79CA">
      <w:pPr>
        <w:numPr>
          <w:ilvl w:val="0"/>
          <w:numId w:val="49"/>
        </w:numPr>
        <w:contextualSpacing/>
      </w:pPr>
      <w:r w:rsidRPr="00A2219E">
        <w:rPr>
          <w:b/>
          <w:bCs/>
        </w:rPr>
        <w:t>Full Feature Set vs. Key Feature Subset</w:t>
      </w:r>
      <w:r w:rsidRPr="00A2219E">
        <w:t>: Two feature configurations are applied to assess the impact of dimensionality on model effectiveness:</w:t>
      </w:r>
    </w:p>
    <w:p w14:paraId="0A65D04F" w14:textId="77777777" w:rsidR="00047EE6" w:rsidRPr="00A2219E" w:rsidRDefault="00047EE6" w:rsidP="003E79CA">
      <w:pPr>
        <w:numPr>
          <w:ilvl w:val="1"/>
          <w:numId w:val="49"/>
        </w:numPr>
        <w:contextualSpacing/>
      </w:pPr>
      <w:r w:rsidRPr="00A2219E">
        <w:rPr>
          <w:b/>
          <w:bCs/>
        </w:rPr>
        <w:t>Full Feature Set</w:t>
      </w:r>
      <w:r w:rsidRPr="00A2219E">
        <w:t>: The entire preprocessed dataset, used as a baseline to understand the contribution of all available features.</w:t>
      </w:r>
    </w:p>
    <w:p w14:paraId="7EF50AA9" w14:textId="77777777" w:rsidR="00047EE6" w:rsidRPr="00A2219E" w:rsidRDefault="00047EE6" w:rsidP="003E79CA">
      <w:pPr>
        <w:numPr>
          <w:ilvl w:val="1"/>
          <w:numId w:val="49"/>
        </w:numPr>
        <w:contextualSpacing/>
      </w:pPr>
      <w:r w:rsidRPr="00A2219E">
        <w:rPr>
          <w:b/>
          <w:bCs/>
        </w:rPr>
        <w:t>Key Feature Subset</w:t>
      </w:r>
      <w:r w:rsidRPr="00A2219E">
        <w:t>: A subset of features, selected through feature importance analysis, expected to contribute most significantly to fraud detection.</w:t>
      </w:r>
    </w:p>
    <w:p w14:paraId="19A6FCCB" w14:textId="77777777" w:rsidR="00047EE6" w:rsidRPr="00A2219E" w:rsidRDefault="00047EE6" w:rsidP="003E79CA">
      <w:pPr>
        <w:numPr>
          <w:ilvl w:val="0"/>
          <w:numId w:val="49"/>
        </w:numPr>
        <w:contextualSpacing/>
      </w:pPr>
      <w:r w:rsidRPr="00A2219E">
        <w:rPr>
          <w:b/>
          <w:bCs/>
        </w:rPr>
        <w:t>Feature Importance Analysis</w:t>
      </w:r>
      <w:r w:rsidRPr="00A2219E">
        <w:t>:</w:t>
      </w:r>
    </w:p>
    <w:p w14:paraId="363CB3EA" w14:textId="77777777" w:rsidR="00047EE6" w:rsidRPr="00A2219E" w:rsidRDefault="00047EE6" w:rsidP="003E79CA">
      <w:pPr>
        <w:numPr>
          <w:ilvl w:val="1"/>
          <w:numId w:val="49"/>
        </w:numPr>
        <w:contextualSpacing/>
      </w:pPr>
      <w:r w:rsidRPr="00A2219E">
        <w:rPr>
          <w:b/>
          <w:bCs/>
        </w:rPr>
        <w:t>Correlation Analysis</w:t>
      </w:r>
      <w:r w:rsidRPr="00A2219E">
        <w:t>: Identifies highly correlated features, reducing redundancy and improving interpretability.</w:t>
      </w:r>
    </w:p>
    <w:p w14:paraId="51CEEC60" w14:textId="77777777" w:rsidR="00047EE6" w:rsidRPr="00A2219E" w:rsidRDefault="00047EE6" w:rsidP="003E79CA">
      <w:pPr>
        <w:numPr>
          <w:ilvl w:val="1"/>
          <w:numId w:val="49"/>
        </w:numPr>
        <w:contextualSpacing/>
      </w:pPr>
      <w:r w:rsidRPr="00A2219E">
        <w:rPr>
          <w:b/>
          <w:bCs/>
        </w:rPr>
        <w:t>Mutual Information and Feature Importance Metrics</w:t>
      </w:r>
      <w:r w:rsidRPr="00A2219E">
        <w:t>: Algorithms such as random forest feature importance and mutual information scores are applied to highlight features with the strongest contributions to identifying fraudulent patterns.</w:t>
      </w:r>
    </w:p>
    <w:p w14:paraId="0A4F0CF3" w14:textId="77777777" w:rsidR="00047EE6" w:rsidRPr="00D32189" w:rsidRDefault="00047EE6" w:rsidP="003E79CA">
      <w:pPr>
        <w:numPr>
          <w:ilvl w:val="0"/>
          <w:numId w:val="49"/>
        </w:numPr>
        <w:contextualSpacing/>
      </w:pPr>
      <w:r w:rsidRPr="00A2219E">
        <w:rPr>
          <w:b/>
          <w:bCs/>
        </w:rPr>
        <w:t>Evaluation of Feature Impact</w:t>
      </w:r>
      <w:r w:rsidRPr="00A2219E">
        <w:t>: The effectiveness of the full and key feature subsets will be evaluated across clustering and classification stages to determine which configuration optimally aids in fraud detection. This testing phase addresses RQ1 and validates H1 by examining the role of specific features in distinguishing fraudulent cases.</w:t>
      </w:r>
    </w:p>
    <w:p w14:paraId="15B0733D" w14:textId="77777777" w:rsidR="00047EE6" w:rsidRPr="00D32189" w:rsidRDefault="00047EE6" w:rsidP="003E79CA">
      <w:pPr>
        <w:pStyle w:val="Heading3"/>
      </w:pPr>
      <w:r w:rsidRPr="00D32189">
        <w:t>Clustering</w:t>
      </w:r>
      <w:r>
        <w:t xml:space="preserve"> Methodology</w:t>
      </w:r>
    </w:p>
    <w:p w14:paraId="2D419E0A" w14:textId="77777777" w:rsidR="00047EE6" w:rsidRDefault="00047EE6" w:rsidP="003E79CA">
      <w:pPr>
        <w:ind w:left="360" w:firstLine="360"/>
        <w:contextualSpacing/>
      </w:pPr>
      <w:r w:rsidRPr="00A27985">
        <w:t xml:space="preserve">The clustering methodology employs a range of unsupervised algorithms to detect patterns and potential fraud within the general PPP loan dataset, which consists of loans not </w:t>
      </w:r>
      <w:r w:rsidRPr="00A27985">
        <w:lastRenderedPageBreak/>
        <w:t>explicitly labeled as fraudulent. By identifying clusters and outliers, this phase aims to detect anomalies that may indicate fraud. Results from clustering are later combined with labeled fraud data to enhance the accuracy of fraud detection in the semi-supervised learning phase. This section details the four clustering techniques applied in this study: K-Means, Hierarchical Clustering, DBSCAN, and T-SNE for visualization.</w:t>
      </w:r>
    </w:p>
    <w:p w14:paraId="11DC5E43" w14:textId="7BFBE42D" w:rsidR="00A43DD9" w:rsidRPr="00A27985" w:rsidRDefault="00A43DD9" w:rsidP="003E79CA">
      <w:pPr>
        <w:ind w:left="360" w:firstLine="360"/>
        <w:contextualSpacing/>
      </w:pPr>
      <w:r w:rsidRPr="00A43DD9">
        <w:t>PCA is applied prior to clustering to reduce dimensionality and mitigate the curse of dimensionality. By retaining components that explain 95% of the variance in the dataset, PCA simplifies data representation, enhancing clustering performance while preserving critical information.</w:t>
      </w:r>
    </w:p>
    <w:p w14:paraId="4958A5EC" w14:textId="77777777" w:rsidR="00047EE6" w:rsidRPr="00A27985" w:rsidRDefault="00047EE6" w:rsidP="003E79CA">
      <w:pPr>
        <w:ind w:left="360"/>
        <w:contextualSpacing/>
        <w:rPr>
          <w:b/>
          <w:bCs/>
        </w:rPr>
      </w:pPr>
      <w:r w:rsidRPr="00A27985">
        <w:rPr>
          <w:b/>
          <w:bCs/>
        </w:rPr>
        <w:t>K-Means Clustering</w:t>
      </w:r>
    </w:p>
    <w:p w14:paraId="68E222BA" w14:textId="77777777" w:rsidR="00047EE6" w:rsidRPr="00A27985" w:rsidRDefault="00047EE6" w:rsidP="003E79CA">
      <w:pPr>
        <w:ind w:left="360"/>
        <w:contextualSpacing/>
      </w:pPr>
      <w:r w:rsidRPr="00A27985">
        <w:t>K-Means clustering is applied as a foundational method due to its efficiency and effectiveness in grouping data into distinct clusters. The algorithm iteratively assigns data points to a fixed number of clusters (K) based on their proximity to calculated cluster centroids.</w:t>
      </w:r>
    </w:p>
    <w:p w14:paraId="465B2B29" w14:textId="77777777" w:rsidR="00047EE6" w:rsidRPr="00A27985" w:rsidRDefault="00047EE6" w:rsidP="003E79CA">
      <w:pPr>
        <w:ind w:left="720"/>
        <w:contextualSpacing/>
      </w:pPr>
      <w:r w:rsidRPr="00A27985">
        <w:rPr>
          <w:b/>
          <w:bCs/>
        </w:rPr>
        <w:t>Procedure</w:t>
      </w:r>
      <w:r w:rsidRPr="00A27985">
        <w:t>: K-Means is applied to both the full feature set and the key feature subset to evaluate the impact of feature selection. The Elbow Method is used to determine the optimal number of clusters by identifying the point at which adding more clusters yields minimal reduction in within-cluster variance.</w:t>
      </w:r>
    </w:p>
    <w:p w14:paraId="3293ABD2" w14:textId="77777777" w:rsidR="00047EE6" w:rsidRPr="00A27985" w:rsidRDefault="00047EE6" w:rsidP="003E79CA">
      <w:pPr>
        <w:ind w:left="720"/>
        <w:contextualSpacing/>
      </w:pPr>
      <w:r w:rsidRPr="00A27985">
        <w:rPr>
          <w:b/>
          <w:bCs/>
        </w:rPr>
        <w:t>Evaluation</w:t>
      </w:r>
      <w:r w:rsidRPr="00A27985">
        <w:t>: Cluster quality is assessed using metrics like the Silhouette Score and the Davies-Bouldin Index, which measure cohesion within clusters and separation between clusters. These metrics ensure that clusters are well-defined, facilitating accurate anomaly detection.</w:t>
      </w:r>
    </w:p>
    <w:p w14:paraId="66336EA7" w14:textId="77777777" w:rsidR="00047EE6" w:rsidRPr="00A27985" w:rsidRDefault="00047EE6" w:rsidP="003E79CA">
      <w:pPr>
        <w:ind w:left="360"/>
        <w:contextualSpacing/>
        <w:rPr>
          <w:b/>
          <w:bCs/>
        </w:rPr>
      </w:pPr>
      <w:r w:rsidRPr="00A27985">
        <w:rPr>
          <w:b/>
          <w:bCs/>
        </w:rPr>
        <w:t>Hierarchical Clustering</w:t>
      </w:r>
    </w:p>
    <w:p w14:paraId="5E28F4ED" w14:textId="77777777" w:rsidR="00047EE6" w:rsidRPr="00A27985" w:rsidRDefault="00047EE6" w:rsidP="003E79CA">
      <w:pPr>
        <w:ind w:left="360"/>
        <w:contextualSpacing/>
      </w:pPr>
      <w:r w:rsidRPr="00A27985">
        <w:lastRenderedPageBreak/>
        <w:t>Hierarchical clustering is used to explore nested structures within the data, which may reveal hierarchical or layered relationships among potentially fraudulent cases.</w:t>
      </w:r>
    </w:p>
    <w:p w14:paraId="64491664" w14:textId="77777777" w:rsidR="00047EE6" w:rsidRPr="00A27985" w:rsidRDefault="00047EE6" w:rsidP="003E79CA">
      <w:pPr>
        <w:ind w:left="720"/>
        <w:contextualSpacing/>
      </w:pPr>
      <w:r w:rsidRPr="00A27985">
        <w:rPr>
          <w:b/>
          <w:bCs/>
        </w:rPr>
        <w:t>Procedure</w:t>
      </w:r>
      <w:r w:rsidRPr="00A27985">
        <w:t>: This study uses agglomerative clustering, a form of hierarchical clustering, with complete linkage to gradually group data points into clusters. Hierarchical clustering is applied to both feature configurations to examine whether the selected features improve the clarity of detected fraud patterns.</w:t>
      </w:r>
    </w:p>
    <w:p w14:paraId="62ECE28D" w14:textId="77777777" w:rsidR="00047EE6" w:rsidRPr="00A27985" w:rsidRDefault="00047EE6" w:rsidP="003E79CA">
      <w:pPr>
        <w:ind w:left="720"/>
        <w:contextualSpacing/>
      </w:pPr>
      <w:r w:rsidRPr="00A27985">
        <w:rPr>
          <w:b/>
          <w:bCs/>
        </w:rPr>
        <w:t>Evaluation</w:t>
      </w:r>
      <w:r w:rsidRPr="00A27985">
        <w:t>: Cluster quality is visualized using a Dendrogram, which represents the merging of clusters in hierarchical order, and further validated with the Silhouette</w:t>
      </w:r>
      <w:r w:rsidRPr="00A27985">
        <w:rPr>
          <w:b/>
          <w:bCs/>
        </w:rPr>
        <w:t xml:space="preserve"> </w:t>
      </w:r>
      <w:r w:rsidRPr="00A27985">
        <w:t>Coefficient to assess the separation between clusters. Hierarchical clustering’s ability to highlight nested relationships is valuable in identifying layered or complex fraud patterns.</w:t>
      </w:r>
    </w:p>
    <w:p w14:paraId="34BC2E77" w14:textId="77777777" w:rsidR="00047EE6" w:rsidRPr="00A27985" w:rsidRDefault="00047EE6" w:rsidP="003E79CA">
      <w:pPr>
        <w:ind w:left="360"/>
        <w:contextualSpacing/>
        <w:rPr>
          <w:b/>
          <w:bCs/>
        </w:rPr>
      </w:pPr>
      <w:r w:rsidRPr="00A27985">
        <w:rPr>
          <w:b/>
          <w:bCs/>
        </w:rPr>
        <w:t>DBSCAN for Anomaly Detection</w:t>
      </w:r>
    </w:p>
    <w:p w14:paraId="324F4CA5" w14:textId="77777777" w:rsidR="00047EE6" w:rsidRPr="00A27985" w:rsidRDefault="00047EE6" w:rsidP="003E79CA">
      <w:pPr>
        <w:ind w:left="360"/>
        <w:contextualSpacing/>
      </w:pPr>
      <w:r w:rsidRPr="00A27985">
        <w:t>DBSCAN (Density-Based Spatial Clustering of Applications with Noise) is particularly effective in detecting anomalies within the PPP dataset. By identifying regions of dense data points and labeling sparse regions as noise, DBSCAN helps isolate outliers that may correspond to fraudulent loans.</w:t>
      </w:r>
    </w:p>
    <w:p w14:paraId="273C1F5F" w14:textId="77777777" w:rsidR="00047EE6" w:rsidRPr="00A27985" w:rsidRDefault="00047EE6" w:rsidP="003E79CA">
      <w:pPr>
        <w:ind w:left="720"/>
        <w:contextualSpacing/>
      </w:pPr>
      <w:r w:rsidRPr="00A27985">
        <w:rPr>
          <w:b/>
          <w:bCs/>
        </w:rPr>
        <w:t>Procedure</w:t>
      </w:r>
      <w:r w:rsidRPr="00A27985">
        <w:t>: DBSCAN is applied to the general PPP dataset, where it labels dense clusters while marking noise points (labeled as -1) as potential anomalies. Parameters eps (distance threshold) and min_samples (minimum number of points for a dense region) are tuned to balance sensitivity to outliers while minimizing false positives.</w:t>
      </w:r>
    </w:p>
    <w:p w14:paraId="488C59A6" w14:textId="77777777" w:rsidR="00047EE6" w:rsidRPr="00A27985" w:rsidRDefault="00047EE6" w:rsidP="003E79CA">
      <w:pPr>
        <w:ind w:left="720"/>
        <w:contextualSpacing/>
      </w:pPr>
      <w:r w:rsidRPr="00A27985">
        <w:rPr>
          <w:b/>
          <w:bCs/>
        </w:rPr>
        <w:t>Application for Outlier Detection</w:t>
      </w:r>
      <w:r w:rsidRPr="00A27985">
        <w:t>: DBSCAN's noise points are flagged as high-risk loans and marked for further analysis in the semi-supervised classification stage. This approach aligns with the goal of identifying previously unmarked loans that exhibit anomalous characteristics consistent with fraud.</w:t>
      </w:r>
    </w:p>
    <w:p w14:paraId="4B5822D9" w14:textId="77777777" w:rsidR="00047EE6" w:rsidRPr="00A27985" w:rsidRDefault="00047EE6" w:rsidP="003E79CA">
      <w:pPr>
        <w:ind w:firstLine="360"/>
        <w:contextualSpacing/>
        <w:rPr>
          <w:b/>
          <w:bCs/>
        </w:rPr>
      </w:pPr>
      <w:r w:rsidRPr="00A27985">
        <w:rPr>
          <w:b/>
          <w:bCs/>
        </w:rPr>
        <w:lastRenderedPageBreak/>
        <w:t>T-SNE for Dimensionality Reduction and Visualization</w:t>
      </w:r>
    </w:p>
    <w:p w14:paraId="0F3DCE1B" w14:textId="77777777" w:rsidR="00047EE6" w:rsidRPr="00A27985" w:rsidRDefault="00047EE6" w:rsidP="003E79CA">
      <w:pPr>
        <w:ind w:left="360"/>
        <w:contextualSpacing/>
      </w:pPr>
      <w:r w:rsidRPr="00A27985">
        <w:t>T-SNE (t-distributed Stochastic Neighbor Embedding) is applied to visualize clustering results and support interpretability of high-dimensional data. Although primarily a visualization tool, T-SNE assists in examining the separation and cohesion of clusters identified by other methods, adding interpretive depth to clustering results.</w:t>
      </w:r>
    </w:p>
    <w:p w14:paraId="51188B2B" w14:textId="77777777" w:rsidR="00047EE6" w:rsidRPr="00A27985" w:rsidRDefault="00047EE6" w:rsidP="003E79CA">
      <w:pPr>
        <w:ind w:left="720"/>
        <w:contextualSpacing/>
      </w:pPr>
      <w:r w:rsidRPr="00A27985">
        <w:rPr>
          <w:b/>
          <w:bCs/>
        </w:rPr>
        <w:t>Procedure</w:t>
      </w:r>
      <w:r w:rsidRPr="00A27985">
        <w:t>: T-SNE reduces the dataset to two-dimensional space, capturing the local and global relationships between data points in clusters. By applying T-SNE to both the full and selected feature sets, this study visualizes the clusters formed by K-Means, Hierarchical, and DBSCAN methods.</w:t>
      </w:r>
    </w:p>
    <w:p w14:paraId="359FD4A7" w14:textId="77777777" w:rsidR="00047EE6" w:rsidRPr="00A27985" w:rsidRDefault="00047EE6" w:rsidP="003E79CA">
      <w:pPr>
        <w:ind w:left="720"/>
        <w:contextualSpacing/>
      </w:pPr>
      <w:r w:rsidRPr="00A27985">
        <w:rPr>
          <w:b/>
          <w:bCs/>
        </w:rPr>
        <w:t>Visualization of Cluster Separation</w:t>
      </w:r>
      <w:r w:rsidRPr="00A27985">
        <w:t>: Visualizations produced by T-SNE help assess the density and separation of clusters, particularly for complex fraud patterns. These visual insights support cluster validation and offer a preliminary understanding of potential outliers, reinforcing the clustering results and aiding in the interpretation of potential fraud cases.</w:t>
      </w:r>
    </w:p>
    <w:p w14:paraId="4FADD0F3" w14:textId="77777777" w:rsidR="00047EE6" w:rsidRDefault="00047EE6" w:rsidP="003E79CA">
      <w:pPr>
        <w:ind w:firstLine="360"/>
        <w:contextualSpacing/>
      </w:pPr>
      <w:r w:rsidRPr="00A27985">
        <w:t>Each clustering method offers a unique approach to organizing and interpreting the PPP loan data, aiming to detect potential fraud by identifying dense clusters and isolating outliers. Cluster quality and anomaly detection results from these methods will be assessed and combined with labeled fraud cases in the semi-supervised classification stage to improve fraud detection accuracy. This combined approach will test whether the clusters identified here correspond to known fraudulent patterns, thereby addressing RQ1 and testing H1.</w:t>
      </w:r>
    </w:p>
    <w:p w14:paraId="716E9835" w14:textId="77777777" w:rsidR="00A43DD9" w:rsidRPr="00A43DD9" w:rsidRDefault="00A43DD9" w:rsidP="003E79CA">
      <w:pPr>
        <w:ind w:firstLine="360"/>
        <w:contextualSpacing/>
      </w:pPr>
      <w:r w:rsidRPr="00A43DD9">
        <w:t>To ensure robustness and reproducibility in clustering, this study applies cross-validation techniques adapted for unsupervised learning. These include:</w:t>
      </w:r>
    </w:p>
    <w:p w14:paraId="3AD2154D" w14:textId="77777777" w:rsidR="00A43DD9" w:rsidRPr="00A43DD9" w:rsidRDefault="00A43DD9" w:rsidP="003E79CA">
      <w:pPr>
        <w:numPr>
          <w:ilvl w:val="0"/>
          <w:numId w:val="63"/>
        </w:numPr>
        <w:contextualSpacing/>
      </w:pPr>
      <w:r w:rsidRPr="00A43DD9">
        <w:rPr>
          <w:b/>
          <w:bCs/>
        </w:rPr>
        <w:lastRenderedPageBreak/>
        <w:t>Split-Half Reliability</w:t>
      </w:r>
      <w:r w:rsidRPr="00A43DD9">
        <w:t>: The dataset is divided into two subsets, and clustering is performed on each. Consistency in cluster assignments across the two subsets is measured using the Adjusted Rand Index (ARI), which evaluates the degree of agreement between clustering results.</w:t>
      </w:r>
    </w:p>
    <w:p w14:paraId="2888021E" w14:textId="77777777" w:rsidR="00A43DD9" w:rsidRPr="00A43DD9" w:rsidRDefault="00A43DD9" w:rsidP="003E79CA">
      <w:pPr>
        <w:numPr>
          <w:ilvl w:val="0"/>
          <w:numId w:val="63"/>
        </w:numPr>
        <w:contextualSpacing/>
      </w:pPr>
      <w:r w:rsidRPr="00A43DD9">
        <w:rPr>
          <w:b/>
          <w:bCs/>
        </w:rPr>
        <w:t>Bootstrap Sampling</w:t>
      </w:r>
      <w:r w:rsidRPr="00A43DD9">
        <w:t>: Repeatedly samples subsets of the data and applies clustering to assess the stability of cluster assignments. This method helps identify how sensitive the clustering model is to variations in the data.</w:t>
      </w:r>
    </w:p>
    <w:p w14:paraId="04C5F5E5" w14:textId="77777777" w:rsidR="00A43DD9" w:rsidRPr="00A43DD9" w:rsidRDefault="00A43DD9" w:rsidP="003E79CA">
      <w:pPr>
        <w:numPr>
          <w:ilvl w:val="0"/>
          <w:numId w:val="63"/>
        </w:numPr>
        <w:contextualSpacing/>
      </w:pPr>
      <w:r w:rsidRPr="00A43DD9">
        <w:rPr>
          <w:b/>
          <w:bCs/>
        </w:rPr>
        <w:t>Cluster Validity Indices</w:t>
      </w:r>
      <w:r w:rsidRPr="00A43DD9">
        <w:t>:</w:t>
      </w:r>
    </w:p>
    <w:p w14:paraId="39770020" w14:textId="77777777" w:rsidR="00A43DD9" w:rsidRPr="00A43DD9" w:rsidRDefault="00A43DD9" w:rsidP="003E79CA">
      <w:pPr>
        <w:numPr>
          <w:ilvl w:val="1"/>
          <w:numId w:val="63"/>
        </w:numPr>
        <w:contextualSpacing/>
      </w:pPr>
      <w:r w:rsidRPr="00A43DD9">
        <w:rPr>
          <w:b/>
          <w:bCs/>
        </w:rPr>
        <w:t>Silhouette Score</w:t>
      </w:r>
      <w:r w:rsidRPr="00A43DD9">
        <w:t>: Quantifies the compactness of data points within clusters compared to their separation from other clusters. Higher scores indicate more distinct and well-defined clusters.</w:t>
      </w:r>
    </w:p>
    <w:p w14:paraId="254C8C5D" w14:textId="77777777" w:rsidR="00A43DD9" w:rsidRPr="00A43DD9" w:rsidRDefault="00A43DD9" w:rsidP="003E79CA">
      <w:pPr>
        <w:numPr>
          <w:ilvl w:val="1"/>
          <w:numId w:val="63"/>
        </w:numPr>
        <w:contextualSpacing/>
      </w:pPr>
      <w:r w:rsidRPr="00A43DD9">
        <w:rPr>
          <w:b/>
          <w:bCs/>
        </w:rPr>
        <w:t>Calinski-Harabasz Index</w:t>
      </w:r>
      <w:r w:rsidRPr="00A43DD9">
        <w:t>: Measures the ratio of intra-cluster cohesion to inter-cluster separation. This index is particularly useful in comparing clustering results across algorithms or hyperparameter settings.</w:t>
      </w:r>
    </w:p>
    <w:p w14:paraId="322DD483" w14:textId="4D494071" w:rsidR="00A43DD9" w:rsidRPr="00A27985" w:rsidRDefault="00A43DD9" w:rsidP="003E79CA">
      <w:pPr>
        <w:ind w:firstLine="360"/>
        <w:contextualSpacing/>
      </w:pPr>
      <w:r w:rsidRPr="00A43DD9">
        <w:t>These metrics will be used iteratively to refine the clustering models, ensuring optimal performance before integrating them into the semi-supervised classification phase.</w:t>
      </w:r>
    </w:p>
    <w:p w14:paraId="5A35E2A7" w14:textId="0EC6D4B3" w:rsidR="00047EE6" w:rsidRPr="00A27985" w:rsidRDefault="00DC7B8E" w:rsidP="003E79CA">
      <w:pPr>
        <w:pStyle w:val="Heading3"/>
      </w:pPr>
      <w:r>
        <w:t>Hybrid Approach</w:t>
      </w:r>
      <w:r w:rsidR="00A43DD9">
        <w:t xml:space="preserve"> </w:t>
      </w:r>
      <w:r w:rsidR="00047EE6">
        <w:t>and Combined Models</w:t>
      </w:r>
    </w:p>
    <w:p w14:paraId="6044FB7B" w14:textId="77777777" w:rsidR="00047EE6" w:rsidRPr="0095551E" w:rsidRDefault="00047EE6" w:rsidP="003E79CA">
      <w:pPr>
        <w:ind w:left="360" w:firstLine="360"/>
        <w:contextualSpacing/>
      </w:pPr>
      <w:r w:rsidRPr="0095551E">
        <w:t>The semi-supervised classification phase builds on the results of the clustering analysis by combining labeled fraud data with pseudo-labels generated from unsupervised clustering. This approach leverages both the labeled fraud dataset and the clusters from the PPP loan data to create a more comprehensive model capable of detecting potential fraud cases. The goal is to answer RQ2 by testing various combinations of clustering and classification models, comparing their effectiveness in identifying fraud within the PPP dataset.</w:t>
      </w:r>
    </w:p>
    <w:p w14:paraId="51707D37" w14:textId="77777777" w:rsidR="00047EE6" w:rsidRPr="0095551E" w:rsidRDefault="00047EE6" w:rsidP="003E79CA">
      <w:pPr>
        <w:contextualSpacing/>
        <w:rPr>
          <w:b/>
          <w:bCs/>
        </w:rPr>
      </w:pPr>
      <w:r w:rsidRPr="0095551E">
        <w:rPr>
          <w:b/>
          <w:bCs/>
        </w:rPr>
        <w:lastRenderedPageBreak/>
        <w:t>Supervised Models</w:t>
      </w:r>
    </w:p>
    <w:p w14:paraId="63809785" w14:textId="77777777" w:rsidR="00047EE6" w:rsidRPr="0095551E" w:rsidRDefault="00047EE6" w:rsidP="003E79CA">
      <w:pPr>
        <w:contextualSpacing/>
      </w:pPr>
      <w:r w:rsidRPr="0095551E">
        <w:t>Supervised machine learning models are trained on the labeled dataset, which consists of cases from DOJ, SBA OIG, and PRAC reports. These models establish a baseline performance for fraud detection, providing a comparison for later combined model approaches.</w:t>
      </w:r>
    </w:p>
    <w:p w14:paraId="5741C2C6" w14:textId="77777777" w:rsidR="00047EE6" w:rsidRPr="0095551E" w:rsidRDefault="00047EE6" w:rsidP="003E79CA">
      <w:pPr>
        <w:contextualSpacing/>
      </w:pPr>
      <w:r w:rsidRPr="0095551E">
        <w:rPr>
          <w:b/>
          <w:bCs/>
        </w:rPr>
        <w:t>Model Selection</w:t>
      </w:r>
      <w:r w:rsidRPr="0095551E">
        <w:t>: The study includes a variety of supervised algorithms to test their individual and combined effectiveness:</w:t>
      </w:r>
    </w:p>
    <w:p w14:paraId="10DA10A1" w14:textId="77777777" w:rsidR="00047EE6" w:rsidRPr="0095551E" w:rsidRDefault="00047EE6" w:rsidP="003E79CA">
      <w:pPr>
        <w:numPr>
          <w:ilvl w:val="1"/>
          <w:numId w:val="16"/>
        </w:numPr>
        <w:tabs>
          <w:tab w:val="num" w:pos="1440"/>
        </w:tabs>
        <w:contextualSpacing/>
      </w:pPr>
      <w:r w:rsidRPr="0095551E">
        <w:rPr>
          <w:b/>
          <w:bCs/>
        </w:rPr>
        <w:t>Support Vector Machine (SVM)</w:t>
      </w:r>
      <w:r w:rsidRPr="0095551E">
        <w:t>: Known for high accuracy in binary classification tasks, SVM is used to establish a high-precision baseline for fraud detection.</w:t>
      </w:r>
    </w:p>
    <w:p w14:paraId="18BCBD25" w14:textId="77777777" w:rsidR="00047EE6" w:rsidRPr="0095551E" w:rsidRDefault="00047EE6" w:rsidP="003E79CA">
      <w:pPr>
        <w:numPr>
          <w:ilvl w:val="1"/>
          <w:numId w:val="16"/>
        </w:numPr>
        <w:tabs>
          <w:tab w:val="num" w:pos="1440"/>
        </w:tabs>
        <w:contextualSpacing/>
      </w:pPr>
      <w:r w:rsidRPr="0095551E">
        <w:rPr>
          <w:b/>
          <w:bCs/>
        </w:rPr>
        <w:t>Logistic Regression</w:t>
      </w:r>
      <w:r w:rsidRPr="0095551E">
        <w:t>: Logistic regression offers interpretability and efficiency, making it suitable for initial fraud classification tasks.</w:t>
      </w:r>
    </w:p>
    <w:p w14:paraId="1BB0E0F4" w14:textId="77777777" w:rsidR="00047EE6" w:rsidRPr="0095551E" w:rsidRDefault="00047EE6" w:rsidP="003E79CA">
      <w:pPr>
        <w:numPr>
          <w:ilvl w:val="1"/>
          <w:numId w:val="16"/>
        </w:numPr>
        <w:tabs>
          <w:tab w:val="num" w:pos="1440"/>
        </w:tabs>
        <w:contextualSpacing/>
      </w:pPr>
      <w:r w:rsidRPr="0095551E">
        <w:rPr>
          <w:b/>
          <w:bCs/>
        </w:rPr>
        <w:t>Neural Networks</w:t>
      </w:r>
      <w:r w:rsidRPr="0095551E">
        <w:t>: Multi-layer perceptrons are included to capture complex patterns and interactions in the data, particularly valuable for detecting subtle fraud indicators.</w:t>
      </w:r>
    </w:p>
    <w:p w14:paraId="6BB2A011" w14:textId="77777777" w:rsidR="00047EE6" w:rsidRPr="0095551E" w:rsidRDefault="00047EE6" w:rsidP="003E79CA">
      <w:pPr>
        <w:numPr>
          <w:ilvl w:val="1"/>
          <w:numId w:val="16"/>
        </w:numPr>
        <w:tabs>
          <w:tab w:val="num" w:pos="1440"/>
        </w:tabs>
        <w:contextualSpacing/>
      </w:pPr>
      <w:r w:rsidRPr="0095551E">
        <w:rPr>
          <w:b/>
          <w:bCs/>
        </w:rPr>
        <w:t>Naïve Bayes</w:t>
      </w:r>
      <w:r w:rsidRPr="0095551E">
        <w:t>: This probabilistic model is included for its ability to handle categorical data and deliver fast predictions, offering a comparison to more complex models.</w:t>
      </w:r>
    </w:p>
    <w:p w14:paraId="3EB3AB8E" w14:textId="77777777" w:rsidR="00047EE6" w:rsidRPr="0095551E" w:rsidRDefault="00047EE6" w:rsidP="003E79CA">
      <w:pPr>
        <w:numPr>
          <w:ilvl w:val="1"/>
          <w:numId w:val="16"/>
        </w:numPr>
        <w:tabs>
          <w:tab w:val="num" w:pos="1440"/>
        </w:tabs>
        <w:contextualSpacing/>
      </w:pPr>
      <w:r w:rsidRPr="0095551E">
        <w:rPr>
          <w:b/>
          <w:bCs/>
        </w:rPr>
        <w:t>Decision Trees and Ensemble Models</w:t>
      </w:r>
      <w:r w:rsidRPr="0095551E">
        <w:t>: Decision trees, along with ensemble methods like random forests and gradient boosting, are chosen for their ability to capture non-linear relationships and mitigate overfitting, crucial in high-dimensional fraud detection tasks.</w:t>
      </w:r>
    </w:p>
    <w:p w14:paraId="0DC93856" w14:textId="77777777" w:rsidR="00047EE6" w:rsidRPr="0095551E" w:rsidRDefault="00047EE6" w:rsidP="003E79CA">
      <w:pPr>
        <w:ind w:left="360"/>
        <w:contextualSpacing/>
      </w:pPr>
      <w:r w:rsidRPr="0095551E">
        <w:rPr>
          <w:b/>
          <w:bCs/>
        </w:rPr>
        <w:t>Baseline Training</w:t>
      </w:r>
      <w:r w:rsidRPr="0095551E">
        <w:t>: Each supervised model is trained on the labeled fraud dataset, using fraud indicators (fraud = 1) and general loans (fraud = 0) as target labels. Model performance is measured through metrics such as accuracy, AUC-ROC, precision, recall, and F1-Score, which collectively assess each model’s initial classification power.</w:t>
      </w:r>
    </w:p>
    <w:p w14:paraId="7B82F53C" w14:textId="77777777" w:rsidR="00047EE6" w:rsidRPr="00B05A44" w:rsidRDefault="00047EE6" w:rsidP="003E79CA">
      <w:pPr>
        <w:pStyle w:val="Heading3"/>
      </w:pPr>
      <w:r w:rsidRPr="00B05A44">
        <w:lastRenderedPageBreak/>
        <w:t>Combined Clustering and Classification</w:t>
      </w:r>
    </w:p>
    <w:p w14:paraId="6A06EF43" w14:textId="77777777" w:rsidR="00047EE6" w:rsidRPr="0095551E" w:rsidRDefault="00047EE6" w:rsidP="003E79CA">
      <w:pPr>
        <w:ind w:firstLine="360"/>
        <w:contextualSpacing/>
      </w:pPr>
      <w:r w:rsidRPr="0095551E">
        <w:t>The unsupervised clusters from the PPP loan data are integrated with supervised classification models to improve fraud detection performance. By combining clustering and classification outputs, this approach enhances the detection of unlabeled fraud cases, allowing for an evaluation of various unsupervised + supervised model pairings.</w:t>
      </w:r>
    </w:p>
    <w:p w14:paraId="50A5C2F3" w14:textId="1738463B" w:rsidR="00C72BAC" w:rsidRPr="00C72BAC" w:rsidRDefault="00047EE6" w:rsidP="003E79CA">
      <w:pPr>
        <w:contextualSpacing/>
      </w:pPr>
      <w:r w:rsidRPr="0095551E">
        <w:rPr>
          <w:b/>
          <w:bCs/>
        </w:rPr>
        <w:t>Pseudo-Labeling and Cluster Integration</w:t>
      </w:r>
      <w:r w:rsidRPr="0095551E">
        <w:t xml:space="preserve">: </w:t>
      </w:r>
      <w:r w:rsidR="00C72BAC" w:rsidRPr="00C72BAC">
        <w:t>The integration of clustering results into classification models transforms unsupervised outputs into actionable inputs for semi-supervised learning. This process combines clustering-derived pseudo-labels with limited labeled data to enhance classification accuracy. The implementation is as follows:</w:t>
      </w:r>
    </w:p>
    <w:p w14:paraId="0234C769" w14:textId="77777777" w:rsidR="00C72BAC" w:rsidRPr="00C72BAC" w:rsidRDefault="00C72BAC" w:rsidP="003E79CA">
      <w:pPr>
        <w:numPr>
          <w:ilvl w:val="0"/>
          <w:numId w:val="72"/>
        </w:numPr>
        <w:contextualSpacing/>
      </w:pPr>
      <w:r w:rsidRPr="00C72BAC">
        <w:rPr>
          <w:b/>
          <w:bCs/>
        </w:rPr>
        <w:t>K-Means Clustering</w:t>
      </w:r>
      <w:r w:rsidRPr="00C72BAC">
        <w:t>:</w:t>
      </w:r>
    </w:p>
    <w:p w14:paraId="3DD2C689" w14:textId="77777777" w:rsidR="00C72BAC" w:rsidRPr="00C72BAC" w:rsidRDefault="00C72BAC" w:rsidP="003E79CA">
      <w:pPr>
        <w:numPr>
          <w:ilvl w:val="1"/>
          <w:numId w:val="72"/>
        </w:numPr>
        <w:contextualSpacing/>
      </w:pPr>
      <w:r w:rsidRPr="00C72BAC">
        <w:t>The K-Means algorithm generates clusters grouping loans with similar attributes (e.g., loan amount, business type).</w:t>
      </w:r>
    </w:p>
    <w:p w14:paraId="5A1742DF" w14:textId="77777777" w:rsidR="00C72BAC" w:rsidRPr="00C72BAC" w:rsidRDefault="00C72BAC" w:rsidP="003E79CA">
      <w:pPr>
        <w:numPr>
          <w:ilvl w:val="1"/>
          <w:numId w:val="72"/>
        </w:numPr>
        <w:contextualSpacing/>
      </w:pPr>
      <w:r w:rsidRPr="00C72BAC">
        <w:t>Each loan is assigned a cluster ID, treated as a categorical feature (cluster_id) in the classification model. This feature captures underlying groupings, enhancing the model’s ability to distinguish between normal and anomalous patterns.</w:t>
      </w:r>
    </w:p>
    <w:p w14:paraId="496D5255" w14:textId="77777777" w:rsidR="00C72BAC" w:rsidRPr="00C72BAC" w:rsidRDefault="00C72BAC" w:rsidP="003E79CA">
      <w:pPr>
        <w:numPr>
          <w:ilvl w:val="0"/>
          <w:numId w:val="72"/>
        </w:numPr>
        <w:contextualSpacing/>
      </w:pPr>
      <w:r w:rsidRPr="00C72BAC">
        <w:rPr>
          <w:b/>
          <w:bCs/>
        </w:rPr>
        <w:t>DBSCAN Clustering</w:t>
      </w:r>
      <w:r w:rsidRPr="00C72BAC">
        <w:t>:</w:t>
      </w:r>
    </w:p>
    <w:p w14:paraId="01FC613F" w14:textId="77777777" w:rsidR="00C72BAC" w:rsidRPr="00C72BAC" w:rsidRDefault="00C72BAC" w:rsidP="003E79CA">
      <w:pPr>
        <w:numPr>
          <w:ilvl w:val="1"/>
          <w:numId w:val="72"/>
        </w:numPr>
        <w:contextualSpacing/>
      </w:pPr>
      <w:r w:rsidRPr="00C72BAC">
        <w:t>DBSCAN identifies outliers, representing points that deviate significantly from normal data. These outliers are flagged with a binary pseudo-label (pseudo_fraud = 1), while non-outliers are labeled as pseudo_fraud = 0.</w:t>
      </w:r>
    </w:p>
    <w:p w14:paraId="4A2B639C" w14:textId="77777777" w:rsidR="00C72BAC" w:rsidRPr="00C72BAC" w:rsidRDefault="00C72BAC" w:rsidP="003E79CA">
      <w:pPr>
        <w:numPr>
          <w:ilvl w:val="1"/>
          <w:numId w:val="72"/>
        </w:numPr>
        <w:contextualSpacing/>
      </w:pPr>
      <w:r w:rsidRPr="00C72BAC">
        <w:t>The pseudo-label is integrated into the classification dataset as an additional feature, enabling the model to prioritize high-risk cases flagged by DBSCAN.</w:t>
      </w:r>
    </w:p>
    <w:p w14:paraId="7D993A93" w14:textId="77777777" w:rsidR="00C72BAC" w:rsidRPr="00C72BAC" w:rsidRDefault="00C72BAC" w:rsidP="003E79CA">
      <w:pPr>
        <w:numPr>
          <w:ilvl w:val="0"/>
          <w:numId w:val="72"/>
        </w:numPr>
        <w:contextualSpacing/>
      </w:pPr>
      <w:r w:rsidRPr="00C72BAC">
        <w:rPr>
          <w:b/>
          <w:bCs/>
        </w:rPr>
        <w:t>Hierarchical Clustering</w:t>
      </w:r>
      <w:r w:rsidRPr="00C72BAC">
        <w:t>:</w:t>
      </w:r>
    </w:p>
    <w:p w14:paraId="7A69279D" w14:textId="77777777" w:rsidR="00C72BAC" w:rsidRPr="00C72BAC" w:rsidRDefault="00C72BAC" w:rsidP="003E79CA">
      <w:pPr>
        <w:numPr>
          <w:ilvl w:val="1"/>
          <w:numId w:val="72"/>
        </w:numPr>
        <w:contextualSpacing/>
      </w:pPr>
      <w:r w:rsidRPr="00C72BAC">
        <w:lastRenderedPageBreak/>
        <w:t>Hierarchical clustering provides a multi-level grouping of data points, revealing nested relationships.</w:t>
      </w:r>
    </w:p>
    <w:p w14:paraId="2F21A8F3" w14:textId="77777777" w:rsidR="00C72BAC" w:rsidRPr="00C72BAC" w:rsidRDefault="00C72BAC" w:rsidP="003E79CA">
      <w:pPr>
        <w:numPr>
          <w:ilvl w:val="1"/>
          <w:numId w:val="72"/>
        </w:numPr>
        <w:contextualSpacing/>
      </w:pPr>
      <w:r w:rsidRPr="00C72BAC">
        <w:t>Loans are assigned to hierarchical cluster levels (e.g., top-level cluster = 1, sub-cluster = 2), encoded as ordinal features representing similarity between data points.</w:t>
      </w:r>
    </w:p>
    <w:p w14:paraId="395B2FF2" w14:textId="77777777" w:rsidR="00C72BAC" w:rsidRPr="00C72BAC" w:rsidRDefault="00C72BAC" w:rsidP="003E79CA">
      <w:pPr>
        <w:numPr>
          <w:ilvl w:val="0"/>
          <w:numId w:val="72"/>
        </w:numPr>
        <w:contextualSpacing/>
      </w:pPr>
      <w:r w:rsidRPr="00C72BAC">
        <w:rPr>
          <w:b/>
          <w:bCs/>
        </w:rPr>
        <w:t>Integration with Classification Models</w:t>
      </w:r>
      <w:r w:rsidRPr="00C72BAC">
        <w:t>:</w:t>
      </w:r>
    </w:p>
    <w:p w14:paraId="7A4B1D32" w14:textId="77777777" w:rsidR="00C72BAC" w:rsidRPr="00C72BAC" w:rsidRDefault="00C72BAC" w:rsidP="003E79CA">
      <w:pPr>
        <w:numPr>
          <w:ilvl w:val="1"/>
          <w:numId w:val="72"/>
        </w:numPr>
        <w:contextualSpacing/>
      </w:pPr>
      <w:r w:rsidRPr="00C72BAC">
        <w:t>The dataset is augmented with clustering-derived features (cluster_id, pseudo_fraud, hierarchical cluster level) and labeled fraud cases.</w:t>
      </w:r>
    </w:p>
    <w:p w14:paraId="2EABEF8A" w14:textId="77777777" w:rsidR="00C72BAC" w:rsidRPr="00C72BAC" w:rsidRDefault="00C72BAC" w:rsidP="003E79CA">
      <w:pPr>
        <w:numPr>
          <w:ilvl w:val="1"/>
          <w:numId w:val="72"/>
        </w:numPr>
        <w:contextualSpacing/>
      </w:pPr>
      <w:r w:rsidRPr="00C72BAC">
        <w:t>Semi-supervised classification models use this hybrid dataset to iteratively refine predictions, leveraging labeled data to validate and enhance clustering outputs.</w:t>
      </w:r>
    </w:p>
    <w:p w14:paraId="15115C06" w14:textId="77777777" w:rsidR="00C72BAC" w:rsidRPr="00C72BAC" w:rsidRDefault="00C72BAC" w:rsidP="003E79CA">
      <w:pPr>
        <w:numPr>
          <w:ilvl w:val="0"/>
          <w:numId w:val="72"/>
        </w:numPr>
        <w:contextualSpacing/>
      </w:pPr>
      <w:r w:rsidRPr="00C72BAC">
        <w:rPr>
          <w:b/>
          <w:bCs/>
        </w:rPr>
        <w:t>Feedback and Validation</w:t>
      </w:r>
      <w:r w:rsidRPr="00C72BAC">
        <w:t>:</w:t>
      </w:r>
    </w:p>
    <w:p w14:paraId="56041251" w14:textId="77777777" w:rsidR="00C72BAC" w:rsidRPr="00C72BAC" w:rsidRDefault="00C72BAC" w:rsidP="003E79CA">
      <w:pPr>
        <w:numPr>
          <w:ilvl w:val="1"/>
          <w:numId w:val="72"/>
        </w:numPr>
        <w:contextualSpacing/>
      </w:pPr>
      <w:r w:rsidRPr="00C72BAC">
        <w:t>The classification models are validated using traditional metrics (e.g., precision, recall, F1-score).</w:t>
      </w:r>
    </w:p>
    <w:p w14:paraId="753F99D8" w14:textId="77777777" w:rsidR="00C72BAC" w:rsidRPr="00C72BAC" w:rsidRDefault="00C72BAC" w:rsidP="003E79CA">
      <w:pPr>
        <w:numPr>
          <w:ilvl w:val="1"/>
          <w:numId w:val="72"/>
        </w:numPr>
        <w:contextualSpacing/>
      </w:pPr>
      <w:r w:rsidRPr="00C72BAC">
        <w:t>Clustering outputs are iteratively refined by adjusting parameters (e.g., the number of clusters in K-Means or epsilon in DBSCAN) to align pseudo-labels with known fraud patterns.</w:t>
      </w:r>
    </w:p>
    <w:p w14:paraId="32B6D27E" w14:textId="013B3C6A" w:rsidR="00C72BAC" w:rsidRPr="0095551E" w:rsidRDefault="00C72BAC" w:rsidP="003E79CA">
      <w:pPr>
        <w:contextualSpacing/>
      </w:pPr>
      <w:r w:rsidRPr="00C72BAC">
        <w:t>By transforming clustering outputs into features and pseudo-labels, this integration bridges the gap between unsupervised and semi-supervised learning, enabling a robust and interpretable approach to fraud detection in the PPP dataset.</w:t>
      </w:r>
    </w:p>
    <w:p w14:paraId="0AD5C6B5" w14:textId="77777777" w:rsidR="00047EE6" w:rsidRPr="0095551E" w:rsidRDefault="00047EE6" w:rsidP="003E79CA">
      <w:pPr>
        <w:contextualSpacing/>
      </w:pPr>
      <w:r w:rsidRPr="0095551E">
        <w:rPr>
          <w:b/>
          <w:bCs/>
        </w:rPr>
        <w:t>Model Pairing and Combination</w:t>
      </w:r>
      <w:r w:rsidRPr="0095551E">
        <w:t>: Each clustering algorithm’s results are paired with supervised models, creating combinations like:</w:t>
      </w:r>
    </w:p>
    <w:p w14:paraId="4634D5E9" w14:textId="77777777" w:rsidR="00047EE6" w:rsidRPr="0095551E" w:rsidRDefault="00047EE6" w:rsidP="003E79CA">
      <w:pPr>
        <w:ind w:left="720"/>
        <w:contextualSpacing/>
      </w:pPr>
      <w:r w:rsidRPr="0095551E">
        <w:rPr>
          <w:b/>
          <w:bCs/>
        </w:rPr>
        <w:t>K-Means + Logistic Regression</w:t>
      </w:r>
      <w:r w:rsidRPr="0095551E">
        <w:t>: Using K-Means clusters to identify primary groups and logistic regression to classify fraud within each cluster.</w:t>
      </w:r>
    </w:p>
    <w:p w14:paraId="73FF2269" w14:textId="77777777" w:rsidR="00047EE6" w:rsidRPr="0095551E" w:rsidRDefault="00047EE6" w:rsidP="003E79CA">
      <w:pPr>
        <w:ind w:left="720"/>
        <w:contextualSpacing/>
      </w:pPr>
      <w:r w:rsidRPr="0095551E">
        <w:rPr>
          <w:b/>
          <w:bCs/>
        </w:rPr>
        <w:lastRenderedPageBreak/>
        <w:t>DBSCAN + SVM</w:t>
      </w:r>
      <w:r w:rsidRPr="0095551E">
        <w:t>: Employing DBSCAN to isolate anomalies and SVM to refine the classification of high-risk cases.</w:t>
      </w:r>
    </w:p>
    <w:p w14:paraId="1DD7FD06" w14:textId="77777777" w:rsidR="00047EE6" w:rsidRPr="0095551E" w:rsidRDefault="00047EE6" w:rsidP="003E79CA">
      <w:pPr>
        <w:ind w:left="720"/>
        <w:contextualSpacing/>
      </w:pPr>
      <w:r w:rsidRPr="0095551E">
        <w:rPr>
          <w:b/>
          <w:bCs/>
        </w:rPr>
        <w:t>Hierarchical + Neural Network</w:t>
      </w:r>
      <w:r w:rsidRPr="0095551E">
        <w:t>: Leveraging hierarchical clusters to represent complex fraud structures, with a neural network trained to detect subtle fraud signals within each cluster.</w:t>
      </w:r>
    </w:p>
    <w:p w14:paraId="021291CC" w14:textId="77777777" w:rsidR="00047EE6" w:rsidRPr="0095551E" w:rsidRDefault="00047EE6" w:rsidP="003E79CA">
      <w:pPr>
        <w:ind w:left="720"/>
        <w:contextualSpacing/>
      </w:pPr>
      <w:r w:rsidRPr="0095551E">
        <w:rPr>
          <w:b/>
          <w:bCs/>
        </w:rPr>
        <w:t>T-SNE + Ensemble Models</w:t>
      </w:r>
      <w:r w:rsidRPr="0095551E">
        <w:t>: Using T-SNE-reduced features for visual cluster patterns and ensemble models to enhance robustness in fraud classification.</w:t>
      </w:r>
    </w:p>
    <w:p w14:paraId="1D6FDE95" w14:textId="77777777" w:rsidR="00047EE6" w:rsidRPr="0095551E" w:rsidRDefault="00047EE6" w:rsidP="003E79CA">
      <w:pPr>
        <w:contextualSpacing/>
      </w:pPr>
      <w:r w:rsidRPr="0095551E">
        <w:rPr>
          <w:b/>
          <w:bCs/>
        </w:rPr>
        <w:t>Evaluation of Model Combinations</w:t>
      </w:r>
      <w:r w:rsidRPr="0095551E">
        <w:t>: The effectiveness of each unsupervised + supervised model pairing is evaluated using metrics such as:</w:t>
      </w:r>
    </w:p>
    <w:p w14:paraId="67BAB8B2" w14:textId="77777777" w:rsidR="00047EE6" w:rsidRPr="0095551E" w:rsidRDefault="00047EE6" w:rsidP="003E79CA">
      <w:pPr>
        <w:pStyle w:val="ListParagraph"/>
      </w:pPr>
      <w:r w:rsidRPr="00B05A44">
        <w:rPr>
          <w:b/>
          <w:bCs/>
        </w:rPr>
        <w:t>AUC-ROC</w:t>
      </w:r>
      <w:r w:rsidRPr="0095551E">
        <w:t>: Measures the model’s ability to distinguish between fraud and non-fraud cases across all thresholds.</w:t>
      </w:r>
    </w:p>
    <w:p w14:paraId="014C68D9" w14:textId="77777777" w:rsidR="00047EE6" w:rsidRPr="0095551E" w:rsidRDefault="00047EE6" w:rsidP="003E79CA">
      <w:pPr>
        <w:ind w:left="720"/>
        <w:contextualSpacing/>
      </w:pPr>
      <w:r w:rsidRPr="0095551E">
        <w:rPr>
          <w:b/>
          <w:bCs/>
        </w:rPr>
        <w:t>Precision and Recall</w:t>
      </w:r>
      <w:r w:rsidRPr="0095551E">
        <w:t>: Precision assesses the accuracy of fraud predictions, while recall measures the model’s sensitivity to true fraud cases.</w:t>
      </w:r>
    </w:p>
    <w:p w14:paraId="6B5EFAB0" w14:textId="77777777" w:rsidR="00047EE6" w:rsidRPr="0095551E" w:rsidRDefault="00047EE6" w:rsidP="003E79CA">
      <w:pPr>
        <w:ind w:left="720"/>
        <w:contextualSpacing/>
      </w:pPr>
      <w:r w:rsidRPr="0095551E">
        <w:rPr>
          <w:b/>
          <w:bCs/>
        </w:rPr>
        <w:t>F1-Score</w:t>
      </w:r>
      <w:r w:rsidRPr="0095551E">
        <w:t>: Provides a balance between precision and recall, useful for optimizing fraud detection performance where both false positives and false negatives are significant concerns.</w:t>
      </w:r>
    </w:p>
    <w:p w14:paraId="35C41213" w14:textId="77777777" w:rsidR="00047EE6" w:rsidRPr="0095551E" w:rsidRDefault="00047EE6" w:rsidP="003E79CA">
      <w:pPr>
        <w:ind w:left="720"/>
        <w:contextualSpacing/>
      </w:pPr>
      <w:r w:rsidRPr="0095551E">
        <w:rPr>
          <w:b/>
          <w:bCs/>
        </w:rPr>
        <w:t>Hyperparameter Tuning</w:t>
      </w:r>
      <w:r w:rsidRPr="0095551E">
        <w:t>: To ensure optimal performance, each model combination undergoes hyperparameter tuning using grid search or cross-validation. This process fine-tunes model parameters (e.g., SVM’s kernel, decision tree depth) to maximize fraud detection accuracy and reliability.</w:t>
      </w:r>
    </w:p>
    <w:p w14:paraId="3DF623B7" w14:textId="77777777" w:rsidR="00047EE6" w:rsidRPr="0095551E" w:rsidRDefault="00047EE6" w:rsidP="003E79CA">
      <w:pPr>
        <w:ind w:firstLine="720"/>
        <w:contextualSpacing/>
      </w:pPr>
      <w:r w:rsidRPr="0095551E">
        <w:t xml:space="preserve">The combined approach enables the study to test H2 by determining if specific unsupervised + supervised pairings yield superior fraud detection performance. Each combination’s effectiveness is analyzed against the baseline performance of individual models, </w:t>
      </w:r>
      <w:r w:rsidRPr="0095551E">
        <w:lastRenderedPageBreak/>
        <w:t>allowing for a comprehensive evaluation of model interactions and contributions to fraud detection.</w:t>
      </w:r>
    </w:p>
    <w:p w14:paraId="26C501E4" w14:textId="77777777" w:rsidR="00047EE6" w:rsidRPr="00B05A44" w:rsidRDefault="00047EE6" w:rsidP="003E79CA">
      <w:pPr>
        <w:pStyle w:val="Heading3"/>
      </w:pPr>
      <w:r w:rsidRPr="00B05A44">
        <w:t>Statistical Analysis and Hypothesis Testing</w:t>
      </w:r>
    </w:p>
    <w:p w14:paraId="6EE65C92" w14:textId="77777777" w:rsidR="00047EE6" w:rsidRPr="00B05A44" w:rsidRDefault="00047EE6" w:rsidP="003E79CA">
      <w:pPr>
        <w:pStyle w:val="ListParagraph"/>
        <w:ind w:left="0" w:firstLine="360"/>
      </w:pPr>
      <w:r w:rsidRPr="00B05A44">
        <w:t>This phase evaluates the performance of model combinations and feature configurations to test the study’s hypotheses and determine the optimal approach for detecting fraud within the PPP dataset. By using a series of statistical tests and evaluation metrics, this stage aims to validate whether specific combinations of unsupervised and supervised models perform differently and whether a targeted subset of features improves model accuracy in fraud detection.</w:t>
      </w:r>
    </w:p>
    <w:p w14:paraId="167A3797" w14:textId="77777777" w:rsidR="00047EE6" w:rsidRPr="00B05A44" w:rsidRDefault="00047EE6" w:rsidP="003E79CA">
      <w:pPr>
        <w:rPr>
          <w:b/>
          <w:bCs/>
        </w:rPr>
      </w:pPr>
      <w:r w:rsidRPr="00B05A44">
        <w:rPr>
          <w:b/>
          <w:bCs/>
        </w:rPr>
        <w:t>Hypothesis Testing for Feature Sets</w:t>
      </w:r>
    </w:p>
    <w:p w14:paraId="69B35AB8" w14:textId="77777777" w:rsidR="00047EE6" w:rsidRPr="00B05A44" w:rsidRDefault="00047EE6" w:rsidP="003E79CA">
      <w:pPr>
        <w:pStyle w:val="ListParagraph"/>
        <w:ind w:left="360"/>
      </w:pPr>
      <w:r w:rsidRPr="00B05A44">
        <w:t>To address Hypothesis 1 (H1), this study evaluates the effectiveness of the full feature set compared to the selected subset of key features. The goal is to determine if clustering and classification models perform optimally with all features or if a subset yields statistically significant improvements in fraud detection accuracy.</w:t>
      </w:r>
    </w:p>
    <w:p w14:paraId="20AC2DE5" w14:textId="77777777" w:rsidR="00047EE6" w:rsidRPr="00B05A44" w:rsidRDefault="00047EE6" w:rsidP="003E79CA">
      <w:pPr>
        <w:pStyle w:val="ListParagraph"/>
      </w:pPr>
      <w:r w:rsidRPr="00B05A44">
        <w:rPr>
          <w:b/>
          <w:bCs/>
        </w:rPr>
        <w:t>Method</w:t>
      </w:r>
      <w:r w:rsidRPr="00B05A44">
        <w:t>: Models trained on both the full and subset feature configurations are compared using accuracy, AUC-ROC, precision, recall, and F1-Score metrics. These performance metrics offer insights into how each feature set influences model performance and detection power.</w:t>
      </w:r>
    </w:p>
    <w:p w14:paraId="3645EF06" w14:textId="77777777" w:rsidR="00047EE6" w:rsidRPr="00B05A44" w:rsidRDefault="00047EE6" w:rsidP="003E79CA">
      <w:pPr>
        <w:pStyle w:val="ListParagraph"/>
        <w:ind w:left="360"/>
        <w:rPr>
          <w:b/>
          <w:bCs/>
        </w:rPr>
      </w:pPr>
      <w:r w:rsidRPr="00B05A44">
        <w:rPr>
          <w:b/>
          <w:bCs/>
        </w:rPr>
        <w:t>Model Performance Comparison Across Combinations</w:t>
      </w:r>
    </w:p>
    <w:p w14:paraId="33EF96B1" w14:textId="77777777" w:rsidR="00047EE6" w:rsidRPr="00B05A44" w:rsidRDefault="00047EE6" w:rsidP="003E79CA">
      <w:pPr>
        <w:pStyle w:val="ListParagraph"/>
        <w:ind w:left="360"/>
      </w:pPr>
      <w:r w:rsidRPr="00B05A44">
        <w:t>To address Hypothesis 2 (H2), this phase evaluates the performance of different unsupervised and supervised model pairings. The aim is to determine whether specific model combinations provide statistically significant advantages in fraud detection, reflecting the effectiveness of integrated clustering and classification.</w:t>
      </w:r>
    </w:p>
    <w:p w14:paraId="0974D228" w14:textId="77777777" w:rsidR="00047EE6" w:rsidRPr="00B05A44" w:rsidRDefault="00047EE6" w:rsidP="003E79CA">
      <w:pPr>
        <w:pStyle w:val="ListParagraph"/>
      </w:pPr>
      <w:r w:rsidRPr="00B05A44">
        <w:rPr>
          <w:b/>
          <w:bCs/>
        </w:rPr>
        <w:lastRenderedPageBreak/>
        <w:t>Method</w:t>
      </w:r>
      <w:r w:rsidRPr="00B05A44">
        <w:t>: Each unsupervised + supervised model pairing is evaluated on key metrics, including AUC-ROC, precision, recall, and F1-Score, with results compared against baseline models trained on labeled data only. By analyzing multiple model pairings, this study tests whether some combinations perform better than others in detecting fraudulent cases.</w:t>
      </w:r>
    </w:p>
    <w:p w14:paraId="61AEF171" w14:textId="77777777" w:rsidR="00047EE6" w:rsidRPr="00B05A44" w:rsidRDefault="00047EE6" w:rsidP="003E79CA">
      <w:pPr>
        <w:pStyle w:val="ListParagraph"/>
      </w:pPr>
      <w:r w:rsidRPr="00B05A44">
        <w:rPr>
          <w:b/>
          <w:bCs/>
        </w:rPr>
        <w:t>Statistical Tests</w:t>
      </w:r>
      <w:r w:rsidRPr="00B05A44">
        <w:t>:</w:t>
      </w:r>
    </w:p>
    <w:p w14:paraId="0F715CA3" w14:textId="77777777" w:rsidR="00047EE6" w:rsidRPr="00B05A44" w:rsidRDefault="00047EE6" w:rsidP="003E79CA">
      <w:pPr>
        <w:pStyle w:val="ListParagraph"/>
      </w:pPr>
      <w:r w:rsidRPr="00B05A44">
        <w:rPr>
          <w:b/>
          <w:bCs/>
        </w:rPr>
        <w:t>ANOVA</w:t>
      </w:r>
      <w:r w:rsidRPr="00B05A44">
        <w:t>: ANOVA tests are used to examine the variance in model performance metrics across different model pairings. This test helps identify any significant differences in mean performance across combinations, indicating which pairing is most effective.</w:t>
      </w:r>
    </w:p>
    <w:p w14:paraId="0AFB91DD" w14:textId="77777777" w:rsidR="00047EE6" w:rsidRPr="00B05A44" w:rsidRDefault="00047EE6" w:rsidP="003E79CA">
      <w:pPr>
        <w:pStyle w:val="ListParagraph"/>
      </w:pPr>
      <w:r w:rsidRPr="00B05A44">
        <w:rPr>
          <w:b/>
          <w:bCs/>
        </w:rPr>
        <w:t>McNemar’s Test</w:t>
      </w:r>
      <w:r w:rsidRPr="00B05A44">
        <w:t>: For paired binary classifications (e.g., detecting fraud or non-fraud), McNemar’s Test assesses differences in predictive outcomes between models, identifying statistically significant improvements in fraud detection from specific model pairings.</w:t>
      </w:r>
    </w:p>
    <w:p w14:paraId="70178B0C" w14:textId="77777777" w:rsidR="00047EE6" w:rsidRPr="00B05A44" w:rsidRDefault="00047EE6" w:rsidP="003E79CA">
      <w:pPr>
        <w:pStyle w:val="ListParagraph"/>
      </w:pPr>
      <w:r w:rsidRPr="00B05A44">
        <w:rPr>
          <w:b/>
          <w:bCs/>
        </w:rPr>
        <w:t>Paired t-tests or Wilcoxon Signed-Rank Test</w:t>
      </w:r>
      <w:r w:rsidRPr="00B05A44">
        <w:t>: For non-normally distributed metrics, the Wilcoxon Signed-Rank Test serves as a non-parametric alternative to t-tests, enabling comparisons between model pairs in detecting fraud cases.</w:t>
      </w:r>
    </w:p>
    <w:p w14:paraId="523E3B4D" w14:textId="77777777" w:rsidR="00047EE6" w:rsidRPr="00B05A44" w:rsidRDefault="00047EE6" w:rsidP="003E79CA">
      <w:pPr>
        <w:pStyle w:val="ListParagraph"/>
      </w:pPr>
      <w:r w:rsidRPr="00B05A44">
        <w:rPr>
          <w:b/>
          <w:bCs/>
        </w:rPr>
        <w:t>Interpretation</w:t>
      </w:r>
      <w:r w:rsidRPr="00B05A44">
        <w:t>: Statistically significant differences in performance metrics between model pairings would support H2ₐ, indicating that certain unsupervised + supervised combinations perform better in detecting fraud. If no significant difference is found across model pairings, this would support H2₀, suggesting that all model pairings perform comparably in detecting fraud.</w:t>
      </w:r>
    </w:p>
    <w:p w14:paraId="3875E133" w14:textId="77777777" w:rsidR="00047EE6" w:rsidRPr="00B05A44" w:rsidRDefault="00047EE6" w:rsidP="003E79CA">
      <w:pPr>
        <w:pStyle w:val="ListParagraph"/>
        <w:ind w:left="360"/>
        <w:rPr>
          <w:b/>
          <w:bCs/>
        </w:rPr>
      </w:pPr>
      <w:r w:rsidRPr="00B05A44">
        <w:rPr>
          <w:b/>
          <w:bCs/>
        </w:rPr>
        <w:t>Evaluation Metrics for Validation</w:t>
      </w:r>
    </w:p>
    <w:p w14:paraId="1D4D2E68" w14:textId="77777777" w:rsidR="00047EE6" w:rsidRPr="00B05A44" w:rsidRDefault="00047EE6" w:rsidP="003E79CA">
      <w:pPr>
        <w:pStyle w:val="ListParagraph"/>
        <w:ind w:left="360"/>
      </w:pPr>
      <w:r w:rsidRPr="00B05A44">
        <w:t>Each hypothesis testing stage uses specific metrics to validate model performance:</w:t>
      </w:r>
    </w:p>
    <w:p w14:paraId="34FA0D32" w14:textId="77777777" w:rsidR="00047EE6" w:rsidRPr="00B05A44" w:rsidRDefault="00047EE6" w:rsidP="003E79CA">
      <w:pPr>
        <w:pStyle w:val="ListParagraph"/>
      </w:pPr>
      <w:r w:rsidRPr="00B05A44">
        <w:rPr>
          <w:b/>
          <w:bCs/>
        </w:rPr>
        <w:lastRenderedPageBreak/>
        <w:t>AUC-ROC</w:t>
      </w:r>
      <w:r w:rsidRPr="00B05A44">
        <w:t>: Evaluates the model’s ability to distinguish between fraud and non-fraud across all probability thresholds, providing a robust measure of classification performance.</w:t>
      </w:r>
    </w:p>
    <w:p w14:paraId="77D90097" w14:textId="77777777" w:rsidR="00047EE6" w:rsidRPr="00B05A44" w:rsidRDefault="00047EE6" w:rsidP="003E79CA">
      <w:pPr>
        <w:pStyle w:val="ListParagraph"/>
      </w:pPr>
      <w:r w:rsidRPr="00B05A44">
        <w:rPr>
          <w:b/>
          <w:bCs/>
        </w:rPr>
        <w:t>Precision and Recall</w:t>
      </w:r>
      <w:r w:rsidRPr="00B05A44">
        <w:t>: Precision focuses on minimizing false positives, while recall emphasizes sensitivity to true positives, both critical in assessing fraud detection efficacy.</w:t>
      </w:r>
    </w:p>
    <w:p w14:paraId="5AF8A15B" w14:textId="77777777" w:rsidR="00047EE6" w:rsidRPr="00B05A44" w:rsidRDefault="00047EE6" w:rsidP="003E79CA">
      <w:pPr>
        <w:pStyle w:val="ListParagraph"/>
      </w:pPr>
      <w:r w:rsidRPr="00B05A44">
        <w:rPr>
          <w:b/>
          <w:bCs/>
        </w:rPr>
        <w:t>F1-Score</w:t>
      </w:r>
      <w:r w:rsidRPr="00B05A44">
        <w:t>: Balances precision and recall, offering a single metric to evaluate the trade-off between detecting fraud accurately and reducing false positives.</w:t>
      </w:r>
    </w:p>
    <w:p w14:paraId="0F530DAF" w14:textId="77777777" w:rsidR="00047EE6" w:rsidRDefault="00047EE6" w:rsidP="003E79CA">
      <w:pPr>
        <w:pStyle w:val="ListParagraph"/>
      </w:pPr>
      <w:r w:rsidRPr="00B05A44">
        <w:rPr>
          <w:b/>
          <w:bCs/>
        </w:rPr>
        <w:t>Silhouette Score (for Clustering)</w:t>
      </w:r>
      <w:r w:rsidRPr="00B05A44">
        <w:t>: Measures cohesion within clusters and separation between clusters, offering insight into the clarity of fraud-related patterns identified through clustering.</w:t>
      </w:r>
    </w:p>
    <w:p w14:paraId="00409C17" w14:textId="77777777" w:rsidR="00047EE6" w:rsidRPr="00B05A44" w:rsidRDefault="00047EE6" w:rsidP="003E79CA">
      <w:pPr>
        <w:pStyle w:val="ListParagraph"/>
        <w:ind w:left="0" w:firstLine="720"/>
      </w:pPr>
      <w:r w:rsidRPr="00B05A44">
        <w:t>These metrics ensure that model performance is measured comprehensively, capturing both the accuracy of fraud detection and the consistency of clustering.</w:t>
      </w:r>
    </w:p>
    <w:p w14:paraId="696057CC" w14:textId="30151017" w:rsidR="0091745D" w:rsidRDefault="009F7088" w:rsidP="003E79CA">
      <w:pPr>
        <w:pStyle w:val="Heading2"/>
      </w:pPr>
      <w:bookmarkStart w:id="120" w:name="_Toc184834457"/>
      <w:r w:rsidRPr="00887A22">
        <w:t>Assumptions</w:t>
      </w:r>
      <w:bookmarkEnd w:id="117"/>
      <w:bookmarkEnd w:id="118"/>
      <w:bookmarkEnd w:id="120"/>
      <w:r w:rsidRPr="00887A22">
        <w:t xml:space="preserve"> </w:t>
      </w:r>
      <w:bookmarkStart w:id="121" w:name="_Toc464831666"/>
      <w:bookmarkStart w:id="122" w:name="_Toc465328400"/>
      <w:bookmarkEnd w:id="119"/>
    </w:p>
    <w:p w14:paraId="3A823F9E" w14:textId="77777777" w:rsidR="0091745D" w:rsidRPr="0091745D" w:rsidRDefault="0091745D" w:rsidP="003E79CA">
      <w:r w:rsidRPr="0091745D">
        <w:t>This study is built on several assumptions to support the research methodology, data interpretation, and conclusions:</w:t>
      </w:r>
    </w:p>
    <w:p w14:paraId="31CF5183" w14:textId="77777777" w:rsidR="0091745D" w:rsidRPr="0091745D" w:rsidRDefault="0091745D" w:rsidP="003E79CA">
      <w:pPr>
        <w:numPr>
          <w:ilvl w:val="0"/>
          <w:numId w:val="50"/>
        </w:numPr>
      </w:pPr>
      <w:r w:rsidRPr="0091745D">
        <w:rPr>
          <w:b/>
          <w:bCs/>
        </w:rPr>
        <w:t>Data Completeness and Accuracy</w:t>
      </w:r>
      <w:r w:rsidRPr="0091745D">
        <w:t>: It is assumed that the PPP loan dataset provided by SBA.gov accurately represents the entire population of PPP loan applications. Additionally, it is assumed that records in the labeled fraud dataset, obtained from sources such as DOJ, SBA OIG, and PRAC, are verified instances of fraud.</w:t>
      </w:r>
    </w:p>
    <w:p w14:paraId="7976E282" w14:textId="77777777" w:rsidR="0091745D" w:rsidRPr="0091745D" w:rsidRDefault="0091745D" w:rsidP="003E79CA">
      <w:pPr>
        <w:numPr>
          <w:ilvl w:val="0"/>
          <w:numId w:val="50"/>
        </w:numPr>
      </w:pPr>
      <w:r w:rsidRPr="0091745D">
        <w:rPr>
          <w:b/>
          <w:bCs/>
        </w:rPr>
        <w:t>Independence of Fraudulent Patterns</w:t>
      </w:r>
      <w:r w:rsidRPr="0091745D">
        <w:t>: The study assumes that fraud patterns within the PPP dataset are not random and exhibit detectable statistical regularities, allowing machine learning models to learn and generalize these patterns for accurate fraud detection.</w:t>
      </w:r>
    </w:p>
    <w:p w14:paraId="60DC7FD9" w14:textId="77777777" w:rsidR="0091745D" w:rsidRPr="0091745D" w:rsidRDefault="0091745D" w:rsidP="003E79CA">
      <w:pPr>
        <w:numPr>
          <w:ilvl w:val="0"/>
          <w:numId w:val="50"/>
        </w:numPr>
      </w:pPr>
      <w:r w:rsidRPr="0091745D">
        <w:rPr>
          <w:b/>
          <w:bCs/>
        </w:rPr>
        <w:lastRenderedPageBreak/>
        <w:t>Model Generalizability</w:t>
      </w:r>
      <w:r w:rsidRPr="0091745D">
        <w:t>: The machine learning models trained and validated in this study are assumed to generalize well to new and unseen PPP loan data. This assumption implies that fraud patterns identified in the study’s training data are representative of broader trends in PPP fraud.</w:t>
      </w:r>
    </w:p>
    <w:p w14:paraId="1853DF55" w14:textId="37644E1C" w:rsidR="0091745D" w:rsidRPr="0091745D" w:rsidRDefault="0091745D" w:rsidP="003E79CA">
      <w:pPr>
        <w:numPr>
          <w:ilvl w:val="0"/>
          <w:numId w:val="50"/>
        </w:numPr>
      </w:pPr>
      <w:r w:rsidRPr="0091745D">
        <w:rPr>
          <w:b/>
          <w:bCs/>
        </w:rPr>
        <w:t>Feature Integrity</w:t>
      </w:r>
      <w:r w:rsidRPr="0091745D">
        <w:t>: It is assumed that feature engineering, encoding, and transformations do not introduce bias or distort the original data’s characteristics, allowing models to focus on genuine indicators of fraud.</w:t>
      </w:r>
    </w:p>
    <w:p w14:paraId="24F22940" w14:textId="79255119" w:rsidR="0091745D" w:rsidRDefault="009F7088" w:rsidP="003E79CA">
      <w:pPr>
        <w:pStyle w:val="Heading2"/>
      </w:pPr>
      <w:bookmarkStart w:id="123" w:name="_Toc184834458"/>
      <w:r w:rsidRPr="00887A22">
        <w:t>Limitations</w:t>
      </w:r>
      <w:bookmarkStart w:id="124" w:name="_Toc464831667"/>
      <w:bookmarkStart w:id="125" w:name="_Toc465328401"/>
      <w:bookmarkEnd w:id="121"/>
      <w:bookmarkEnd w:id="122"/>
      <w:bookmarkEnd w:id="123"/>
    </w:p>
    <w:p w14:paraId="4D691FFE" w14:textId="77777777" w:rsidR="0091745D" w:rsidRPr="0091745D" w:rsidRDefault="0091745D" w:rsidP="003E79CA">
      <w:r w:rsidRPr="0091745D">
        <w:t>Despite the rigorous methodology, several limitations may affect this study's generalizability and interpretability. The following limitations are noted, along with strategies implemented to mitigate their impact:</w:t>
      </w:r>
    </w:p>
    <w:p w14:paraId="54FD320F" w14:textId="77777777" w:rsidR="0091745D" w:rsidRPr="0091745D" w:rsidRDefault="0091745D" w:rsidP="003E79CA">
      <w:pPr>
        <w:numPr>
          <w:ilvl w:val="0"/>
          <w:numId w:val="51"/>
        </w:numPr>
      </w:pPr>
      <w:r w:rsidRPr="0091745D">
        <w:rPr>
          <w:b/>
          <w:bCs/>
        </w:rPr>
        <w:t>Data Bias in Labeled Fraud Cases</w:t>
      </w:r>
      <w:r w:rsidRPr="0091745D">
        <w:t>:</w:t>
      </w:r>
    </w:p>
    <w:p w14:paraId="10763AAD" w14:textId="77777777" w:rsidR="0091745D" w:rsidRPr="0091745D" w:rsidRDefault="0091745D" w:rsidP="003E79CA">
      <w:pPr>
        <w:ind w:left="1440"/>
      </w:pPr>
      <w:r w:rsidRPr="0091745D">
        <w:rPr>
          <w:b/>
          <w:bCs/>
        </w:rPr>
        <w:t>Limitation</w:t>
      </w:r>
      <w:r w:rsidRPr="0091745D">
        <w:t>: The labeled fraud dataset relies on publicly reported and prosecuted cases, which may not represent the full spectrum of fraudulent activity within the PPP. Fraud cases that remain undetected or unprosecuted could introduce bias, limiting the model's ability to generalize to unseen types of fraud.</w:t>
      </w:r>
    </w:p>
    <w:p w14:paraId="22B5AE6E" w14:textId="77777777" w:rsidR="0091745D" w:rsidRPr="0091745D" w:rsidRDefault="0091745D" w:rsidP="003E79CA">
      <w:pPr>
        <w:ind w:left="1440"/>
      </w:pPr>
      <w:r w:rsidRPr="0091745D">
        <w:rPr>
          <w:b/>
          <w:bCs/>
        </w:rPr>
        <w:t>Mitigation</w:t>
      </w:r>
      <w:r w:rsidRPr="0091745D">
        <w:t>: To address this limitation, the study includes unsupervised clustering methods on the unlabeled PPP data to identify patterns and anomalies that might indicate other types of fraud beyond those already labeled. This clustering step helps broaden the model’s exposure to potential fraud patterns, even in the absence of explicit labels.</w:t>
      </w:r>
    </w:p>
    <w:p w14:paraId="2EF1728D" w14:textId="77777777" w:rsidR="0091745D" w:rsidRPr="0091745D" w:rsidRDefault="0091745D" w:rsidP="003E79CA">
      <w:pPr>
        <w:numPr>
          <w:ilvl w:val="0"/>
          <w:numId w:val="51"/>
        </w:numPr>
      </w:pPr>
      <w:r w:rsidRPr="0091745D">
        <w:rPr>
          <w:b/>
          <w:bCs/>
        </w:rPr>
        <w:t>Feature Constraints Due to Data Privacy</w:t>
      </w:r>
      <w:r w:rsidRPr="0091745D">
        <w:t>:</w:t>
      </w:r>
    </w:p>
    <w:p w14:paraId="7FC454B9" w14:textId="77777777" w:rsidR="0091745D" w:rsidRPr="0091745D" w:rsidRDefault="0091745D" w:rsidP="003E79CA">
      <w:pPr>
        <w:ind w:left="1440"/>
      </w:pPr>
      <w:r w:rsidRPr="0091745D">
        <w:rPr>
          <w:b/>
          <w:bCs/>
        </w:rPr>
        <w:lastRenderedPageBreak/>
        <w:t>Limitation</w:t>
      </w:r>
      <w:r w:rsidRPr="0091745D">
        <w:t>: Personally identifiable information (PII) is hashed to maintain confidentiality, potentially limiting the interpretability of some features. Additionally, the study relies solely on publicly available attributes, restricting access to deeper financial data or internal audit findings that might improve model precision.</w:t>
      </w:r>
    </w:p>
    <w:p w14:paraId="29F344AE" w14:textId="77777777" w:rsidR="0091745D" w:rsidRPr="0091745D" w:rsidRDefault="0091745D" w:rsidP="003E79CA">
      <w:pPr>
        <w:ind w:left="1440"/>
      </w:pPr>
      <w:r w:rsidRPr="0091745D">
        <w:rPr>
          <w:b/>
          <w:bCs/>
        </w:rPr>
        <w:t>Mitigation</w:t>
      </w:r>
      <w:r w:rsidRPr="0091745D">
        <w:t>: Although hashing reduces interpretability, it retains the uniqueness of each record, preserving valuable pattern associations. To enhance interpretability further, the study applies feature engineering on non-PII variables to create derived indicators, such as ForgivenessAmountRatio, which capture meaningful aspects of financial behavior that may correlate with fraud.</w:t>
      </w:r>
    </w:p>
    <w:p w14:paraId="749E8A45" w14:textId="77777777" w:rsidR="0091745D" w:rsidRPr="0091745D" w:rsidRDefault="0091745D" w:rsidP="003E79CA">
      <w:pPr>
        <w:numPr>
          <w:ilvl w:val="0"/>
          <w:numId w:val="51"/>
        </w:numPr>
      </w:pPr>
      <w:r w:rsidRPr="0091745D">
        <w:rPr>
          <w:b/>
          <w:bCs/>
        </w:rPr>
        <w:t>Cluster Interpretability in High Dimensions</w:t>
      </w:r>
      <w:r w:rsidRPr="0091745D">
        <w:t>:</w:t>
      </w:r>
    </w:p>
    <w:p w14:paraId="012B68B7" w14:textId="77777777" w:rsidR="0091745D" w:rsidRPr="0091745D" w:rsidRDefault="0091745D" w:rsidP="003E79CA">
      <w:pPr>
        <w:ind w:left="1440"/>
      </w:pPr>
      <w:r w:rsidRPr="0091745D">
        <w:rPr>
          <w:b/>
          <w:bCs/>
        </w:rPr>
        <w:t>Limitation</w:t>
      </w:r>
      <w:r w:rsidRPr="0091745D">
        <w:t>: Clusters formed by unsupervised models like K-Means and DBSCAN may be difficult to interpret, particularly in high-dimensional spaces, which can obscure the specific factors contributing to each cluster.</w:t>
      </w:r>
    </w:p>
    <w:p w14:paraId="795CDA77" w14:textId="77777777" w:rsidR="0091745D" w:rsidRPr="0091745D" w:rsidRDefault="0091745D" w:rsidP="003E79CA">
      <w:pPr>
        <w:ind w:left="1440"/>
      </w:pPr>
      <w:r w:rsidRPr="0091745D">
        <w:rPr>
          <w:b/>
          <w:bCs/>
        </w:rPr>
        <w:t>Mitigation</w:t>
      </w:r>
      <w:r w:rsidRPr="0091745D">
        <w:t>: Dimensionality reduction techniques, specifically T-SNE, are applied for visualization to aid in interpreting cluster patterns. Additionally, model interpretability is enhanced through the application of semi-supervised models, where labeled fraud data provides clearer classification boundaries, allowing for a more interpretable analysis of fraud patterns within clusters.</w:t>
      </w:r>
    </w:p>
    <w:p w14:paraId="7A360AF4" w14:textId="77777777" w:rsidR="0091745D" w:rsidRPr="0091745D" w:rsidRDefault="0091745D" w:rsidP="003E79CA">
      <w:pPr>
        <w:numPr>
          <w:ilvl w:val="0"/>
          <w:numId w:val="51"/>
        </w:numPr>
      </w:pPr>
      <w:r w:rsidRPr="0091745D">
        <w:rPr>
          <w:b/>
          <w:bCs/>
        </w:rPr>
        <w:t>Hyperparameter Sensitivity in Clustering and Classification Models</w:t>
      </w:r>
      <w:r w:rsidRPr="0091745D">
        <w:t>:</w:t>
      </w:r>
    </w:p>
    <w:p w14:paraId="064F2476" w14:textId="77777777" w:rsidR="0091745D" w:rsidRPr="0091745D" w:rsidRDefault="0091745D" w:rsidP="003E79CA">
      <w:pPr>
        <w:ind w:left="1440"/>
      </w:pPr>
      <w:r w:rsidRPr="0091745D">
        <w:rPr>
          <w:b/>
          <w:bCs/>
        </w:rPr>
        <w:t>Limitation</w:t>
      </w:r>
      <w:r w:rsidRPr="0091745D">
        <w:t xml:space="preserve">: The performance of clustering and classification algorithms can be highly sensitive to hyperparameter choices. Incorrect or suboptimal parameter </w:t>
      </w:r>
      <w:r w:rsidRPr="0091745D">
        <w:lastRenderedPageBreak/>
        <w:t>settings could lead to either overfitting or underfitting, affecting model reliability and generalizability.</w:t>
      </w:r>
    </w:p>
    <w:p w14:paraId="2536730C" w14:textId="77777777" w:rsidR="0091745D" w:rsidRPr="0091745D" w:rsidRDefault="0091745D" w:rsidP="003E79CA">
      <w:pPr>
        <w:ind w:left="1440"/>
      </w:pPr>
      <w:r w:rsidRPr="0091745D">
        <w:rPr>
          <w:b/>
          <w:bCs/>
        </w:rPr>
        <w:t>Mitigation</w:t>
      </w:r>
      <w:r w:rsidRPr="0091745D">
        <w:t>: To minimize this sensitivity, the study employs cross-validation and grid search techniques to systematically optimize key hyperparameters, such as eps in DBSCAN and the number of clusters in K-Means. This optimization procedure is applied iteratively to ensure stable model performance and reduce the risk of overfitting.</w:t>
      </w:r>
    </w:p>
    <w:p w14:paraId="34E86555" w14:textId="77777777" w:rsidR="0091745D" w:rsidRPr="0091745D" w:rsidRDefault="0091745D" w:rsidP="003E79CA">
      <w:pPr>
        <w:numPr>
          <w:ilvl w:val="0"/>
          <w:numId w:val="51"/>
        </w:numPr>
      </w:pPr>
      <w:r w:rsidRPr="0091745D">
        <w:rPr>
          <w:b/>
          <w:bCs/>
        </w:rPr>
        <w:t>Imbalance Between Fraud and Non-Fraud Cases</w:t>
      </w:r>
      <w:r w:rsidRPr="0091745D">
        <w:t>:</w:t>
      </w:r>
    </w:p>
    <w:p w14:paraId="52843CC7" w14:textId="77777777" w:rsidR="0091745D" w:rsidRPr="0091745D" w:rsidRDefault="0091745D" w:rsidP="003E79CA">
      <w:pPr>
        <w:ind w:left="1440"/>
      </w:pPr>
      <w:r w:rsidRPr="0091745D">
        <w:rPr>
          <w:b/>
          <w:bCs/>
        </w:rPr>
        <w:t>Limitation</w:t>
      </w:r>
      <w:r w:rsidRPr="0091745D">
        <w:t>: Fraud cases constitute a small proportion of the PPP loan dataset, potentially leading to class imbalance in the semi-supervised model, where the model may struggle to identify rare fraud cases among the more prevalent non-fraud cases.</w:t>
      </w:r>
    </w:p>
    <w:p w14:paraId="06ADADA7" w14:textId="54EEBF0C" w:rsidR="0091745D" w:rsidRPr="0091745D" w:rsidRDefault="0091745D" w:rsidP="003E79CA">
      <w:pPr>
        <w:ind w:left="1440"/>
      </w:pPr>
      <w:r w:rsidRPr="0091745D">
        <w:rPr>
          <w:b/>
          <w:bCs/>
        </w:rPr>
        <w:t>Mitigation</w:t>
      </w:r>
      <w:r w:rsidRPr="0091745D">
        <w:t>: To address class imbalance, the study applies resampling techniques, including Synthetic Minority Over-sampling Technique (SMOTE), to balance the labeled training dataset. Additionally, performance metrics like precision, recall, and F1-Score are selected to focus on the model’s ability to detect fraud cases effectively, ensuring that evaluation prioritizes sensitivity to the minority (fraud) class.</w:t>
      </w:r>
    </w:p>
    <w:p w14:paraId="3AD0F573" w14:textId="051C2CDF" w:rsidR="009F7088" w:rsidRDefault="009F7088" w:rsidP="003E79CA">
      <w:pPr>
        <w:pStyle w:val="Heading2"/>
      </w:pPr>
      <w:bookmarkStart w:id="126" w:name="_Toc184834459"/>
      <w:r w:rsidRPr="00887A22">
        <w:t>Delimitations</w:t>
      </w:r>
      <w:bookmarkStart w:id="127" w:name="_Toc464831668"/>
      <w:bookmarkStart w:id="128" w:name="_Toc465328402"/>
      <w:bookmarkEnd w:id="124"/>
      <w:bookmarkEnd w:id="125"/>
      <w:bookmarkEnd w:id="126"/>
    </w:p>
    <w:bookmarkEnd w:id="127"/>
    <w:bookmarkEnd w:id="128"/>
    <w:p w14:paraId="433C79D6" w14:textId="77777777" w:rsidR="00831167" w:rsidRPr="00831167" w:rsidRDefault="00831167" w:rsidP="003E79CA">
      <w:r w:rsidRPr="00831167">
        <w:t>This study is defined by specific boundaries set intentionally to maintain focus and feasibility, given the research objectives and available resources. These delimitations are outlined below, with rationales for each decision:</w:t>
      </w:r>
    </w:p>
    <w:p w14:paraId="021ADE0A" w14:textId="77777777" w:rsidR="00831167" w:rsidRPr="00831167" w:rsidRDefault="00831167" w:rsidP="003E79CA">
      <w:pPr>
        <w:numPr>
          <w:ilvl w:val="0"/>
          <w:numId w:val="52"/>
        </w:numPr>
      </w:pPr>
      <w:r w:rsidRPr="00831167">
        <w:rPr>
          <w:b/>
          <w:bCs/>
        </w:rPr>
        <w:t>Dataset Focus on PPP Loans</w:t>
      </w:r>
      <w:r w:rsidRPr="00831167">
        <w:t>:</w:t>
      </w:r>
    </w:p>
    <w:p w14:paraId="5BC4CA32" w14:textId="5FF8B254" w:rsidR="00831167" w:rsidRPr="00831167" w:rsidRDefault="00831167" w:rsidP="003E79CA">
      <w:pPr>
        <w:ind w:left="1440"/>
      </w:pPr>
      <w:r w:rsidRPr="00831167">
        <w:rPr>
          <w:b/>
          <w:bCs/>
        </w:rPr>
        <w:lastRenderedPageBreak/>
        <w:t>Delimitation</w:t>
      </w:r>
      <w:r w:rsidRPr="00831167">
        <w:t xml:space="preserve">: This study exclusively utilizes data from the </w:t>
      </w:r>
      <w:r>
        <w:t>PPP</w:t>
      </w:r>
      <w:r w:rsidRPr="00831167">
        <w:t xml:space="preserve"> and does not integrate datasets from other COVID-19 relief programs, such as the Economic Injury Disaster Loan (EIDL) program.</w:t>
      </w:r>
    </w:p>
    <w:p w14:paraId="278DD295" w14:textId="77777777" w:rsidR="00831167" w:rsidRPr="00831167" w:rsidRDefault="00831167" w:rsidP="003E79CA">
      <w:pPr>
        <w:ind w:left="1440"/>
      </w:pPr>
      <w:r w:rsidRPr="00831167">
        <w:rPr>
          <w:b/>
          <w:bCs/>
        </w:rPr>
        <w:t>Rationale</w:t>
      </w:r>
      <w:r w:rsidRPr="00831167">
        <w:t>: The PPP dataset is selected for its large volume and the widespread public concern surrounding PPP-related fraud. Focusing on a single program allows for a detailed analysis tailored to the unique features and fraud patterns within PPP, enhancing the specificity of findings and avoiding potential confounding effects from differences in program requirements or disbursement mechanisms.</w:t>
      </w:r>
    </w:p>
    <w:p w14:paraId="06D4769F" w14:textId="77777777" w:rsidR="00831167" w:rsidRPr="00831167" w:rsidRDefault="00831167" w:rsidP="003E79CA">
      <w:pPr>
        <w:numPr>
          <w:ilvl w:val="0"/>
          <w:numId w:val="52"/>
        </w:numPr>
      </w:pPr>
      <w:r w:rsidRPr="00831167">
        <w:rPr>
          <w:b/>
          <w:bCs/>
        </w:rPr>
        <w:t>Limitation to Publicly Available Features</w:t>
      </w:r>
      <w:r w:rsidRPr="00831167">
        <w:t>:</w:t>
      </w:r>
    </w:p>
    <w:p w14:paraId="1FD77919" w14:textId="77777777" w:rsidR="00831167" w:rsidRPr="00831167" w:rsidRDefault="00831167" w:rsidP="003E79CA">
      <w:pPr>
        <w:ind w:left="1440"/>
      </w:pPr>
      <w:r w:rsidRPr="00831167">
        <w:rPr>
          <w:b/>
          <w:bCs/>
        </w:rPr>
        <w:t>Delimitation</w:t>
      </w:r>
      <w:r w:rsidRPr="00831167">
        <w:t>: Only publicly available features within the PPP dataset are used, and additional data fields are not included due to privacy concerns and access limitations.</w:t>
      </w:r>
    </w:p>
    <w:p w14:paraId="284D6490" w14:textId="77777777" w:rsidR="00831167" w:rsidRPr="00831167" w:rsidRDefault="00831167" w:rsidP="003E79CA">
      <w:pPr>
        <w:ind w:left="1440"/>
      </w:pPr>
      <w:r w:rsidRPr="00831167">
        <w:rPr>
          <w:b/>
          <w:bCs/>
        </w:rPr>
        <w:t>Rationale</w:t>
      </w:r>
      <w:r w:rsidRPr="00831167">
        <w:t>: Publicly available data ensures transparency and reproducibility in research findings while respecting data privacy regulations. By restricting the study to accessible fields, this approach maintains ethical standards and allows future researchers to replicate the study using the same data sources, supporting validation and comparison efforts.</w:t>
      </w:r>
    </w:p>
    <w:p w14:paraId="3C17AFCB" w14:textId="77777777" w:rsidR="00831167" w:rsidRPr="00831167" w:rsidRDefault="00831167" w:rsidP="003E79CA">
      <w:pPr>
        <w:numPr>
          <w:ilvl w:val="0"/>
          <w:numId w:val="52"/>
        </w:numPr>
      </w:pPr>
      <w:r w:rsidRPr="00831167">
        <w:rPr>
          <w:b/>
          <w:bCs/>
        </w:rPr>
        <w:t>Temporal Boundaries of the PPP Data</w:t>
      </w:r>
      <w:r w:rsidRPr="00831167">
        <w:t>:</w:t>
      </w:r>
    </w:p>
    <w:p w14:paraId="73BFE386" w14:textId="77777777" w:rsidR="00831167" w:rsidRPr="00831167" w:rsidRDefault="00831167" w:rsidP="003E79CA">
      <w:pPr>
        <w:ind w:left="1440"/>
      </w:pPr>
      <w:r w:rsidRPr="00831167">
        <w:rPr>
          <w:b/>
          <w:bCs/>
        </w:rPr>
        <w:t>Delimitation</w:t>
      </w:r>
      <w:r w:rsidRPr="00831167">
        <w:t>: The study is limited to PPP loans issued during the COVID-19 pandemic and does not consider loans or fraud cases beyond this specific period.</w:t>
      </w:r>
    </w:p>
    <w:p w14:paraId="23887149" w14:textId="77777777" w:rsidR="00831167" w:rsidRPr="00831167" w:rsidRDefault="00831167" w:rsidP="003E79CA">
      <w:pPr>
        <w:ind w:left="1440"/>
      </w:pPr>
      <w:r w:rsidRPr="00831167">
        <w:rPr>
          <w:b/>
          <w:bCs/>
        </w:rPr>
        <w:t>Rationale</w:t>
      </w:r>
      <w:r w:rsidRPr="00831167">
        <w:t xml:space="preserve">: The temporal focus on the COVID-19 relief period allows the study to analyze fraud patterns in the unique context of a large-scale, rapidly implemented </w:t>
      </w:r>
      <w:r w:rsidRPr="00831167">
        <w:lastRenderedPageBreak/>
        <w:t>government aid program. This boundary enhances the relevance of the findings by situating them within a specific period of heightened financial vulnerability, where fraud mechanisms may differ from standard loan environments.</w:t>
      </w:r>
    </w:p>
    <w:p w14:paraId="446EBCAF" w14:textId="77777777" w:rsidR="00831167" w:rsidRPr="00831167" w:rsidRDefault="00831167" w:rsidP="003E79CA">
      <w:pPr>
        <w:numPr>
          <w:ilvl w:val="0"/>
          <w:numId w:val="52"/>
        </w:numPr>
      </w:pPr>
      <w:r w:rsidRPr="00831167">
        <w:rPr>
          <w:b/>
          <w:bCs/>
        </w:rPr>
        <w:t>Focus on Feature Selection Relevant to Fraud Detection</w:t>
      </w:r>
      <w:r w:rsidRPr="00831167">
        <w:t>:</w:t>
      </w:r>
    </w:p>
    <w:p w14:paraId="67496422" w14:textId="77777777" w:rsidR="00831167" w:rsidRPr="00831167" w:rsidRDefault="00831167" w:rsidP="003E79CA">
      <w:pPr>
        <w:ind w:left="1440"/>
      </w:pPr>
      <w:r w:rsidRPr="00831167">
        <w:rPr>
          <w:b/>
          <w:bCs/>
        </w:rPr>
        <w:t>Delimitation</w:t>
      </w:r>
      <w:r w:rsidRPr="00831167">
        <w:t>: Feature engineering is limited to variables directly relevant to fraud detection, and extraneous features that do not meaningfully contribute to identifying fraud indicators are excluded from analysis.</w:t>
      </w:r>
    </w:p>
    <w:p w14:paraId="05934F09" w14:textId="77777777" w:rsidR="00831167" w:rsidRPr="00831167" w:rsidRDefault="00831167" w:rsidP="003E79CA">
      <w:pPr>
        <w:ind w:left="1440"/>
      </w:pPr>
      <w:r w:rsidRPr="00831167">
        <w:rPr>
          <w:b/>
          <w:bCs/>
        </w:rPr>
        <w:t>Rationale</w:t>
      </w:r>
      <w:r w:rsidRPr="00831167">
        <w:t>: Limiting features to those pertinent to fraud detection reduces noise within the dataset, increasing model efficiency and interpretability. By focusing on features with clear relevance, this delimitation ensures that computational resources are devoted to the most impactful data, improving model clarity and enhancing fraud detection accuracy.</w:t>
      </w:r>
    </w:p>
    <w:p w14:paraId="74C21743" w14:textId="77777777" w:rsidR="009F7088" w:rsidRPr="00451AE0" w:rsidRDefault="009F7088" w:rsidP="003E79CA">
      <w:pPr>
        <w:rPr>
          <w:b/>
          <w:bCs/>
        </w:rPr>
      </w:pPr>
      <w:r w:rsidRPr="2781635F">
        <w:rPr>
          <w:b/>
          <w:bCs/>
        </w:rPr>
        <w:t>Ethical Considera</w:t>
      </w:r>
      <w:r>
        <w:rPr>
          <w:b/>
          <w:bCs/>
        </w:rPr>
        <w:t>tion</w:t>
      </w:r>
      <w:r w:rsidRPr="2781635F">
        <w:rPr>
          <w:b/>
          <w:bCs/>
        </w:rPr>
        <w:t>s (Secondary data)</w:t>
      </w:r>
    </w:p>
    <w:p w14:paraId="5B290A9E" w14:textId="3BC51CA2" w:rsidR="00831167" w:rsidRPr="00831167" w:rsidRDefault="00831167" w:rsidP="003E79CA">
      <w:pPr>
        <w:ind w:firstLine="720"/>
        <w:contextualSpacing/>
      </w:pPr>
      <w:r w:rsidRPr="00831167">
        <w:t xml:space="preserve">Ethical considerations are a priority in this study due to the sensitivity of the PPP dataset and the involvement of </w:t>
      </w:r>
      <w:r>
        <w:t>PII.</w:t>
      </w:r>
      <w:r w:rsidRPr="00831167">
        <w:t xml:space="preserve"> To protect participant privacy and comply with ethical standards, the following measures are implemented:</w:t>
      </w:r>
    </w:p>
    <w:p w14:paraId="5089299D" w14:textId="77777777" w:rsidR="00831167" w:rsidRPr="00831167" w:rsidRDefault="00831167" w:rsidP="003E79CA">
      <w:pPr>
        <w:numPr>
          <w:ilvl w:val="0"/>
          <w:numId w:val="53"/>
        </w:numPr>
        <w:contextualSpacing/>
      </w:pPr>
      <w:r w:rsidRPr="00831167">
        <w:rPr>
          <w:b/>
          <w:bCs/>
        </w:rPr>
        <w:t>Data Privacy and Confidentiality</w:t>
      </w:r>
      <w:r w:rsidRPr="00831167">
        <w:t>: All PII, such as BorrowerName, BorrowerAddress, and ServicingLenderName, is hashed to ensure privacy without compromising the uniqueness of each record. This transformation follows data protection standards, safeguarding confidentiality while maintaining data integrity.</w:t>
      </w:r>
    </w:p>
    <w:p w14:paraId="390E3A30" w14:textId="77777777" w:rsidR="00831167" w:rsidRPr="00831167" w:rsidRDefault="00831167" w:rsidP="003E79CA">
      <w:pPr>
        <w:numPr>
          <w:ilvl w:val="0"/>
          <w:numId w:val="53"/>
        </w:numPr>
        <w:contextualSpacing/>
      </w:pPr>
      <w:r w:rsidRPr="00831167">
        <w:rPr>
          <w:b/>
          <w:bCs/>
        </w:rPr>
        <w:t>Use of Publicly Available Data</w:t>
      </w:r>
      <w:r w:rsidRPr="00831167">
        <w:t xml:space="preserve">: The study exclusively uses data that is publicly accessible. Fraud labels are derived from verified public sources, such as DOJ press </w:t>
      </w:r>
      <w:r w:rsidRPr="00831167">
        <w:lastRenderedPageBreak/>
        <w:t>releases, SBA OIG reports, and PRAC data. This approach ensures transparency and eliminates reliance on private or confidential sources.</w:t>
      </w:r>
    </w:p>
    <w:p w14:paraId="71DB0838" w14:textId="77777777" w:rsidR="00831167" w:rsidRPr="00831167" w:rsidRDefault="00831167" w:rsidP="003E79CA">
      <w:pPr>
        <w:numPr>
          <w:ilvl w:val="0"/>
          <w:numId w:val="53"/>
        </w:numPr>
        <w:contextualSpacing/>
      </w:pPr>
      <w:r w:rsidRPr="00831167">
        <w:rPr>
          <w:b/>
          <w:bCs/>
        </w:rPr>
        <w:t>Ethical Oversight and IRB Compliance</w:t>
      </w:r>
      <w:r w:rsidRPr="00831167">
        <w:t>: The study has obtained approval from the Institutional Review Board (IRB) to confirm compliance with ethical standards in research. This includes assurances regarding data use, privacy protections, and informed consent protocols, even for secondary data use.</w:t>
      </w:r>
    </w:p>
    <w:p w14:paraId="7AD742CD" w14:textId="77777777" w:rsidR="00831167" w:rsidRPr="00831167" w:rsidRDefault="00831167" w:rsidP="003E79CA">
      <w:pPr>
        <w:numPr>
          <w:ilvl w:val="0"/>
          <w:numId w:val="53"/>
        </w:numPr>
        <w:contextualSpacing/>
      </w:pPr>
      <w:r w:rsidRPr="00831167">
        <w:rPr>
          <w:b/>
          <w:bCs/>
        </w:rPr>
        <w:t>Transparency in Methodology</w:t>
      </w:r>
      <w:r w:rsidRPr="00831167">
        <w:t>: The research methods, including data processing, feature engineering, and model design, are documented transparently to ensure reproducibility and integrity in results. This transparency allows other researchers to replicate or extend the study while maintaining ethical consistency.</w:t>
      </w:r>
    </w:p>
    <w:p w14:paraId="2F2AB96B" w14:textId="77777777" w:rsidR="00831167" w:rsidRPr="00831167" w:rsidRDefault="00831167" w:rsidP="003E79CA">
      <w:pPr>
        <w:ind w:firstLine="720"/>
        <w:contextualSpacing/>
      </w:pPr>
      <w:r w:rsidRPr="00831167">
        <w:t>These ethical assurances ensure that the study adheres to privacy standards and ethical principles, protecting data integrity and participant confidentiality.</w:t>
      </w:r>
    </w:p>
    <w:p w14:paraId="210DA694" w14:textId="77777777" w:rsidR="009F7088" w:rsidRDefault="009F7088" w:rsidP="003E79CA">
      <w:pPr>
        <w:pStyle w:val="Heading2"/>
      </w:pPr>
      <w:bookmarkStart w:id="129" w:name="_Toc251423651"/>
      <w:bookmarkStart w:id="130" w:name="_Toc464831669"/>
      <w:bookmarkStart w:id="131" w:name="_Toc465328403"/>
      <w:bookmarkStart w:id="132" w:name="_Toc184834460"/>
      <w:r w:rsidRPr="00887A22">
        <w:t>Summary</w:t>
      </w:r>
      <w:bookmarkEnd w:id="129"/>
      <w:bookmarkEnd w:id="130"/>
      <w:bookmarkEnd w:id="131"/>
      <w:bookmarkEnd w:id="132"/>
    </w:p>
    <w:p w14:paraId="2E331AE8" w14:textId="77777777" w:rsidR="00831167" w:rsidRPr="00831167" w:rsidRDefault="00831167" w:rsidP="003E79CA">
      <w:pPr>
        <w:ind w:firstLine="720"/>
      </w:pPr>
      <w:r w:rsidRPr="00831167">
        <w:t>Chapter 3 outlined the comprehensive methodology employed to investigate fraudulent loan applications within the Paycheck Protection Program (PPP) dataset, focusing on two key objectives: identifying primary fraud indicators and evaluating effective machine learning model combinations for fraud detection. The chapter began with a detailed description of the data sources, encompassing both the publicly available PPP loan dataset and a manually labeled fraud dataset derived from verified cases from DOJ, SBA OIG, and PRAC records. This dual-source approach provides a foundation for both unsupervised and semi-supervised learning phases.</w:t>
      </w:r>
    </w:p>
    <w:p w14:paraId="799BFD16" w14:textId="77777777" w:rsidR="00831167" w:rsidRPr="00831167" w:rsidRDefault="00831167" w:rsidP="003E79CA">
      <w:pPr>
        <w:ind w:firstLine="720"/>
      </w:pPr>
      <w:r w:rsidRPr="00831167">
        <w:t xml:space="preserve">Data preprocessing steps were carefully executed to ensure privacy, consistency, and quality, incorporating techniques such as PII hashing, categorical encoding, and imputation of missing values. Feature engineering and feature selection further refined the dataset by deriving </w:t>
      </w:r>
      <w:r w:rsidRPr="00831167">
        <w:lastRenderedPageBreak/>
        <w:t>fraud-relevant indicators and testing the impact of selected feature subsets on model performance. These steps directly support the research’s hypothesis-driven approach to evaluating the effectiveness of specific features in fraud detection.</w:t>
      </w:r>
    </w:p>
    <w:p w14:paraId="704927C8" w14:textId="77777777" w:rsidR="00831167" w:rsidRPr="00831167" w:rsidRDefault="00831167" w:rsidP="003E79CA">
      <w:pPr>
        <w:ind w:firstLine="720"/>
      </w:pPr>
      <w:r w:rsidRPr="00831167">
        <w:t>The chapter also detailed the clustering methodologies, including K-Means, Hierarchical Clustering, DBSCAN, and T-SNE, applied to detect potential fraud patterns within the general PPP loan data. These unsupervised models provided a basis for anomaly detection, where clusters and outliers serve as preliminary indicators of possible fraud, aligning with the study’s aim to detect fraud patterns without extensive labeled data.</w:t>
      </w:r>
    </w:p>
    <w:p w14:paraId="418807FC" w14:textId="77777777" w:rsidR="00831167" w:rsidRPr="00831167" w:rsidRDefault="00831167" w:rsidP="003E79CA">
      <w:pPr>
        <w:ind w:firstLine="720"/>
      </w:pPr>
      <w:r w:rsidRPr="00831167">
        <w:t>Semi-supervised classification techniques were then introduced, integrating labeled fraud cases with clustering results to improve model performance. By testing combinations of unsupervised clustering with supervised models such as SVM, logistic regression, neural networks, and ensemble methods, the study evaluates the effectiveness of different model pairings for enhanced fraud detection.</w:t>
      </w:r>
    </w:p>
    <w:p w14:paraId="1AA730C8" w14:textId="77777777" w:rsidR="00831167" w:rsidRPr="00831167" w:rsidRDefault="00831167" w:rsidP="003E79CA">
      <w:pPr>
        <w:ind w:firstLine="720"/>
      </w:pPr>
      <w:r w:rsidRPr="00831167">
        <w:t>The final sections discussed the study’s assumptions, limitations, and delimitations, acknowledging the challenges in balancing data privacy, model interpretability, and class imbalance while addressing each with targeted mitigation strategies. Statistical validation methods and evaluation metrics were selected to ensure that the results of model performance testing are both statistically sound and practically relevant, with metrics tailored to accurately measure clustering quality and classification accuracy in fraud detection.</w:t>
      </w:r>
    </w:p>
    <w:p w14:paraId="2075FF67" w14:textId="2D48BDCF" w:rsidR="001447AE" w:rsidRPr="001447AE" w:rsidRDefault="00831167" w:rsidP="003E79CA">
      <w:pPr>
        <w:ind w:firstLine="720"/>
      </w:pPr>
      <w:r w:rsidRPr="00831167">
        <w:t xml:space="preserve">Together, these methodological steps provide a structured approach to answering the study’s research questions and testing its hypotheses, ensuring that each phase of the research design aligns with the overarching goals of detecting and analyzing fraud patterns within the PPP dataset. Chapter 4 will present the results of these analyses, including model performance </w:t>
      </w:r>
      <w:r w:rsidRPr="00831167">
        <w:lastRenderedPageBreak/>
        <w:t>evaluations and interpretations of clustering and classification outcomes in the context of PPP fraud detection.</w:t>
      </w:r>
    </w:p>
    <w:p w14:paraId="03C14FDB" w14:textId="107383D6" w:rsidR="00AF3B5B" w:rsidRDefault="009F7088" w:rsidP="003E79CA">
      <w:pPr>
        <w:pStyle w:val="Heading1"/>
        <w:jc w:val="left"/>
      </w:pPr>
      <w:r>
        <w:br w:type="page"/>
      </w:r>
      <w:bookmarkStart w:id="133" w:name="_Toc464831682"/>
      <w:bookmarkStart w:id="134" w:name="_Toc465328414"/>
      <w:bookmarkEnd w:id="88"/>
      <w:bookmarkEnd w:id="89"/>
      <w:bookmarkEnd w:id="90"/>
      <w:bookmarkEnd w:id="91"/>
      <w:bookmarkEnd w:id="92"/>
    </w:p>
    <w:p w14:paraId="6DE4095B" w14:textId="77777777" w:rsidR="007F2702" w:rsidRPr="00887A22" w:rsidRDefault="007F2702" w:rsidP="007F2702">
      <w:pPr>
        <w:pStyle w:val="Heading1"/>
      </w:pPr>
      <w:r>
        <w:lastRenderedPageBreak/>
        <w:t xml:space="preserve">Chapter 4: Findings </w:t>
      </w:r>
    </w:p>
    <w:p w14:paraId="6047E603" w14:textId="77777777" w:rsidR="007F2702" w:rsidRPr="00887A22" w:rsidRDefault="007F2702" w:rsidP="007F2702">
      <w:pPr>
        <w:ind w:firstLine="720"/>
        <w:contextualSpacing/>
      </w:pPr>
      <w:r w:rsidRPr="00887A22">
        <w:t>Begin writing here…</w:t>
      </w:r>
    </w:p>
    <w:p w14:paraId="414FE7F7" w14:textId="77777777" w:rsidR="007F2702" w:rsidRPr="00887A22" w:rsidRDefault="007F2702" w:rsidP="007F2702">
      <w:pPr>
        <w:contextualSpacing/>
      </w:pPr>
      <w:r w:rsidRPr="00887A22">
        <w:t xml:space="preserve">Checklist: </w:t>
      </w:r>
    </w:p>
    <w:p w14:paraId="3182D7A2" w14:textId="77777777" w:rsidR="007F2702" w:rsidRPr="00887A22" w:rsidRDefault="00000000" w:rsidP="007F2702">
      <w:pPr>
        <w:ind w:left="720"/>
      </w:pPr>
      <w:sdt>
        <w:sdtPr>
          <w:rPr>
            <w:color w:val="2B579A"/>
            <w:shd w:val="clear" w:color="auto" w:fill="E6E6E6"/>
          </w:rPr>
          <w:id w:val="-131517145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 xml:space="preserve">verbatim and the organization of the chapter. </w:t>
      </w:r>
    </w:p>
    <w:p w14:paraId="039720B8" w14:textId="77777777" w:rsidR="007F2702" w:rsidRPr="00887A22" w:rsidRDefault="00000000" w:rsidP="007F2702">
      <w:pPr>
        <w:ind w:left="720"/>
      </w:pPr>
      <w:sdt>
        <w:sdtPr>
          <w:id w:val="-38518135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Organize the entire chapter around the research questions/hypotheses</w:t>
      </w:r>
      <w:commentRangeStart w:id="135"/>
      <w:r w:rsidR="007F2702" w:rsidRPr="00887A22">
        <w:t>.</w:t>
      </w:r>
      <w:commentRangeEnd w:id="135"/>
      <w:r w:rsidR="007F2702">
        <w:rPr>
          <w:rStyle w:val="CommentReference"/>
          <w:rFonts w:eastAsia="Times New Roman" w:cs="Arial"/>
          <w:szCs w:val="20"/>
        </w:rPr>
        <w:commentReference w:id="135"/>
      </w:r>
      <w:r w:rsidR="007F2702" w:rsidRPr="00887A22">
        <w:t xml:space="preserve"> </w:t>
      </w:r>
    </w:p>
    <w:p w14:paraId="57CEF587" w14:textId="77777777" w:rsidR="007F2702" w:rsidRDefault="00000000" w:rsidP="007F2702">
      <w:pPr>
        <w:ind w:left="720"/>
      </w:pPr>
      <w:sdt>
        <w:sdtPr>
          <w:rPr>
            <w:color w:val="2B579A"/>
          </w:rPr>
          <w:id w:val="956896727"/>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Identify all the steps that were described in Chapter 3.</w:t>
      </w:r>
    </w:p>
    <w:p w14:paraId="39AE2F35" w14:textId="77777777" w:rsidR="007F2702" w:rsidRDefault="00000000" w:rsidP="007F2702">
      <w:pPr>
        <w:ind w:left="720"/>
      </w:pPr>
      <w:sdt>
        <w:sdtPr>
          <w:rPr>
            <w:color w:val="2B579A"/>
          </w:rPr>
          <w:id w:val="1532697330"/>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nk to your GitHub code and data should be included here</w:t>
      </w:r>
    </w:p>
    <w:p w14:paraId="6A55E50F" w14:textId="77777777" w:rsidR="007F2702" w:rsidRDefault="00000000" w:rsidP="007F2702">
      <w:pPr>
        <w:ind w:left="720"/>
      </w:pPr>
      <w:sdt>
        <w:sdtPr>
          <w:rPr>
            <w:color w:val="2B579A"/>
          </w:rPr>
          <w:id w:val="1416285181"/>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cense codes and links should be included here.</w:t>
      </w:r>
    </w:p>
    <w:p w14:paraId="7C41645C" w14:textId="77777777" w:rsidR="007F2702" w:rsidRDefault="007F2702" w:rsidP="007F2702">
      <w:pPr>
        <w:pStyle w:val="Heading2"/>
      </w:pPr>
      <w:bookmarkStart w:id="136" w:name="_Toc164865788"/>
      <w:r>
        <w:t>Data Preprocessing and Modeling Process Diagram</w:t>
      </w:r>
      <w:bookmarkEnd w:id="136"/>
    </w:p>
    <w:p w14:paraId="73B41D8C" w14:textId="77777777" w:rsidR="007F2702" w:rsidRPr="00EC518A" w:rsidRDefault="00000000" w:rsidP="007F2702">
      <w:pPr>
        <w:ind w:left="720"/>
      </w:pPr>
      <w:sdt>
        <w:sdtPr>
          <w:id w:val="-478532332"/>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t xml:space="preserve"> Include the Diagram created as a diagramming tool that describes the process of your study and depicts all the details of all stages of your completed research. Small diagrams that refer to components of your product, algorithm, or design can be added below.</w:t>
      </w:r>
    </w:p>
    <w:p w14:paraId="5FDE7513" w14:textId="77777777" w:rsidR="007F2702" w:rsidRPr="00887A22" w:rsidRDefault="007F2702" w:rsidP="007F2702">
      <w:pPr>
        <w:pStyle w:val="Heading2"/>
      </w:pPr>
      <w:bookmarkStart w:id="137" w:name="_Toc164865789"/>
      <w:r>
        <w:t>Data Preprocessing and Modeling</w:t>
      </w:r>
      <w:bookmarkEnd w:id="137"/>
    </w:p>
    <w:p w14:paraId="743E456C" w14:textId="77777777" w:rsidR="007F2702" w:rsidRPr="00887A22" w:rsidRDefault="007F2702" w:rsidP="007F2702">
      <w:pPr>
        <w:ind w:firstLine="720"/>
        <w:contextualSpacing/>
      </w:pPr>
      <w:r w:rsidRPr="00887A22">
        <w:t>Begin writing here…</w:t>
      </w:r>
    </w:p>
    <w:p w14:paraId="13FA332D" w14:textId="77777777" w:rsidR="007F2702" w:rsidRDefault="007F2702" w:rsidP="007F2702">
      <w:pPr>
        <w:contextualSpacing/>
      </w:pPr>
      <w:r w:rsidRPr="00887A22">
        <w:t xml:space="preserve">Checklist: </w:t>
      </w:r>
    </w:p>
    <w:p w14:paraId="008A1167" w14:textId="77777777" w:rsidR="007F2702" w:rsidRDefault="00000000" w:rsidP="007F2702">
      <w:pPr>
        <w:ind w:left="720"/>
      </w:pPr>
      <w:sdt>
        <w:sdtPr>
          <w:id w:val="134450823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Describe the </w:t>
      </w:r>
      <w:r w:rsidR="007F2702">
        <w:t xml:space="preserve">different stages of your study, referring to all details recorded. </w:t>
      </w:r>
    </w:p>
    <w:p w14:paraId="4BCA5DE8" w14:textId="77777777" w:rsidR="007F2702" w:rsidRPr="00C563B5" w:rsidRDefault="00000000" w:rsidP="007F2702">
      <w:pPr>
        <w:ind w:left="720"/>
        <w:rPr>
          <w:rFonts w:cs="Times New Roman"/>
          <w:szCs w:val="24"/>
        </w:rPr>
      </w:pPr>
      <w:sdt>
        <w:sdtPr>
          <w:rPr>
            <w:rFonts w:cs="Times New Roman"/>
            <w:szCs w:val="24"/>
          </w:rPr>
          <w:id w:val="31007012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rsidRPr="00C563B5">
        <w:rPr>
          <w:rFonts w:cs="Times New Roman"/>
          <w:szCs w:val="24"/>
        </w:rPr>
        <w:t xml:space="preserve"> </w:t>
      </w:r>
      <w:commentRangeStart w:id="138"/>
      <w:r w:rsidR="007F2702" w:rsidRPr="00C563B5">
        <w:rPr>
          <w:rFonts w:cs="Times New Roman"/>
          <w:szCs w:val="24"/>
        </w:rPr>
        <w:t xml:space="preserve">Describe the exact steps of your study plan: </w:t>
      </w:r>
      <w:commentRangeEnd w:id="138"/>
      <w:r w:rsidR="007F2702" w:rsidRPr="00C563B5">
        <w:rPr>
          <w:rStyle w:val="CommentReference"/>
          <w:rFonts w:eastAsia="Times New Roman" w:cs="Times New Roman"/>
          <w:sz w:val="24"/>
          <w:szCs w:val="24"/>
        </w:rPr>
        <w:commentReference w:id="138"/>
      </w:r>
    </w:p>
    <w:p w14:paraId="2D815DAF" w14:textId="77777777" w:rsidR="007F2702" w:rsidRPr="008C638C" w:rsidRDefault="007F2702" w:rsidP="007F2702">
      <w:pPr>
        <w:pStyle w:val="Heading3"/>
      </w:pPr>
      <w:r w:rsidRPr="008C638C">
        <w:t>Data Cleaning</w:t>
      </w:r>
    </w:p>
    <w:p w14:paraId="56F3BDB1" w14:textId="77777777" w:rsidR="007F2702" w:rsidRPr="00FE23DD" w:rsidRDefault="00000000" w:rsidP="007F2702">
      <w:pPr>
        <w:ind w:left="720"/>
        <w:rPr>
          <w:rFonts w:cs="Times New Roman"/>
          <w:szCs w:val="24"/>
        </w:rPr>
      </w:pPr>
      <w:sdt>
        <w:sdtPr>
          <w:rPr>
            <w:rFonts w:cs="Times New Roman"/>
            <w:szCs w:val="24"/>
          </w:rPr>
          <w:id w:val="42400445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Include the size, observations, variables, types of variables, missing values, affected variables of the original dataset, the methods of imputation you plan to include, size, and </w:t>
      </w:r>
      <w:r w:rsidR="007F2702" w:rsidRPr="00FE23DD">
        <w:rPr>
          <w:rFonts w:cs="Times New Roman"/>
          <w:szCs w:val="24"/>
        </w:rPr>
        <w:lastRenderedPageBreak/>
        <w:t>limitations after the cleaning (if known otherwise, you should consist of those in Chapter 4), etc.</w:t>
      </w:r>
    </w:p>
    <w:p w14:paraId="5FC11534" w14:textId="77777777" w:rsidR="007F2702" w:rsidRPr="00FE23DD" w:rsidRDefault="00000000" w:rsidP="007F2702">
      <w:pPr>
        <w:ind w:left="720"/>
        <w:rPr>
          <w:rFonts w:cs="Times New Roman"/>
          <w:szCs w:val="24"/>
        </w:rPr>
      </w:pPr>
      <w:sdt>
        <w:sdtPr>
          <w:rPr>
            <w:rFonts w:cs="Times New Roman"/>
            <w:szCs w:val="24"/>
          </w:rPr>
          <w:id w:val="-1076901050"/>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etail the cleansing processes, such as outlier detection, handling missing data through imputation and deduplication, and ensuring data quality.</w:t>
      </w:r>
    </w:p>
    <w:p w14:paraId="0D5746EF" w14:textId="77777777" w:rsidR="007F2702" w:rsidRPr="005221C5" w:rsidRDefault="007F2702" w:rsidP="007F2702">
      <w:pPr>
        <w:pStyle w:val="Heading3"/>
      </w:pPr>
      <w:r w:rsidRPr="005221C5">
        <w:t xml:space="preserve">Data </w:t>
      </w:r>
      <w:r>
        <w:t>Preprocessing</w:t>
      </w:r>
    </w:p>
    <w:p w14:paraId="6848E689" w14:textId="77777777" w:rsidR="007F2702" w:rsidRPr="005221C5" w:rsidRDefault="00000000" w:rsidP="007F2702">
      <w:pPr>
        <w:ind w:left="720"/>
        <w:rPr>
          <w:rFonts w:cs="Times New Roman"/>
          <w:szCs w:val="24"/>
        </w:rPr>
      </w:pPr>
      <w:sdt>
        <w:sdtPr>
          <w:rPr>
            <w:rFonts w:cs="Times New Roman"/>
            <w:szCs w:val="24"/>
          </w:rPr>
          <w:id w:val="-398128517"/>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Explain the transformations of variables, including normalization, standardization, encoding categorical data, and introducing artificial variables. Document the methods used with supporting literature.</w:t>
      </w:r>
    </w:p>
    <w:p w14:paraId="4FC0F9F3" w14:textId="77777777" w:rsidR="007F2702" w:rsidRPr="005221C5" w:rsidRDefault="00000000" w:rsidP="007F2702">
      <w:pPr>
        <w:ind w:left="720"/>
        <w:rPr>
          <w:rFonts w:cs="Times New Roman"/>
          <w:szCs w:val="24"/>
        </w:rPr>
      </w:pPr>
      <w:sdt>
        <w:sdtPr>
          <w:rPr>
            <w:rFonts w:cs="Times New Roman"/>
            <w:szCs w:val="24"/>
          </w:rPr>
          <w:id w:val="-1709638880"/>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iscuss strategies like limiting sample size, bootstrapping, and resampling techniques. Validate these processes with appropriate statistical methods.</w:t>
      </w:r>
    </w:p>
    <w:p w14:paraId="3941B37F" w14:textId="77777777" w:rsidR="007F2702" w:rsidRPr="005221C5" w:rsidRDefault="00000000" w:rsidP="007F2702">
      <w:pPr>
        <w:ind w:left="720"/>
        <w:rPr>
          <w:rFonts w:cs="Times New Roman"/>
          <w:szCs w:val="24"/>
        </w:rPr>
      </w:pPr>
      <w:sdt>
        <w:sdtPr>
          <w:rPr>
            <w:rFonts w:cs="Times New Roman"/>
            <w:szCs w:val="24"/>
          </w:rPr>
          <w:id w:val="358098248"/>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Mention the software programs, platforms, and their versions used for data preparation. Include programming scripts or modules in the Appendix.</w:t>
      </w:r>
    </w:p>
    <w:p w14:paraId="288FEF45" w14:textId="77777777" w:rsidR="007F2702" w:rsidRPr="005221C5" w:rsidRDefault="007F2702" w:rsidP="007F2702">
      <w:pPr>
        <w:pStyle w:val="Heading3"/>
      </w:pPr>
      <w:r w:rsidRPr="005221C5">
        <w:t xml:space="preserve">Data </w:t>
      </w:r>
      <w:r>
        <w:t>I</w:t>
      </w:r>
      <w:r w:rsidRPr="005221C5">
        <w:t>ntegration</w:t>
      </w:r>
    </w:p>
    <w:p w14:paraId="34DB05A1" w14:textId="77777777" w:rsidR="007F2702" w:rsidRPr="00FE23DD" w:rsidRDefault="00000000" w:rsidP="007F2702">
      <w:pPr>
        <w:ind w:left="720"/>
        <w:rPr>
          <w:rFonts w:cs="Times New Roman"/>
          <w:szCs w:val="24"/>
        </w:rPr>
      </w:pPr>
      <w:sdt>
        <w:sdtPr>
          <w:rPr>
            <w:rFonts w:cs="Times New Roman"/>
            <w:szCs w:val="24"/>
          </w:rPr>
          <w:id w:val="57786815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Describe the process and tools for merging data from different digital sources or datasets, addressing issues like schema integration, entity resolution, and data format normalization.</w:t>
      </w:r>
    </w:p>
    <w:p w14:paraId="5173C9FA" w14:textId="77777777" w:rsidR="007F2702" w:rsidRPr="00C563B5" w:rsidRDefault="00000000" w:rsidP="007F2702">
      <w:pPr>
        <w:ind w:left="720"/>
        <w:rPr>
          <w:rFonts w:cs="Times New Roman"/>
          <w:szCs w:val="24"/>
        </w:rPr>
      </w:pPr>
      <w:sdt>
        <w:sdtPr>
          <w:rPr>
            <w:rFonts w:cs="Times New Roman"/>
            <w:szCs w:val="24"/>
          </w:rPr>
          <w:id w:val="-1807236846"/>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C563B5">
        <w:rPr>
          <w:rFonts w:cs="Times New Roman"/>
          <w:szCs w:val="24"/>
        </w:rPr>
        <w:t xml:space="preserve"> Include the programming module for data integration in the Appendix.</w:t>
      </w:r>
    </w:p>
    <w:p w14:paraId="62186983" w14:textId="77777777" w:rsidR="007F2702" w:rsidRPr="005221C5" w:rsidRDefault="007F2702" w:rsidP="007F2702">
      <w:pPr>
        <w:pStyle w:val="Heading3"/>
      </w:pPr>
      <w:r w:rsidRPr="005221C5">
        <w:t>Data Feature Engineering</w:t>
      </w:r>
    </w:p>
    <w:p w14:paraId="5D94C3CB" w14:textId="77777777" w:rsidR="007F2702" w:rsidRPr="005221C5" w:rsidRDefault="00000000" w:rsidP="007F2702">
      <w:pPr>
        <w:ind w:left="720"/>
        <w:rPr>
          <w:rFonts w:cs="Times New Roman"/>
          <w:szCs w:val="24"/>
        </w:rPr>
      </w:pPr>
      <w:sdt>
        <w:sdtPr>
          <w:rPr>
            <w:rFonts w:cs="Times New Roman"/>
            <w:szCs w:val="24"/>
          </w:rPr>
          <w:id w:val="-97899209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Explain how and why you are creating interaction features between variables.</w:t>
      </w:r>
    </w:p>
    <w:p w14:paraId="2F283098" w14:textId="77777777" w:rsidR="007F2702" w:rsidRPr="005221C5" w:rsidRDefault="00000000" w:rsidP="007F2702">
      <w:pPr>
        <w:ind w:left="720"/>
        <w:rPr>
          <w:rFonts w:cs="Times New Roman"/>
          <w:szCs w:val="24"/>
        </w:rPr>
      </w:pPr>
      <w:sdt>
        <w:sdtPr>
          <w:rPr>
            <w:rFonts w:cs="Times New Roman"/>
            <w:szCs w:val="24"/>
          </w:rPr>
          <w:id w:val="-1329746124"/>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iscuss the creation of polynomial features and their relevance to the model.</w:t>
      </w:r>
    </w:p>
    <w:p w14:paraId="33DCF5A3" w14:textId="77777777" w:rsidR="007F2702" w:rsidRPr="005221C5" w:rsidRDefault="00000000" w:rsidP="007F2702">
      <w:pPr>
        <w:ind w:left="720"/>
        <w:rPr>
          <w:rFonts w:cs="Times New Roman"/>
          <w:szCs w:val="24"/>
        </w:rPr>
      </w:pPr>
      <w:sdt>
        <w:sdtPr>
          <w:rPr>
            <w:rFonts w:cs="Times New Roman"/>
            <w:szCs w:val="24"/>
          </w:rPr>
          <w:id w:val="522524069"/>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etail any aggregated features from multiple data sources or grouped observations.</w:t>
      </w:r>
    </w:p>
    <w:p w14:paraId="3EC82D74" w14:textId="77777777" w:rsidR="007F2702" w:rsidRPr="005221C5" w:rsidRDefault="00000000" w:rsidP="007F2702">
      <w:pPr>
        <w:ind w:left="720"/>
        <w:rPr>
          <w:rFonts w:cs="Times New Roman"/>
          <w:szCs w:val="24"/>
        </w:rPr>
      </w:pPr>
      <w:sdt>
        <w:sdtPr>
          <w:rPr>
            <w:rFonts w:cs="Times New Roman"/>
            <w:szCs w:val="24"/>
          </w:rPr>
          <w:id w:val="-1446763868"/>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escribe the methods used to scale features and the rationale behind the choice.</w:t>
      </w:r>
    </w:p>
    <w:p w14:paraId="2084A0AC" w14:textId="77777777" w:rsidR="007F2702" w:rsidRPr="005221C5" w:rsidRDefault="00000000" w:rsidP="007F2702">
      <w:pPr>
        <w:ind w:left="720"/>
        <w:rPr>
          <w:rFonts w:cs="Times New Roman"/>
          <w:szCs w:val="24"/>
        </w:rPr>
      </w:pPr>
      <w:sdt>
        <w:sdtPr>
          <w:rPr>
            <w:rFonts w:cs="Times New Roman"/>
            <w:szCs w:val="24"/>
          </w:rPr>
          <w:id w:val="278928598"/>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Justify the use of log transformation for reducing skewness in continuous variables.</w:t>
      </w:r>
    </w:p>
    <w:p w14:paraId="1B149EAF" w14:textId="77777777" w:rsidR="007F2702" w:rsidRPr="005221C5" w:rsidRDefault="00000000" w:rsidP="007F2702">
      <w:pPr>
        <w:ind w:left="720"/>
        <w:rPr>
          <w:rFonts w:cs="Times New Roman"/>
          <w:szCs w:val="24"/>
        </w:rPr>
      </w:pPr>
      <w:sdt>
        <w:sdtPr>
          <w:rPr>
            <w:rFonts w:cs="Times New Roman"/>
            <w:szCs w:val="24"/>
          </w:rPr>
          <w:id w:val="-61259139"/>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Outline using PCA or other techniques to reduce the feature space.</w:t>
      </w:r>
    </w:p>
    <w:p w14:paraId="01185BE5" w14:textId="77777777" w:rsidR="007F2702" w:rsidRPr="005221C5" w:rsidRDefault="00000000" w:rsidP="007F2702">
      <w:pPr>
        <w:ind w:left="720"/>
        <w:rPr>
          <w:rFonts w:cs="Times New Roman"/>
          <w:szCs w:val="24"/>
        </w:rPr>
      </w:pPr>
      <w:sdt>
        <w:sdtPr>
          <w:rPr>
            <w:rFonts w:cs="Times New Roman"/>
            <w:szCs w:val="24"/>
          </w:rPr>
          <w:id w:val="199344104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iscuss methods for selecting the most relevant features (e.g., filter, wrapper, and embedded methods).</w:t>
      </w:r>
    </w:p>
    <w:p w14:paraId="1E8A1C23" w14:textId="77777777" w:rsidR="007F2702" w:rsidRPr="005221C5" w:rsidRDefault="00000000" w:rsidP="007F2702">
      <w:pPr>
        <w:ind w:left="720"/>
        <w:rPr>
          <w:rFonts w:cs="Times New Roman"/>
          <w:szCs w:val="24"/>
        </w:rPr>
      </w:pPr>
      <w:sdt>
        <w:sdtPr>
          <w:rPr>
            <w:rFonts w:cs="Times New Roman"/>
            <w:szCs w:val="24"/>
          </w:rPr>
          <w:id w:val="1547559114"/>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If relevant, detail how date and time information is transformed into features useful for prediction (e.g., extracting day of the week, lag features).</w:t>
      </w:r>
    </w:p>
    <w:p w14:paraId="33662A2E" w14:textId="77777777" w:rsidR="007F2702" w:rsidRPr="005221C5" w:rsidRDefault="00000000" w:rsidP="007F2702">
      <w:pPr>
        <w:ind w:left="720"/>
        <w:rPr>
          <w:rFonts w:cs="Times New Roman"/>
          <w:szCs w:val="24"/>
        </w:rPr>
      </w:pPr>
      <w:sdt>
        <w:sdtPr>
          <w:rPr>
            <w:rFonts w:cs="Times New Roman"/>
            <w:szCs w:val="24"/>
          </w:rPr>
          <w:id w:val="814229286"/>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For datasets with textual data, describe preprocessing steps like tokenization, stemming, and lemmatization.</w:t>
      </w:r>
    </w:p>
    <w:p w14:paraId="716D0647" w14:textId="77777777" w:rsidR="007F2702" w:rsidRPr="005221C5" w:rsidRDefault="00000000" w:rsidP="007F2702">
      <w:pPr>
        <w:ind w:left="720"/>
        <w:rPr>
          <w:rFonts w:cs="Times New Roman"/>
          <w:szCs w:val="24"/>
        </w:rPr>
      </w:pPr>
      <w:sdt>
        <w:sdtPr>
          <w:rPr>
            <w:rFonts w:cs="Times New Roman"/>
            <w:szCs w:val="24"/>
          </w:rPr>
          <w:id w:val="-136606162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Present an analysis of feature importance and how it influenced the feature engineering process.</w:t>
      </w:r>
    </w:p>
    <w:p w14:paraId="7E96D8FF" w14:textId="77777777" w:rsidR="007F2702" w:rsidRPr="005221C5" w:rsidRDefault="007F2702" w:rsidP="007F2702">
      <w:pPr>
        <w:pStyle w:val="Heading3"/>
      </w:pPr>
      <w:r w:rsidRPr="005221C5">
        <w:t>Data Exploration</w:t>
      </w:r>
    </w:p>
    <w:p w14:paraId="7C0FB953" w14:textId="77777777" w:rsidR="007F2702" w:rsidRPr="00FE23DD" w:rsidRDefault="00000000" w:rsidP="007F2702">
      <w:pPr>
        <w:ind w:left="720"/>
        <w:rPr>
          <w:rFonts w:cs="Times New Roman"/>
          <w:szCs w:val="24"/>
        </w:rPr>
      </w:pPr>
      <w:sdt>
        <w:sdtPr>
          <w:rPr>
            <w:rFonts w:cs="Times New Roman"/>
            <w:szCs w:val="24"/>
          </w:rPr>
          <w:id w:val="185978208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You should include the data exploration, identifying the similarities, contrasts, and anomalies you observed. Documentation should include graphs, charts, and tables created programmatically. (Do not include ALL different graphs for all variables; instead, focus on the findings that provide new insights, guide your research, and alter your steps or identified constraints).</w:t>
      </w:r>
    </w:p>
    <w:p w14:paraId="0245ADC0" w14:textId="77777777" w:rsidR="007F2702" w:rsidRPr="00FE23DD" w:rsidRDefault="00000000" w:rsidP="007F2702">
      <w:pPr>
        <w:ind w:left="720"/>
        <w:rPr>
          <w:rFonts w:cs="Times New Roman"/>
          <w:szCs w:val="24"/>
        </w:rPr>
      </w:pPr>
      <w:sdt>
        <w:sdtPr>
          <w:rPr>
            <w:rFonts w:cs="Times New Roman"/>
            <w:szCs w:val="24"/>
          </w:rPr>
          <w:id w:val="57794994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Examples can be qqplots proving normality and histograms. Parallel boxplots and time series plots identify differences in distributions and boxplots for initial populations with vast amounts of data. 5-number summaries in tables along with standard deviations, recognizing differences in internal variation of comparing populations, loess graphs that compare time series, interactive graphs identifying differences of tendency measures, heatmaps, scatterplot matrices, etc…</w:t>
      </w:r>
    </w:p>
    <w:p w14:paraId="46275752" w14:textId="77777777" w:rsidR="007F2702" w:rsidRPr="00FE23DD" w:rsidRDefault="00000000" w:rsidP="007F2702">
      <w:pPr>
        <w:ind w:left="720"/>
        <w:rPr>
          <w:rFonts w:cs="Times New Roman"/>
          <w:szCs w:val="24"/>
        </w:rPr>
      </w:pPr>
      <w:sdt>
        <w:sdtPr>
          <w:rPr>
            <w:rFonts w:cs="Times New Roman"/>
            <w:szCs w:val="24"/>
          </w:rPr>
          <w:id w:val="6238033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Document only the most insightful visualizations and tables that guide the research direction.</w:t>
      </w:r>
    </w:p>
    <w:p w14:paraId="6E4DC3F3" w14:textId="77777777" w:rsidR="007F2702" w:rsidRPr="005221C5" w:rsidRDefault="007F2702" w:rsidP="007F2702">
      <w:pPr>
        <w:pStyle w:val="Heading2"/>
        <w:rPr>
          <w:rFonts w:eastAsia="MS Gothic"/>
        </w:rPr>
      </w:pPr>
      <w:bookmarkStart w:id="139" w:name="_Toc164865790"/>
      <w:r w:rsidRPr="005221C5">
        <w:rPr>
          <w:rFonts w:eastAsia="MS Gothic"/>
        </w:rPr>
        <w:t>Data Mining</w:t>
      </w:r>
      <w:bookmarkEnd w:id="139"/>
    </w:p>
    <w:p w14:paraId="386325FB" w14:textId="77777777" w:rsidR="007F2702" w:rsidRPr="00FE23DD" w:rsidRDefault="00000000" w:rsidP="007F2702">
      <w:pPr>
        <w:ind w:left="720"/>
        <w:rPr>
          <w:rFonts w:cs="Times New Roman"/>
          <w:szCs w:val="24"/>
        </w:rPr>
      </w:pPr>
      <w:sdt>
        <w:sdtPr>
          <w:rPr>
            <w:rFonts w:cs="Times New Roman"/>
            <w:szCs w:val="24"/>
          </w:rPr>
          <w:id w:val="21416148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Follow the CRISP-DM model, iterating as necessary, and report only the </w:t>
      </w:r>
      <w:proofErr w:type="gramStart"/>
      <w:r w:rsidR="007F2702" w:rsidRPr="00FE23DD">
        <w:rPr>
          <w:rFonts w:cs="Times New Roman"/>
          <w:szCs w:val="24"/>
        </w:rPr>
        <w:t>final results</w:t>
      </w:r>
      <w:proofErr w:type="gramEnd"/>
      <w:r w:rsidR="007F2702" w:rsidRPr="00FE23DD">
        <w:rPr>
          <w:rFonts w:cs="Times New Roman"/>
          <w:szCs w:val="24"/>
        </w:rPr>
        <w:t>.</w:t>
      </w:r>
    </w:p>
    <w:p w14:paraId="4EB4ECD1" w14:textId="77777777" w:rsidR="007F2702" w:rsidRPr="005221C5" w:rsidRDefault="00000000" w:rsidP="007F2702">
      <w:pPr>
        <w:ind w:left="720"/>
        <w:rPr>
          <w:rFonts w:cs="Times New Roman"/>
          <w:szCs w:val="24"/>
        </w:rPr>
      </w:pPr>
      <w:sdt>
        <w:sdtPr>
          <w:rPr>
            <w:rFonts w:cs="Times New Roman"/>
            <w:szCs w:val="24"/>
          </w:rPr>
          <w:id w:val="6531171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m with alternatives and support your choice with evidence from literature or analysis findings.</w:t>
      </w:r>
    </w:p>
    <w:p w14:paraId="0DEDF794" w14:textId="77777777" w:rsidR="007F2702" w:rsidRPr="005221C5" w:rsidRDefault="00000000" w:rsidP="007F2702">
      <w:pPr>
        <w:ind w:left="720"/>
        <w:rPr>
          <w:rFonts w:cs="Times New Roman"/>
          <w:szCs w:val="24"/>
        </w:rPr>
      </w:pPr>
      <w:sdt>
        <w:sdtPr>
          <w:rPr>
            <w:rFonts w:cs="Times New Roman"/>
            <w:szCs w:val="24"/>
          </w:rPr>
          <w:id w:val="3953757"/>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etail the input, training choices, and ratio for training. Justify these choices with statistical validation.</w:t>
      </w:r>
    </w:p>
    <w:p w14:paraId="7D3FA095" w14:textId="77777777" w:rsidR="007F2702" w:rsidRPr="005221C5" w:rsidRDefault="00000000" w:rsidP="007F2702">
      <w:pPr>
        <w:ind w:left="720"/>
        <w:rPr>
          <w:rFonts w:cs="Times New Roman"/>
          <w:szCs w:val="24"/>
        </w:rPr>
      </w:pPr>
      <w:sdt>
        <w:sdtPr>
          <w:rPr>
            <w:rFonts w:cs="Times New Roman"/>
            <w:szCs w:val="24"/>
          </w:rPr>
          <w:id w:val="-1636718756"/>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outputs like decision trees, charts, or diagrams, explaining their relevance.</w:t>
      </w:r>
    </w:p>
    <w:p w14:paraId="0D0080B3" w14:textId="77777777" w:rsidR="007F2702" w:rsidRPr="005221C5" w:rsidRDefault="00000000" w:rsidP="007F2702">
      <w:pPr>
        <w:ind w:left="720"/>
        <w:rPr>
          <w:rFonts w:cs="Times New Roman"/>
          <w:szCs w:val="24"/>
        </w:rPr>
      </w:pPr>
      <w:sdt>
        <w:sdtPr>
          <w:rPr>
            <w:rFonts w:cs="Times New Roman"/>
            <w:szCs w:val="24"/>
          </w:rPr>
          <w:id w:val="14840799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ocument any challenges faced and insights for future research.</w:t>
      </w:r>
    </w:p>
    <w:p w14:paraId="6755FD36" w14:textId="77777777" w:rsidR="007F2702" w:rsidRDefault="00000000" w:rsidP="007F2702">
      <w:pPr>
        <w:ind w:left="720"/>
        <w:rPr>
          <w:rFonts w:cs="Times New Roman"/>
          <w:szCs w:val="24"/>
        </w:rPr>
      </w:pPr>
      <w:sdt>
        <w:sdtPr>
          <w:rPr>
            <w:rFonts w:cs="Times New Roman"/>
            <w:szCs w:val="24"/>
          </w:rPr>
          <w:id w:val="-98569559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relevant programming modules in the Appendix.</w:t>
      </w:r>
    </w:p>
    <w:p w14:paraId="68DFE492" w14:textId="77777777" w:rsidR="007F2702" w:rsidRPr="005221C5" w:rsidRDefault="007F2702" w:rsidP="007F2702">
      <w:pPr>
        <w:pStyle w:val="Heading3"/>
      </w:pPr>
      <w:r w:rsidRPr="005221C5">
        <w:t>Model Validation and Hyperparameter Tuning</w:t>
      </w:r>
    </w:p>
    <w:p w14:paraId="70509AB7" w14:textId="77777777" w:rsidR="007F2702" w:rsidRPr="005221C5" w:rsidRDefault="00000000" w:rsidP="007F2702">
      <w:pPr>
        <w:ind w:left="720"/>
        <w:rPr>
          <w:rFonts w:cs="Times New Roman"/>
          <w:szCs w:val="24"/>
        </w:rPr>
      </w:pPr>
      <w:sdt>
        <w:sdtPr>
          <w:rPr>
            <w:rFonts w:cs="Times New Roman"/>
            <w:szCs w:val="24"/>
          </w:rPr>
          <w:id w:val="-978226588"/>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Validate the model to ensure its accuracy and generalizability. Employ methods like cross-validation, ROC curves, precision-recall curves, and confusion matrices. The above are just examples of measures for validation; depending on your research focus, another type of measure may be appropriate. (For LLMs, Blue Score, Rouge Score, Hallucinations Score etc.)</w:t>
      </w:r>
    </w:p>
    <w:p w14:paraId="5F4C4AFA" w14:textId="77777777" w:rsidR="007F2702" w:rsidRPr="005221C5" w:rsidRDefault="00000000" w:rsidP="007F2702">
      <w:pPr>
        <w:ind w:left="720"/>
        <w:rPr>
          <w:rFonts w:cs="Times New Roman"/>
          <w:szCs w:val="24"/>
        </w:rPr>
      </w:pPr>
      <w:sdt>
        <w:sdtPr>
          <w:rPr>
            <w:rFonts w:cs="Times New Roman"/>
            <w:szCs w:val="24"/>
          </w:rPr>
          <w:id w:val="-1973592692"/>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iscuss hyperparameter tuning strategies, such as grid or random search, and their impact on model performance.</w:t>
      </w:r>
    </w:p>
    <w:p w14:paraId="0CE53343" w14:textId="77777777" w:rsidR="007F2702" w:rsidRPr="005221C5" w:rsidRDefault="00000000" w:rsidP="007F2702">
      <w:pPr>
        <w:ind w:left="720"/>
        <w:rPr>
          <w:rFonts w:cs="Times New Roman"/>
          <w:szCs w:val="24"/>
        </w:rPr>
      </w:pPr>
      <w:sdt>
        <w:sdtPr>
          <w:rPr>
            <w:rFonts w:cs="Times New Roman"/>
            <w:szCs w:val="24"/>
          </w:rPr>
          <w:id w:val="42700784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 model with alternative models or algorithms, focusing on error metrics and performance measures.</w:t>
      </w:r>
    </w:p>
    <w:p w14:paraId="4FEC4E08" w14:textId="77777777" w:rsidR="007F2702" w:rsidRPr="005221C5" w:rsidRDefault="00000000" w:rsidP="007F2702">
      <w:pPr>
        <w:ind w:left="720"/>
        <w:rPr>
          <w:rFonts w:cs="Times New Roman"/>
          <w:szCs w:val="24"/>
        </w:rPr>
      </w:pPr>
      <w:sdt>
        <w:sdtPr>
          <w:rPr>
            <w:rFonts w:cs="Times New Roman"/>
            <w:szCs w:val="24"/>
          </w:rPr>
          <w:id w:val="605163080"/>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f applicable, use triangulation or other methods to validate the model's results.</w:t>
      </w:r>
    </w:p>
    <w:p w14:paraId="377A67B1" w14:textId="77777777" w:rsidR="007F2702" w:rsidRPr="005221C5" w:rsidRDefault="00000000" w:rsidP="007F2702">
      <w:pPr>
        <w:ind w:left="720"/>
        <w:rPr>
          <w:rFonts w:cs="Times New Roman"/>
          <w:szCs w:val="24"/>
        </w:rPr>
      </w:pPr>
      <w:sdt>
        <w:sdtPr>
          <w:rPr>
            <w:rFonts w:cs="Times New Roman"/>
            <w:szCs w:val="24"/>
          </w:rPr>
          <w:id w:val="-1794205489"/>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the programming modules for model validation and hyperparameter tuning in the Appendix.</w:t>
      </w:r>
    </w:p>
    <w:p w14:paraId="6DE8C285" w14:textId="77777777" w:rsidR="007F2702" w:rsidRPr="005221C5" w:rsidRDefault="007F2702" w:rsidP="007F2702">
      <w:pPr>
        <w:pStyle w:val="Heading3"/>
      </w:pPr>
      <w:r w:rsidRPr="005221C5">
        <w:t>Data Modeling</w:t>
      </w:r>
    </w:p>
    <w:p w14:paraId="157B64A0" w14:textId="77777777" w:rsidR="007F2702" w:rsidRPr="007348E7" w:rsidRDefault="00000000" w:rsidP="007F2702">
      <w:pPr>
        <w:ind w:left="720"/>
        <w:rPr>
          <w:rFonts w:cs="Times New Roman"/>
          <w:szCs w:val="24"/>
        </w:rPr>
      </w:pPr>
      <w:sdt>
        <w:sdtPr>
          <w:rPr>
            <w:rFonts w:cs="Times New Roman"/>
            <w:szCs w:val="24"/>
          </w:rPr>
          <w:id w:val="-103781255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In this paragraph, you should discuss the modeling method or methods you </w:t>
      </w:r>
      <w:proofErr w:type="gramStart"/>
      <w:r w:rsidR="007F2702" w:rsidRPr="007348E7">
        <w:rPr>
          <w:rFonts w:cs="Times New Roman"/>
          <w:szCs w:val="24"/>
        </w:rPr>
        <w:t>followed</w:t>
      </w:r>
      <w:proofErr w:type="gramEnd"/>
      <w:r w:rsidR="007F2702" w:rsidRPr="007348E7">
        <w:rPr>
          <w:rFonts w:cs="Times New Roman"/>
          <w:szCs w:val="24"/>
        </w:rPr>
        <w:t xml:space="preserve"> in every detail.</w:t>
      </w:r>
    </w:p>
    <w:p w14:paraId="39D00ECA" w14:textId="77777777" w:rsidR="007F2702" w:rsidRPr="007348E7" w:rsidRDefault="00000000" w:rsidP="007F2702">
      <w:pPr>
        <w:ind w:left="720"/>
        <w:rPr>
          <w:rFonts w:cs="Times New Roman"/>
          <w:szCs w:val="24"/>
        </w:rPr>
      </w:pPr>
      <w:sdt>
        <w:sdtPr>
          <w:rPr>
            <w:rFonts w:cs="Times New Roman"/>
            <w:szCs w:val="24"/>
          </w:rPr>
          <w:id w:val="-157219212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iscuss in detail why the requirements of using the specific model are satisfied by your sample. (you may need to support this with evidence, graphs, or diagnostics)</w:t>
      </w:r>
    </w:p>
    <w:p w14:paraId="7DD42BDA" w14:textId="77777777" w:rsidR="007F2702" w:rsidRPr="007348E7" w:rsidRDefault="00000000" w:rsidP="007F2702">
      <w:pPr>
        <w:ind w:left="720"/>
        <w:rPr>
          <w:rFonts w:cs="Times New Roman"/>
          <w:szCs w:val="24"/>
        </w:rPr>
      </w:pPr>
      <w:sdt>
        <w:sdtPr>
          <w:rPr>
            <w:rFonts w:cs="Times New Roman"/>
            <w:szCs w:val="24"/>
          </w:rPr>
          <w:id w:val="208024042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escribe the input selection process, training, testing, the data you used for testing, and the included or excluded variables.</w:t>
      </w:r>
    </w:p>
    <w:p w14:paraId="4FA34D8B" w14:textId="77777777" w:rsidR="007F2702" w:rsidRPr="007348E7" w:rsidRDefault="00000000" w:rsidP="007F2702">
      <w:pPr>
        <w:ind w:left="720"/>
        <w:rPr>
          <w:rFonts w:cs="Times New Roman"/>
          <w:szCs w:val="24"/>
        </w:rPr>
      </w:pPr>
      <w:sdt>
        <w:sdtPr>
          <w:rPr>
            <w:rFonts w:cs="Times New Roman"/>
            <w:szCs w:val="24"/>
          </w:rPr>
          <w:id w:val="159034583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Explain the different approaches you followed to your resulting model.</w:t>
      </w:r>
    </w:p>
    <w:p w14:paraId="46E2B75F" w14:textId="77777777" w:rsidR="007F2702" w:rsidRPr="007348E7" w:rsidRDefault="00000000" w:rsidP="007F2702">
      <w:pPr>
        <w:ind w:left="720"/>
        <w:rPr>
          <w:rFonts w:cs="Times New Roman"/>
          <w:szCs w:val="24"/>
        </w:rPr>
      </w:pPr>
      <w:sdt>
        <w:sdtPr>
          <w:rPr>
            <w:rFonts w:cs="Times New Roman"/>
            <w:szCs w:val="24"/>
          </w:rPr>
          <w:id w:val="-2045201196"/>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02A1843E" w14:textId="77777777" w:rsidR="007F2702" w:rsidRPr="007348E7" w:rsidRDefault="007F2702" w:rsidP="007F2702">
      <w:pPr>
        <w:ind w:left="720"/>
        <w:rPr>
          <w:rFonts w:cs="Times New Roman"/>
          <w:szCs w:val="24"/>
        </w:rPr>
      </w:pPr>
      <w:r w:rsidRPr="007348E7">
        <w:rPr>
          <w:rFonts w:cs="Times New Roman"/>
          <w:szCs w:val="24"/>
        </w:rPr>
        <w:t xml:space="preserve"> </w:t>
      </w:r>
      <w:sdt>
        <w:sdtPr>
          <w:rPr>
            <w:rFonts w:cs="Times New Roman"/>
            <w:szCs w:val="24"/>
          </w:rPr>
          <w:id w:val="1413897869"/>
          <w14:checkbox>
            <w14:checked w14:val="0"/>
            <w14:checkedState w14:val="2612" w14:font="MS Gothic"/>
            <w14:uncheckedState w14:val="2610" w14:font="MS Gothic"/>
          </w14:checkbox>
        </w:sdtPr>
        <w:sdtContent>
          <w:r w:rsidRPr="007348E7">
            <w:rPr>
              <w:rFonts w:ascii="Segoe UI Symbol" w:hAnsi="Segoe UI Symbol" w:cs="Segoe UI Symbol"/>
              <w:szCs w:val="24"/>
            </w:rPr>
            <w:t>☐</w:t>
          </w:r>
        </w:sdtContent>
      </w:sdt>
      <w:r w:rsidRPr="007348E7">
        <w:rPr>
          <w:rFonts w:cs="Times New Roman"/>
          <w:szCs w:val="24"/>
        </w:rPr>
        <w:t xml:space="preserve"> Present relevant graphs, charts, and tables generated by the algorithm or created for analysis.</w:t>
      </w:r>
    </w:p>
    <w:p w14:paraId="095AF201" w14:textId="77777777" w:rsidR="007F2702" w:rsidRPr="005221C5" w:rsidRDefault="00000000" w:rsidP="007F2702">
      <w:pPr>
        <w:ind w:left="720"/>
        <w:rPr>
          <w:rFonts w:cs="Times New Roman"/>
          <w:szCs w:val="24"/>
        </w:rPr>
      </w:pPr>
      <w:sdt>
        <w:sdtPr>
          <w:rPr>
            <w:rFonts w:cs="Times New Roman"/>
            <w:szCs w:val="24"/>
          </w:rPr>
          <w:id w:val="-181895514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5221C5">
        <w:rPr>
          <w:rFonts w:cs="Times New Roman"/>
          <w:szCs w:val="24"/>
        </w:rPr>
        <w:t xml:space="preserve"> Include programming modules related to data modeling in the Appendix.</w:t>
      </w:r>
    </w:p>
    <w:p w14:paraId="0102BBAE" w14:textId="77777777" w:rsidR="007F2702" w:rsidRDefault="007F2702" w:rsidP="007F2702">
      <w:pPr>
        <w:pStyle w:val="Heading2"/>
      </w:pPr>
      <w:bookmarkStart w:id="140" w:name="_Toc164865791"/>
      <w:commentRangeStart w:id="141"/>
      <w:r>
        <w:t>Results</w:t>
      </w:r>
      <w:commentRangeEnd w:id="141"/>
      <w:r>
        <w:rPr>
          <w:rStyle w:val="CommentReference"/>
        </w:rPr>
        <w:commentReference w:id="141"/>
      </w:r>
      <w:bookmarkEnd w:id="140"/>
    </w:p>
    <w:p w14:paraId="60E6A5DE" w14:textId="77777777" w:rsidR="007F2702" w:rsidRPr="00887A22" w:rsidRDefault="007F2702" w:rsidP="007F2702">
      <w:pPr>
        <w:ind w:firstLine="720"/>
        <w:contextualSpacing/>
      </w:pPr>
      <w:r w:rsidRPr="00887A22">
        <w:t>Begin writing here…</w:t>
      </w:r>
    </w:p>
    <w:p w14:paraId="0B7611EB" w14:textId="77777777" w:rsidR="007F2702" w:rsidRPr="00887A22" w:rsidRDefault="007F2702" w:rsidP="007F2702">
      <w:pPr>
        <w:contextualSpacing/>
      </w:pPr>
      <w:r w:rsidRPr="00887A22">
        <w:t xml:space="preserve">Checklist: </w:t>
      </w:r>
    </w:p>
    <w:p w14:paraId="4B9A1B5E" w14:textId="77777777" w:rsidR="007F2702" w:rsidRPr="00887A22" w:rsidRDefault="00000000" w:rsidP="007F2702">
      <w:pPr>
        <w:ind w:left="720"/>
      </w:pPr>
      <w:sdt>
        <w:sdtPr>
          <w:rPr>
            <w:color w:val="2B579A"/>
            <w:shd w:val="clear" w:color="auto" w:fill="E6E6E6"/>
          </w:rPr>
          <w:id w:val="115950355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riefly discuss the overall study. Organize the presentation of the results by the research questions/hypotheses. </w:t>
      </w:r>
    </w:p>
    <w:p w14:paraId="7218CB6C" w14:textId="77777777" w:rsidR="007F2702" w:rsidRPr="00887A22" w:rsidRDefault="00000000" w:rsidP="007F2702">
      <w:pPr>
        <w:ind w:left="720"/>
      </w:pPr>
      <w:sdt>
        <w:sdtPr>
          <w:rPr>
            <w:color w:val="2B579A"/>
            <w:shd w:val="clear" w:color="auto" w:fill="E6E6E6"/>
          </w:rPr>
          <w:id w:val="176271236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bjectively report the results of the analysis without discussion, interpretation, or speculation. </w:t>
      </w:r>
    </w:p>
    <w:p w14:paraId="3C40EC1D" w14:textId="77777777" w:rsidR="007F2702" w:rsidRPr="00887A22" w:rsidRDefault="00000000" w:rsidP="007F2702">
      <w:pPr>
        <w:ind w:left="720"/>
      </w:pPr>
      <w:sdt>
        <w:sdtPr>
          <w:id w:val="206236280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commentRangeStart w:id="142"/>
      <w:r w:rsidR="007F2702" w:rsidRPr="00887A22">
        <w:t>Provide an overview of the demographic information collected. It can be presented in a table. Ensure no potentially identifying information is reported.</w:t>
      </w:r>
      <w:commentRangeEnd w:id="142"/>
      <w:r w:rsidR="007F2702">
        <w:rPr>
          <w:rStyle w:val="CommentReference"/>
          <w:rFonts w:eastAsia="Times New Roman" w:cs="Arial"/>
          <w:szCs w:val="20"/>
        </w:rPr>
        <w:commentReference w:id="142"/>
      </w:r>
    </w:p>
    <w:p w14:paraId="21AEF45F" w14:textId="77777777" w:rsidR="007F2702" w:rsidRPr="00611057" w:rsidRDefault="007F2702" w:rsidP="007F2702">
      <w:pPr>
        <w:pStyle w:val="Heading3"/>
      </w:pPr>
      <w:commentRangeStart w:id="143"/>
      <w:r w:rsidRPr="00611057">
        <w:t xml:space="preserve">Data Modeling Evaluation </w:t>
      </w:r>
    </w:p>
    <w:p w14:paraId="4FE1A033" w14:textId="77777777" w:rsidR="007F2702" w:rsidRPr="00771690" w:rsidRDefault="007F2702" w:rsidP="007F2702">
      <w:pPr>
        <w:rPr>
          <w:rFonts w:eastAsia="MS Gothic" w:cs="Times New Roman"/>
        </w:rPr>
      </w:pPr>
      <w:r>
        <w:rPr>
          <w:rFonts w:eastAsia="MS Gothic" w:cs="Times New Roman"/>
        </w:rPr>
        <w:t>E</w:t>
      </w:r>
      <w:r w:rsidRPr="00771690">
        <w:rPr>
          <w:rFonts w:eastAsia="MS Gothic" w:cs="Times New Roman"/>
        </w:rPr>
        <w:t>xplanation and metrics in tabular and graphical format.</w:t>
      </w:r>
      <w:commentRangeEnd w:id="143"/>
      <w:r>
        <w:rPr>
          <w:rStyle w:val="CommentReference"/>
          <w:rFonts w:eastAsia="Times New Roman" w:cs="Arial"/>
          <w:szCs w:val="20"/>
        </w:rPr>
        <w:commentReference w:id="143"/>
      </w:r>
    </w:p>
    <w:p w14:paraId="1DCBAD81" w14:textId="77777777" w:rsidR="007F2702" w:rsidRDefault="00000000" w:rsidP="007F2702">
      <w:pPr>
        <w:ind w:left="720"/>
      </w:pPr>
      <w:sdt>
        <w:sdtPr>
          <w:rPr>
            <w:rFonts w:ascii="MS Gothic" w:eastAsia="MS Gothic" w:hAnsi="MS Gothic"/>
          </w:rPr>
          <w:id w:val="533695081"/>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If applicable, present the results of any predictive models or machine learning algorithms.</w:t>
      </w:r>
    </w:p>
    <w:p w14:paraId="29CBF3B3" w14:textId="77777777" w:rsidR="007F2702" w:rsidRDefault="00000000" w:rsidP="007F2702">
      <w:pPr>
        <w:ind w:left="720"/>
      </w:pPr>
      <w:sdt>
        <w:sdtPr>
          <w:rPr>
            <w:rFonts w:ascii="MS Gothic" w:eastAsia="MS Gothic" w:hAnsi="MS Gothic"/>
          </w:rPr>
          <w:id w:val="428932413"/>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Discuss model performance metrics (accuracy, precision, recall, F1 score, etc.).</w:t>
      </w:r>
    </w:p>
    <w:p w14:paraId="1050D899" w14:textId="77777777" w:rsidR="007F2702" w:rsidRPr="00C563B5" w:rsidRDefault="00000000" w:rsidP="007F2702">
      <w:pPr>
        <w:ind w:left="720"/>
        <w:rPr>
          <w:rFonts w:cs="Times New Roman"/>
          <w:szCs w:val="24"/>
        </w:rPr>
      </w:pPr>
      <w:sdt>
        <w:sdtPr>
          <w:rPr>
            <w:rFonts w:ascii="MS Gothic" w:eastAsia="MS Gothic" w:hAnsi="MS Gothic"/>
          </w:rPr>
          <w:id w:val="689569745"/>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Compare different models if you experimented with multiple approaches.</w:t>
      </w:r>
    </w:p>
    <w:p w14:paraId="08920C66" w14:textId="77777777" w:rsidR="007F2702" w:rsidRPr="005221C5" w:rsidRDefault="007F2702" w:rsidP="007F2702">
      <w:pPr>
        <w:pStyle w:val="Heading3"/>
      </w:pPr>
      <w:r w:rsidRPr="00BD7A65">
        <w:t>Data Analysis</w:t>
      </w:r>
    </w:p>
    <w:p w14:paraId="65F25BFA" w14:textId="77777777" w:rsidR="007F2702" w:rsidRPr="00226B66" w:rsidRDefault="00000000" w:rsidP="007F2702">
      <w:pPr>
        <w:ind w:left="720"/>
      </w:pPr>
      <w:sdt>
        <w:sdtPr>
          <w:id w:val="-29645221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post-EDA and comprehensive analysis for drawing inferences at the end of the study.</w:t>
      </w:r>
    </w:p>
    <w:p w14:paraId="1DBF6522" w14:textId="77777777" w:rsidR="007F2702" w:rsidRPr="00226B66" w:rsidRDefault="00000000" w:rsidP="007F2702">
      <w:pPr>
        <w:ind w:left="720"/>
      </w:pPr>
      <w:sdt>
        <w:sdtPr>
          <w:id w:val="-130368359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findings in written and visual forms, including discussions on graphs, charts, and tables.</w:t>
      </w:r>
    </w:p>
    <w:p w14:paraId="52977EA0" w14:textId="77777777" w:rsidR="007F2702" w:rsidRPr="00611959" w:rsidRDefault="00000000" w:rsidP="007F2702">
      <w:pPr>
        <w:ind w:left="720"/>
      </w:pPr>
      <w:sdt>
        <w:sdtPr>
          <w:id w:val="-1856413405"/>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the programming module used for data analysis in the Appendix.</w:t>
      </w:r>
    </w:p>
    <w:p w14:paraId="18E19F96" w14:textId="77777777" w:rsidR="007F2702" w:rsidRPr="00BD7A65" w:rsidRDefault="007F2702" w:rsidP="007F2702">
      <w:pPr>
        <w:pStyle w:val="Heading3"/>
        <w:rPr>
          <w:rStyle w:val="Heading4Char"/>
          <w:b/>
          <w:bCs/>
          <w:iCs w:val="0"/>
        </w:rPr>
      </w:pPr>
      <w:r w:rsidRPr="00BD7A65">
        <w:t xml:space="preserve">Model Comparisons </w:t>
      </w:r>
      <w:r>
        <w:t>and Diagnostics</w:t>
      </w:r>
    </w:p>
    <w:p w14:paraId="22B400B4" w14:textId="77777777" w:rsidR="007F2702" w:rsidRDefault="007F2702" w:rsidP="007F2702">
      <w:pPr>
        <w:rPr>
          <w:rFonts w:eastAsia="MS Gothic" w:cs="Times New Roman"/>
        </w:rPr>
      </w:pPr>
      <w:r w:rsidRPr="00A84065">
        <w:rPr>
          <w:rFonts w:eastAsia="MS Gothic" w:cs="Times New Roman"/>
        </w:rPr>
        <w:t xml:space="preserve"> Complete written, tabular, and graphical explanations.</w:t>
      </w:r>
    </w:p>
    <w:p w14:paraId="6E8BD09B" w14:textId="77777777" w:rsidR="007F2702" w:rsidRPr="00BD7A65" w:rsidRDefault="007F2702" w:rsidP="007F2702">
      <w:pPr>
        <w:pStyle w:val="Heading4"/>
      </w:pPr>
      <w:r w:rsidRPr="00BD7A65">
        <w:t>Model Fit and Diagnostics</w:t>
      </w:r>
    </w:p>
    <w:p w14:paraId="04CEB4A3" w14:textId="77777777" w:rsidR="007F2702" w:rsidRPr="00226B66" w:rsidRDefault="00000000" w:rsidP="007F2702">
      <w:pPr>
        <w:ind w:left="720"/>
      </w:pPr>
      <w:sdt>
        <w:sdtPr>
          <w:id w:val="-1539269999"/>
          <w14:checkbox>
            <w14:checked w14:val="1"/>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Evaluate the model fit using appropriate statistical tests and diagnostic plots like residual plots, qqplots, and influence plots.</w:t>
      </w:r>
    </w:p>
    <w:p w14:paraId="08F47B1A" w14:textId="77777777" w:rsidR="007F2702" w:rsidRPr="00226B66" w:rsidRDefault="00000000" w:rsidP="007F2702">
      <w:pPr>
        <w:ind w:left="720"/>
      </w:pPr>
      <w:sdt>
        <w:sdtPr>
          <w:id w:val="-7846631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Discuss the methods used for diagnosing issues with the model, such as overfitting or underfitting, and the steps taken to address these issues.</w:t>
      </w:r>
    </w:p>
    <w:p w14:paraId="26235C87" w14:textId="77777777" w:rsidR="007F2702" w:rsidRPr="00226B66" w:rsidRDefault="00000000" w:rsidP="007F2702">
      <w:pPr>
        <w:ind w:left="720"/>
      </w:pPr>
      <w:sdt>
        <w:sdtPr>
          <w:id w:val="1401551854"/>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evidence supporting the model's fit, such as R-squared, adjusted R-squared, F-statistics, and p-values.</w:t>
      </w:r>
    </w:p>
    <w:p w14:paraId="35A176D8" w14:textId="77777777" w:rsidR="007F2702" w:rsidRPr="00226B66" w:rsidRDefault="00000000" w:rsidP="007F2702">
      <w:pPr>
        <w:ind w:left="720"/>
      </w:pPr>
      <w:sdt>
        <w:sdtPr>
          <w:id w:val="97218113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Classification Models: Elaborate on classification metrics such as accuracy, precision, recall, F1 score, and the AUC-ROC curve. Explain the significance of each metric and the scenarios in which they are instrumental. (consider entropy as well when applicable)</w:t>
      </w:r>
    </w:p>
    <w:p w14:paraId="0E59011B" w14:textId="77777777" w:rsidR="007F2702" w:rsidRPr="00226B66" w:rsidRDefault="00000000" w:rsidP="007F2702">
      <w:pPr>
        <w:ind w:left="720"/>
      </w:pPr>
      <w:sdt>
        <w:sdtPr>
          <w:id w:val="164800926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Regression Models: Discuss regression metrics like MSE, MAE, and R-squared. Provide insight into what these metrics convey about model performance.</w:t>
      </w:r>
    </w:p>
    <w:p w14:paraId="078C2AF9" w14:textId="77777777" w:rsidR="007F2702" w:rsidRPr="00226B66" w:rsidRDefault="00000000" w:rsidP="007F2702">
      <w:pPr>
        <w:ind w:left="720"/>
      </w:pPr>
      <w:sdt>
        <w:sdtPr>
          <w:id w:val="10013863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Custom Metrics: If any custom metrics are used, describe them and justify their relevance to the project's objectives.</w:t>
      </w:r>
    </w:p>
    <w:p w14:paraId="275954D8" w14:textId="77777777" w:rsidR="007F2702" w:rsidRPr="00226B66" w:rsidRDefault="00000000" w:rsidP="007F2702">
      <w:pPr>
        <w:ind w:left="720"/>
      </w:pPr>
      <w:sdt>
        <w:sdtPr>
          <w:id w:val="-1720740973"/>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Optimization Metrics and Findings</w:t>
      </w:r>
    </w:p>
    <w:p w14:paraId="2918B9C3" w14:textId="77777777" w:rsidR="007F2702" w:rsidRPr="002D096B" w:rsidRDefault="007F2702" w:rsidP="007F2702">
      <w:pPr>
        <w:pStyle w:val="Heading4"/>
      </w:pPr>
      <w:r w:rsidRPr="002D096B">
        <w:t>Optional Sections based on the project</w:t>
      </w:r>
    </w:p>
    <w:p w14:paraId="349B38C5" w14:textId="77777777" w:rsidR="007F2702" w:rsidRDefault="00000000" w:rsidP="007F2702">
      <w:pPr>
        <w:ind w:left="720"/>
      </w:pPr>
      <w:sdt>
        <w:sdtPr>
          <w:rPr>
            <w:rFonts w:cs="Times New Roman"/>
            <w:szCs w:val="24"/>
          </w:rPr>
          <w:id w:val="-121665400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Validation and Sensitivity Analysis:</w:t>
      </w:r>
    </w:p>
    <w:p w14:paraId="41DDA99E" w14:textId="77777777" w:rsidR="007F2702" w:rsidRDefault="007F2702" w:rsidP="007F2702">
      <w:pPr>
        <w:pStyle w:val="ListParagraph"/>
        <w:numPr>
          <w:ilvl w:val="0"/>
          <w:numId w:val="2"/>
        </w:numPr>
      </w:pPr>
      <w:r>
        <w:t>Discuss how the validity of your findings was assessed.</w:t>
      </w:r>
    </w:p>
    <w:p w14:paraId="6FC0FA3F" w14:textId="77777777" w:rsidR="007F2702" w:rsidRDefault="007F2702" w:rsidP="007F2702">
      <w:pPr>
        <w:pStyle w:val="ListParagraph"/>
        <w:numPr>
          <w:ilvl w:val="0"/>
          <w:numId w:val="2"/>
        </w:numPr>
      </w:pPr>
      <w:r>
        <w:t>Perform sensitivity analysis if relevant.</w:t>
      </w:r>
    </w:p>
    <w:p w14:paraId="594D39A6" w14:textId="77777777" w:rsidR="007F2702" w:rsidRDefault="00000000" w:rsidP="007F2702">
      <w:pPr>
        <w:ind w:left="720"/>
      </w:pPr>
      <w:sdt>
        <w:sdtPr>
          <w:rPr>
            <w:rFonts w:cs="Times New Roman"/>
            <w:szCs w:val="24"/>
          </w:rPr>
          <w:id w:val="-1984606685"/>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ubgroup Analysis:</w:t>
      </w:r>
    </w:p>
    <w:p w14:paraId="02A96B67" w14:textId="77777777" w:rsidR="007F2702" w:rsidRDefault="007F2702" w:rsidP="007F2702">
      <w:pPr>
        <w:pStyle w:val="ListParagraph"/>
        <w:numPr>
          <w:ilvl w:val="0"/>
          <w:numId w:val="3"/>
        </w:numPr>
      </w:pPr>
      <w:r>
        <w:t>If your study involves different subgroups, present findings for each subgroup.</w:t>
      </w:r>
    </w:p>
    <w:p w14:paraId="3889F695" w14:textId="77777777" w:rsidR="007F2702" w:rsidRDefault="007F2702" w:rsidP="007F2702">
      <w:pPr>
        <w:pStyle w:val="ListParagraph"/>
        <w:numPr>
          <w:ilvl w:val="0"/>
          <w:numId w:val="3"/>
        </w:numPr>
      </w:pPr>
      <w:r>
        <w:t>Discuss any variations or patterns observed across subgroups.</w:t>
      </w:r>
    </w:p>
    <w:p w14:paraId="1FC57365" w14:textId="77777777" w:rsidR="007F2702" w:rsidRDefault="00000000" w:rsidP="007F2702">
      <w:pPr>
        <w:ind w:left="720"/>
      </w:pPr>
      <w:sdt>
        <w:sdtPr>
          <w:rPr>
            <w:rFonts w:cs="Times New Roman"/>
            <w:szCs w:val="24"/>
          </w:rPr>
          <w:id w:val="-5385209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Time-Series Analysis (if applicable):</w:t>
      </w:r>
    </w:p>
    <w:p w14:paraId="74E8BC2F" w14:textId="77777777" w:rsidR="007F2702" w:rsidRDefault="007F2702" w:rsidP="007F2702">
      <w:pPr>
        <w:pStyle w:val="ListParagraph"/>
        <w:numPr>
          <w:ilvl w:val="0"/>
          <w:numId w:val="4"/>
        </w:numPr>
      </w:pPr>
      <w:r>
        <w:t>If your data involves a temporal dimension, present time-series analyses.</w:t>
      </w:r>
    </w:p>
    <w:p w14:paraId="1F8856C1" w14:textId="77777777" w:rsidR="007F2702" w:rsidRDefault="007F2702" w:rsidP="007F2702">
      <w:pPr>
        <w:pStyle w:val="ListParagraph"/>
        <w:numPr>
          <w:ilvl w:val="0"/>
          <w:numId w:val="4"/>
        </w:numPr>
      </w:pPr>
      <w:r>
        <w:lastRenderedPageBreak/>
        <w:t>Identify trends or patterns over time.</w:t>
      </w:r>
    </w:p>
    <w:p w14:paraId="4C74F15F" w14:textId="77777777" w:rsidR="007F2702" w:rsidRDefault="00000000" w:rsidP="007F2702">
      <w:pPr>
        <w:ind w:left="720"/>
      </w:pPr>
      <w:sdt>
        <w:sdtPr>
          <w:rPr>
            <w:rFonts w:cs="Times New Roman"/>
            <w:szCs w:val="24"/>
          </w:rPr>
          <w:id w:val="1477335393"/>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patial Analysis (if applicable):</w:t>
      </w:r>
    </w:p>
    <w:p w14:paraId="3D5C9963" w14:textId="77777777" w:rsidR="007F2702" w:rsidRDefault="007F2702" w:rsidP="007F2702">
      <w:pPr>
        <w:pStyle w:val="ListParagraph"/>
        <w:numPr>
          <w:ilvl w:val="0"/>
          <w:numId w:val="5"/>
        </w:numPr>
      </w:pPr>
      <w:r>
        <w:t>If your data has a spatial component, present spatial analyses.</w:t>
      </w:r>
    </w:p>
    <w:p w14:paraId="24753692" w14:textId="77777777" w:rsidR="007F2702" w:rsidRDefault="007F2702" w:rsidP="007F2702">
      <w:pPr>
        <w:pStyle w:val="ListParagraph"/>
        <w:numPr>
          <w:ilvl w:val="0"/>
          <w:numId w:val="5"/>
        </w:numPr>
      </w:pPr>
      <w:r>
        <w:t>Use maps or spatial visualizations to convey information.</w:t>
      </w:r>
    </w:p>
    <w:p w14:paraId="3FBB3D14" w14:textId="77777777" w:rsidR="007F2702" w:rsidRDefault="00000000" w:rsidP="007F2702">
      <w:pPr>
        <w:ind w:left="720"/>
      </w:pPr>
      <w:sdt>
        <w:sdtPr>
          <w:rPr>
            <w:rFonts w:cs="Times New Roman"/>
            <w:szCs w:val="24"/>
          </w:rPr>
          <w:id w:val="-488093902"/>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In the case of Inferential Hypothesis Testing:</w:t>
      </w:r>
    </w:p>
    <w:p w14:paraId="0D231165" w14:textId="77777777" w:rsidR="007F2702" w:rsidRDefault="007F2702" w:rsidP="007F2702">
      <w:pPr>
        <w:pStyle w:val="ListParagraph"/>
        <w:numPr>
          <w:ilvl w:val="2"/>
          <w:numId w:val="1"/>
        </w:numPr>
      </w:pPr>
      <w:r>
        <w:t>State the hypotheses tested in your study.</w:t>
      </w:r>
    </w:p>
    <w:p w14:paraId="155EFD1A" w14:textId="77777777" w:rsidR="007F2702" w:rsidRDefault="007F2702" w:rsidP="007F2702">
      <w:pPr>
        <w:pStyle w:val="ListParagraph"/>
        <w:numPr>
          <w:ilvl w:val="2"/>
          <w:numId w:val="1"/>
        </w:numPr>
      </w:pPr>
      <w:r>
        <w:t>Present the results of statistical tests (t-tests, ANOVA, chi-square, etc.).</w:t>
      </w:r>
    </w:p>
    <w:p w14:paraId="782084C4" w14:textId="77777777" w:rsidR="007F2702" w:rsidRPr="008F450F" w:rsidRDefault="007F2702" w:rsidP="007F2702">
      <w:pPr>
        <w:pStyle w:val="ListParagraph"/>
        <w:numPr>
          <w:ilvl w:val="2"/>
          <w:numId w:val="1"/>
        </w:numPr>
        <w:rPr>
          <w:rFonts w:eastAsia="MS Gothic" w:cs="Times New Roman"/>
        </w:rPr>
      </w:pPr>
      <w:r>
        <w:t>Include p-values and confidence intervals.</w:t>
      </w:r>
    </w:p>
    <w:p w14:paraId="1292477F" w14:textId="77777777" w:rsidR="007F2702" w:rsidRPr="008F450F" w:rsidRDefault="007F2702" w:rsidP="007F2702">
      <w:pPr>
        <w:pStyle w:val="Heading4"/>
      </w:pPr>
      <w:r w:rsidRPr="008F450F">
        <w:t>Error Analysis and Model Refinement:</w:t>
      </w:r>
    </w:p>
    <w:p w14:paraId="10CD8305" w14:textId="77777777" w:rsidR="007F2702" w:rsidRPr="00AB1544" w:rsidRDefault="00000000" w:rsidP="007F2702">
      <w:pPr>
        <w:ind w:left="720"/>
      </w:pPr>
      <w:sdt>
        <w:sdtPr>
          <w:id w:val="-1069033637"/>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AB1544">
        <w:t xml:space="preserve"> Conduct a thorough error analysis to understand the model's limitations and areas for improvement.</w:t>
      </w:r>
    </w:p>
    <w:p w14:paraId="37280CEA" w14:textId="77777777" w:rsidR="007F2702" w:rsidRPr="00AB1544" w:rsidRDefault="00000000" w:rsidP="007F2702">
      <w:pPr>
        <w:ind w:left="720"/>
      </w:pPr>
      <w:sdt>
        <w:sdtPr>
          <w:id w:val="1075630511"/>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Refine the model based on the error analysis, adjusting features, model parameters, or algorithm.</w:t>
      </w:r>
    </w:p>
    <w:p w14:paraId="16844C65" w14:textId="77777777" w:rsidR="007F2702" w:rsidRPr="00AB1544" w:rsidRDefault="00000000" w:rsidP="007F2702">
      <w:pPr>
        <w:ind w:left="720"/>
      </w:pPr>
      <w:sdt>
        <w:sdtPr>
          <w:id w:val="982590316"/>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Document the model refinement process and the subsequent improvements in model performance.</w:t>
      </w:r>
    </w:p>
    <w:p w14:paraId="6C737AEE" w14:textId="77777777" w:rsidR="007F2702" w:rsidRPr="00DD3960" w:rsidRDefault="007F2702" w:rsidP="007F2702">
      <w:pPr>
        <w:pStyle w:val="Heading4"/>
      </w:pPr>
      <w:r w:rsidRPr="00DD3960">
        <w:t>Model Interpretation and Explainability:</w:t>
      </w:r>
    </w:p>
    <w:p w14:paraId="253FFE2A" w14:textId="77777777" w:rsidR="007F2702" w:rsidRPr="00AB1544" w:rsidRDefault="00000000" w:rsidP="007F2702">
      <w:pPr>
        <w:ind w:left="720"/>
      </w:pPr>
      <w:sdt>
        <w:sdtPr>
          <w:id w:val="804042525"/>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Provide a clear interpretation of the model results, explaining the significance and impact of critical features.</w:t>
      </w:r>
    </w:p>
    <w:p w14:paraId="230654EC" w14:textId="77777777" w:rsidR="007F2702" w:rsidRPr="00AB1544" w:rsidRDefault="00000000" w:rsidP="007F2702">
      <w:pPr>
        <w:ind w:left="720"/>
      </w:pPr>
      <w:sdt>
        <w:sdtPr>
          <w:id w:val="-1148352410"/>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If applicable, use techniques for model explainability, such as feature importance scores, SHAP values, or LIME, to make the model's decisions more transparent.</w:t>
      </w:r>
    </w:p>
    <w:p w14:paraId="44F49609" w14:textId="77777777" w:rsidR="007F2702" w:rsidRPr="005422F4" w:rsidRDefault="007F2702" w:rsidP="007F2702">
      <w:pPr>
        <w:pStyle w:val="Heading3"/>
      </w:pPr>
      <w:commentRangeStart w:id="144"/>
      <w:r>
        <w:t xml:space="preserve">Research Question # (Hypothesis when necessary) </w:t>
      </w:r>
      <w:commentRangeEnd w:id="144"/>
      <w:r>
        <w:rPr>
          <w:rStyle w:val="CommentReference"/>
        </w:rPr>
        <w:commentReference w:id="144"/>
      </w:r>
    </w:p>
    <w:p w14:paraId="762CA8DD" w14:textId="77777777" w:rsidR="007F2702" w:rsidRDefault="007F2702" w:rsidP="007F2702">
      <w:pPr>
        <w:ind w:firstLine="720"/>
      </w:pPr>
      <w:r>
        <w:t>Repeat for each question</w:t>
      </w:r>
    </w:p>
    <w:p w14:paraId="2A571F12" w14:textId="77777777" w:rsidR="007F2702" w:rsidRPr="002B5F8E" w:rsidRDefault="007F2702" w:rsidP="007F2702">
      <w:pPr>
        <w:ind w:firstLine="720"/>
      </w:pPr>
      <w:r w:rsidRPr="002B5F8E">
        <w:lastRenderedPageBreak/>
        <w:t>Text…</w:t>
      </w:r>
    </w:p>
    <w:p w14:paraId="6B4FC7E2" w14:textId="77777777" w:rsidR="007F2702" w:rsidRPr="00887A22" w:rsidRDefault="00000000" w:rsidP="007F2702">
      <w:pPr>
        <w:ind w:left="720"/>
        <w:contextualSpacing/>
      </w:pPr>
      <w:sdt>
        <w:sdtPr>
          <w:rPr>
            <w:color w:val="2B579A"/>
            <w:shd w:val="clear" w:color="auto" w:fill="E6E6E6"/>
          </w:rPr>
          <w:id w:val="-138602205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Report all the results (without discussion) salient to the research question/hypothesis. Identify common themes or patterns. </w:t>
      </w:r>
    </w:p>
    <w:p w14:paraId="6EB41AD7" w14:textId="77777777" w:rsidR="007F2702" w:rsidRPr="00887A22" w:rsidRDefault="00000000" w:rsidP="007F2702">
      <w:pPr>
        <w:ind w:firstLine="720"/>
        <w:contextualSpacing/>
      </w:pPr>
      <w:sdt>
        <w:sdtPr>
          <w:rPr>
            <w:color w:val="2B579A"/>
            <w:shd w:val="clear" w:color="auto" w:fill="E6E6E6"/>
          </w:rPr>
          <w:id w:val="-124834917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Use </w:t>
      </w:r>
      <w:commentRangeStart w:id="145"/>
      <w:commentRangeStart w:id="146"/>
      <w:commentRangeStart w:id="147"/>
      <w:r w:rsidR="007F2702" w:rsidRPr="00887A22">
        <w:t>tables and/or figures to report the results as appropriate</w:t>
      </w:r>
      <w:commentRangeEnd w:id="145"/>
      <w:r w:rsidR="007F2702">
        <w:rPr>
          <w:rStyle w:val="CommentReference"/>
          <w:rFonts w:eastAsia="Times New Roman" w:cs="Arial"/>
          <w:szCs w:val="20"/>
        </w:rPr>
        <w:commentReference w:id="145"/>
      </w:r>
      <w:commentRangeEnd w:id="146"/>
      <w:r w:rsidR="007F2702">
        <w:rPr>
          <w:rStyle w:val="CommentReference"/>
          <w:rFonts w:eastAsia="Times New Roman" w:cs="Arial"/>
          <w:szCs w:val="20"/>
        </w:rPr>
        <w:commentReference w:id="146"/>
      </w:r>
      <w:commentRangeEnd w:id="147"/>
      <w:r w:rsidR="007F2702">
        <w:rPr>
          <w:rStyle w:val="CommentReference"/>
          <w:rFonts w:eastAsia="Times New Roman" w:cs="Arial"/>
          <w:szCs w:val="20"/>
        </w:rPr>
        <w:commentReference w:id="147"/>
      </w:r>
      <w:r w:rsidR="007F2702" w:rsidRPr="00887A22">
        <w:t xml:space="preserve">. </w:t>
      </w:r>
    </w:p>
    <w:p w14:paraId="0E76A01F" w14:textId="77777777" w:rsidR="007F2702" w:rsidRPr="00887A22" w:rsidRDefault="00000000" w:rsidP="007F2702">
      <w:pPr>
        <w:ind w:left="720"/>
        <w:contextualSpacing/>
      </w:pPr>
      <w:sdt>
        <w:sdtPr>
          <w:rPr>
            <w:color w:val="2B579A"/>
            <w:shd w:val="clear" w:color="auto" w:fill="E6E6E6"/>
          </w:rPr>
          <w:id w:val="-6071170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For quantitative studies, report any additional descriptive information as appropriate. Identify the assumptions of the statistical test and explain how the extent to which the data met these assumptions was tested. Report any violations and describe how they were managed as appropriate. Make decisions based on the results of the statistical analysis. Include relevant test statistics, </w:t>
      </w:r>
      <w:r w:rsidR="007F2702" w:rsidRPr="00887A22">
        <w:rPr>
          <w:i/>
        </w:rPr>
        <w:t>p</w:t>
      </w:r>
      <w:r w:rsidR="007F2702" w:rsidRPr="00887A22">
        <w:t xml:space="preserve"> values, and effect sizes in accordance with APA requirements.</w:t>
      </w:r>
    </w:p>
    <w:p w14:paraId="77E97C08" w14:textId="77777777" w:rsidR="007F2702" w:rsidRPr="00887A22" w:rsidRDefault="007F2702" w:rsidP="007F2702">
      <w:pPr>
        <w:pStyle w:val="Heading2"/>
      </w:pPr>
      <w:bookmarkStart w:id="148" w:name="_Toc464831675"/>
      <w:bookmarkStart w:id="149" w:name="_Toc465328407"/>
      <w:bookmarkStart w:id="150" w:name="_Toc164865792"/>
      <w:bookmarkStart w:id="151" w:name="_Toc222132556"/>
      <w:bookmarkStart w:id="152" w:name="_Toc251424090"/>
      <w:commentRangeStart w:id="153"/>
      <w:r>
        <w:t>Evaluation of the Findings</w:t>
      </w:r>
      <w:bookmarkEnd w:id="148"/>
      <w:bookmarkEnd w:id="149"/>
      <w:commentRangeEnd w:id="153"/>
      <w:r>
        <w:rPr>
          <w:rStyle w:val="CommentReference"/>
        </w:rPr>
        <w:commentReference w:id="153"/>
      </w:r>
      <w:bookmarkEnd w:id="150"/>
    </w:p>
    <w:p w14:paraId="534836A4" w14:textId="77777777" w:rsidR="007F2702" w:rsidRPr="00887A22" w:rsidRDefault="007F2702" w:rsidP="007F2702">
      <w:pPr>
        <w:ind w:firstLine="720"/>
        <w:contextualSpacing/>
      </w:pPr>
      <w:r w:rsidRPr="00887A22">
        <w:t>Begin writing here…</w:t>
      </w:r>
    </w:p>
    <w:p w14:paraId="1465159C" w14:textId="77777777" w:rsidR="007F2702" w:rsidRPr="00887A22" w:rsidRDefault="007F2702" w:rsidP="007F2702">
      <w:pPr>
        <w:contextualSpacing/>
      </w:pPr>
      <w:r w:rsidRPr="00887A22">
        <w:t>Checklist:</w:t>
      </w:r>
    </w:p>
    <w:p w14:paraId="04FAC7F5" w14:textId="77777777" w:rsidR="007F2702" w:rsidRPr="00887A22" w:rsidRDefault="00000000" w:rsidP="007F2702">
      <w:pPr>
        <w:ind w:left="720"/>
      </w:pPr>
      <w:sdt>
        <w:sdtPr>
          <w:rPr>
            <w:color w:val="2B579A"/>
            <w:shd w:val="clear" w:color="auto" w:fill="E6E6E6"/>
          </w:rPr>
          <w:id w:val="13582276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Interpret the results considering the existing research and theoretical or conceptual framework (as discussed in Chapters 1 and 2). Briefly indicate the extent to which the results were consistent with existing research and theory.</w:t>
      </w:r>
    </w:p>
    <w:p w14:paraId="23D5C405" w14:textId="77777777" w:rsidR="007F2702" w:rsidRPr="00887A22" w:rsidRDefault="00000000" w:rsidP="007F2702">
      <w:pPr>
        <w:ind w:left="720"/>
      </w:pPr>
      <w:sdt>
        <w:sdtPr>
          <w:rPr>
            <w:color w:val="2B579A"/>
            <w:shd w:val="clear" w:color="auto" w:fill="E6E6E6"/>
          </w:rPr>
          <w:id w:val="160427497"/>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is discussion by research question/s</w:t>
      </w:r>
    </w:p>
    <w:p w14:paraId="5ACDA844" w14:textId="77777777" w:rsidR="007F2702" w:rsidRPr="00887A22" w:rsidRDefault="00000000" w:rsidP="007F2702">
      <w:pPr>
        <w:ind w:left="720"/>
      </w:pPr>
      <w:sdt>
        <w:sdtPr>
          <w:id w:val="679092785"/>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Do </w:t>
      </w:r>
      <w:r w:rsidR="007F2702" w:rsidRPr="00887A22">
        <w:rPr>
          <w:u w:val="single"/>
        </w:rPr>
        <w:t>not</w:t>
      </w:r>
      <w:r w:rsidR="007F2702" w:rsidRPr="00887A22">
        <w:t xml:space="preserve"> draw conclusions beyond what can be interpreted directly from the results.</w:t>
      </w:r>
    </w:p>
    <w:p w14:paraId="1EBD183D" w14:textId="77777777" w:rsidR="007F2702" w:rsidRDefault="00000000" w:rsidP="007F2702">
      <w:pPr>
        <w:ind w:left="720"/>
      </w:pPr>
      <w:sdt>
        <w:sdtPr>
          <w:rPr>
            <w:color w:val="2B579A"/>
            <w:shd w:val="clear" w:color="auto" w:fill="E6E6E6"/>
          </w:rPr>
          <w:id w:val="-1021932700"/>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evote approximately one to two pages to this section.</w:t>
      </w:r>
    </w:p>
    <w:p w14:paraId="5757A657" w14:textId="77777777" w:rsidR="007F2702" w:rsidRDefault="007F2702" w:rsidP="007F2702">
      <w:pPr>
        <w:pStyle w:val="Heading2"/>
      </w:pPr>
      <w:bookmarkStart w:id="154" w:name="_Toc164865793"/>
      <w:r>
        <w:t>Limitations</w:t>
      </w:r>
      <w:bookmarkEnd w:id="154"/>
    </w:p>
    <w:p w14:paraId="58952AB3" w14:textId="77777777" w:rsidR="007F2702" w:rsidRPr="00887A22" w:rsidRDefault="00000000" w:rsidP="007F2702">
      <w:pPr>
        <w:ind w:left="720"/>
      </w:pPr>
      <w:sdt>
        <w:sdtPr>
          <w:id w:val="228665484"/>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Discuss any limitations of your study, including data limitations, methodological constraints, or external factors that may impact the findings.</w:t>
      </w:r>
    </w:p>
    <w:p w14:paraId="6D93FFB9" w14:textId="77777777" w:rsidR="007F2702" w:rsidRPr="00887A22" w:rsidRDefault="007F2702" w:rsidP="007F2702">
      <w:pPr>
        <w:pStyle w:val="Heading2"/>
      </w:pPr>
      <w:bookmarkStart w:id="155" w:name="_Toc464831676"/>
      <w:bookmarkStart w:id="156" w:name="_Toc465328408"/>
      <w:bookmarkStart w:id="157" w:name="_Toc164865794"/>
      <w:r w:rsidRPr="00887A22">
        <w:lastRenderedPageBreak/>
        <w:t>Summary</w:t>
      </w:r>
      <w:bookmarkEnd w:id="151"/>
      <w:bookmarkEnd w:id="152"/>
      <w:bookmarkEnd w:id="155"/>
      <w:bookmarkEnd w:id="156"/>
      <w:bookmarkEnd w:id="157"/>
    </w:p>
    <w:p w14:paraId="61C64F38" w14:textId="77777777" w:rsidR="007F2702" w:rsidRPr="00887A22" w:rsidRDefault="007F2702" w:rsidP="007F2702">
      <w:pPr>
        <w:ind w:firstLine="720"/>
        <w:contextualSpacing/>
      </w:pPr>
      <w:r w:rsidRPr="00887A22">
        <w:t>Begin writing here…</w:t>
      </w:r>
    </w:p>
    <w:p w14:paraId="0FDA10A8" w14:textId="77777777" w:rsidR="007F2702" w:rsidRPr="00887A22" w:rsidRDefault="007F2702" w:rsidP="007F2702">
      <w:pPr>
        <w:contextualSpacing/>
      </w:pPr>
      <w:r w:rsidRPr="00887A22">
        <w:t xml:space="preserve">Checklist: </w:t>
      </w:r>
    </w:p>
    <w:p w14:paraId="3BBDB36E" w14:textId="77777777" w:rsidR="007F2702" w:rsidRPr="00887A22" w:rsidRDefault="00000000" w:rsidP="007F2702">
      <w:pPr>
        <w:ind w:left="720"/>
      </w:pPr>
      <w:sdt>
        <w:sdtPr>
          <w:rPr>
            <w:color w:val="2B579A"/>
            <w:shd w:val="clear" w:color="auto" w:fill="E6E6E6"/>
          </w:rPr>
          <w:id w:val="-164574073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Summarize the key points presented in the chapter.</w:t>
      </w:r>
    </w:p>
    <w:p w14:paraId="779957DA" w14:textId="77777777" w:rsidR="007F2702" w:rsidRPr="00887A22" w:rsidRDefault="007F2702" w:rsidP="007F2702">
      <w:pPr>
        <w:ind w:firstLine="720"/>
        <w:contextualSpacing/>
        <w:rPr>
          <w:rFonts w:eastAsia="Times New Roman" w:cs="Times New Roman"/>
          <w:szCs w:val="24"/>
        </w:rPr>
      </w:pPr>
      <w:r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158" w:name="_Toc251424091"/>
      <w:bookmarkStart w:id="159" w:name="_Toc464831677"/>
      <w:bookmarkStart w:id="160" w:name="_Toc465328409"/>
      <w:bookmarkStart w:id="161" w:name="_Toc164865795"/>
      <w:r w:rsidRPr="00887A22">
        <w:lastRenderedPageBreak/>
        <w:t xml:space="preserve">Chapter 5: Implications, </w:t>
      </w:r>
      <w:commentRangeStart w:id="162"/>
      <w:r w:rsidRPr="00887A22">
        <w:t>Recommendations</w:t>
      </w:r>
      <w:commentRangeEnd w:id="162"/>
      <w:r>
        <w:rPr>
          <w:rStyle w:val="CommentReference"/>
          <w:b w:val="0"/>
          <w:bCs w:val="0"/>
          <w:szCs w:val="20"/>
        </w:rPr>
        <w:commentReference w:id="162"/>
      </w:r>
      <w:r w:rsidRPr="00887A22">
        <w:t>, and Conclusions</w:t>
      </w:r>
      <w:bookmarkEnd w:id="158"/>
      <w:bookmarkEnd w:id="159"/>
      <w:bookmarkEnd w:id="160"/>
      <w:bookmarkEnd w:id="161"/>
    </w:p>
    <w:p w14:paraId="468D760C" w14:textId="77777777" w:rsidR="007F2702" w:rsidRPr="00887A22" w:rsidRDefault="007F2702" w:rsidP="007F2702">
      <w:pPr>
        <w:ind w:firstLine="720"/>
        <w:contextualSpacing/>
      </w:pPr>
      <w:r w:rsidRPr="00887A22">
        <w:t>Begin writing here…</w:t>
      </w:r>
    </w:p>
    <w:p w14:paraId="3BF68639" w14:textId="77777777" w:rsidR="007F2702" w:rsidRPr="00887A22" w:rsidRDefault="007F2702" w:rsidP="007F2702">
      <w:pPr>
        <w:contextualSpacing/>
      </w:pPr>
      <w:r w:rsidRPr="00887A22">
        <w:t xml:space="preserve">Checklist: </w:t>
      </w:r>
    </w:p>
    <w:p w14:paraId="7B8806B4" w14:textId="77777777" w:rsidR="007F2702" w:rsidRPr="00887A22" w:rsidRDefault="00000000" w:rsidP="007F2702">
      <w:pPr>
        <w:ind w:left="720"/>
      </w:pPr>
      <w:sdt>
        <w:sdtPr>
          <w:rPr>
            <w:color w:val="2B579A"/>
            <w:shd w:val="clear" w:color="auto" w:fill="E6E6E6"/>
          </w:rPr>
          <w:id w:val="100594429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verbatim</w:t>
      </w:r>
      <w:r w:rsidR="007F2702">
        <w:t xml:space="preserve"> and a brief review of </w:t>
      </w:r>
      <w:r w:rsidR="007F2702" w:rsidRPr="00887A22">
        <w:t xml:space="preserve">methodology, design, results, and limitations. </w:t>
      </w:r>
    </w:p>
    <w:p w14:paraId="2C762AF7" w14:textId="77777777" w:rsidR="007F2702" w:rsidRPr="00887A22" w:rsidRDefault="00000000" w:rsidP="007F2702">
      <w:pPr>
        <w:ind w:left="720"/>
      </w:pPr>
      <w:sdt>
        <w:sdtPr>
          <w:rPr>
            <w:color w:val="2B579A"/>
            <w:shd w:val="clear" w:color="auto" w:fill="E6E6E6"/>
          </w:rPr>
          <w:id w:val="130936920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Conclude with a brief overview of the chapter.</w:t>
      </w:r>
      <w:bookmarkStart w:id="163" w:name="_Toc464831678"/>
      <w:bookmarkStart w:id="164" w:name="_Toc465328410"/>
    </w:p>
    <w:p w14:paraId="4C5B1E12" w14:textId="77777777" w:rsidR="007F2702" w:rsidRPr="00887A22" w:rsidRDefault="007F2702" w:rsidP="007F2702">
      <w:pPr>
        <w:pStyle w:val="Heading2"/>
      </w:pPr>
      <w:bookmarkStart w:id="165" w:name="_Toc164865796"/>
      <w:r>
        <w:t>Implications</w:t>
      </w:r>
      <w:bookmarkEnd w:id="163"/>
      <w:bookmarkEnd w:id="164"/>
      <w:bookmarkEnd w:id="165"/>
    </w:p>
    <w:p w14:paraId="5E9D784C" w14:textId="77777777" w:rsidR="007F2702" w:rsidRPr="00887A22" w:rsidRDefault="007F2702" w:rsidP="007F2702">
      <w:pPr>
        <w:ind w:firstLine="720"/>
        <w:contextualSpacing/>
      </w:pPr>
      <w:r w:rsidRPr="00887A22">
        <w:t>Begin writing here…</w:t>
      </w:r>
    </w:p>
    <w:p w14:paraId="5A1CDAB1" w14:textId="77777777" w:rsidR="007F2702" w:rsidRPr="00887A22" w:rsidRDefault="007F2702" w:rsidP="007F2702">
      <w:pPr>
        <w:contextualSpacing/>
      </w:pPr>
      <w:r w:rsidRPr="00887A22">
        <w:t xml:space="preserve">Checklist: </w:t>
      </w:r>
    </w:p>
    <w:p w14:paraId="1FFEA566" w14:textId="77777777" w:rsidR="007F2702" w:rsidRPr="00887A22" w:rsidRDefault="00000000" w:rsidP="007F2702">
      <w:pPr>
        <w:ind w:left="720"/>
      </w:pPr>
      <w:sdt>
        <w:sdtPr>
          <w:rPr>
            <w:color w:val="2B579A"/>
            <w:shd w:val="clear" w:color="auto" w:fill="E6E6E6"/>
          </w:rPr>
          <w:id w:val="-30246591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e discussion around each research question and (when appropriate) hypothesis individually. Support all the conclusions with one or more findings from the study. </w:t>
      </w:r>
    </w:p>
    <w:p w14:paraId="071BFF84" w14:textId="77777777" w:rsidR="007F2702" w:rsidRPr="00887A22" w:rsidRDefault="00000000" w:rsidP="007F2702">
      <w:pPr>
        <w:ind w:left="720"/>
      </w:pPr>
      <w:sdt>
        <w:sdtPr>
          <w:rPr>
            <w:color w:val="2B579A"/>
            <w:shd w:val="clear" w:color="auto" w:fill="E6E6E6"/>
          </w:rPr>
          <w:id w:val="19805813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any factors that might have influenced the interpretation of the results. </w:t>
      </w:r>
    </w:p>
    <w:p w14:paraId="58262D0A" w14:textId="77777777" w:rsidR="007F2702" w:rsidRPr="00887A22" w:rsidRDefault="00000000" w:rsidP="007F2702">
      <w:pPr>
        <w:ind w:left="720"/>
      </w:pPr>
      <w:sdt>
        <w:sdtPr>
          <w:rPr>
            <w:color w:val="2B579A"/>
            <w:shd w:val="clear" w:color="auto" w:fill="E6E6E6"/>
          </w:rPr>
          <w:id w:val="-197659599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results in the context of the study by describing the extent to which they address the study problem and purpose and contribute to the existing literature and framework described in Chapter 2. </w:t>
      </w:r>
    </w:p>
    <w:p w14:paraId="4B9ABA6A" w14:textId="77777777" w:rsidR="007F2702" w:rsidRDefault="00000000" w:rsidP="007F2702">
      <w:pPr>
        <w:ind w:left="720"/>
      </w:pPr>
      <w:sdt>
        <w:sdtPr>
          <w:rPr>
            <w:color w:val="2B579A"/>
            <w:shd w:val="clear" w:color="auto" w:fill="E6E6E6"/>
          </w:rPr>
          <w:id w:val="-1239399808"/>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887A22">
        <w:t xml:space="preserve"> Describe the extent to which the results are consistent with existing research and theory and provide potential explanations for unexpected or divergent results. </w:t>
      </w:r>
    </w:p>
    <w:p w14:paraId="09EE4FED" w14:textId="77777777" w:rsidR="007F2702" w:rsidRDefault="00000000" w:rsidP="007F2702">
      <w:pPr>
        <w:pStyle w:val="CommentText"/>
        <w:spacing w:line="480" w:lineRule="auto"/>
        <w:ind w:left="720"/>
        <w:rPr>
          <w:sz w:val="24"/>
          <w:szCs w:val="24"/>
        </w:rPr>
      </w:pPr>
      <w:sdt>
        <w:sdtPr>
          <w:rPr>
            <w:color w:val="2B579A"/>
            <w:shd w:val="clear" w:color="auto" w:fill="E6E6E6"/>
          </w:rPr>
          <w:id w:val="-439760785"/>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4B0C52">
        <w:rPr>
          <w:sz w:val="24"/>
          <w:szCs w:val="24"/>
        </w:rPr>
        <w:t xml:space="preserve"> Identify the most significant implications and consequences of the dissertation (whether positive and/or negative) to society/desired societal outcomes and distinguish probable from improbable implications. </w:t>
      </w:r>
      <w:r w:rsidR="007F2702" w:rsidRPr="004B0C52">
        <w:rPr>
          <w:rStyle w:val="CommentReference"/>
          <w:sz w:val="24"/>
          <w:szCs w:val="24"/>
        </w:rPr>
        <w:annotationRef/>
      </w:r>
    </w:p>
    <w:p w14:paraId="167CDB4A" w14:textId="77777777" w:rsidR="007F2702" w:rsidRPr="005422F4" w:rsidRDefault="007F2702" w:rsidP="007F2702">
      <w:pPr>
        <w:pStyle w:val="Heading3"/>
      </w:pPr>
      <w:commentRangeStart w:id="166"/>
      <w:r w:rsidRPr="005422F4">
        <w:lastRenderedPageBreak/>
        <w:t xml:space="preserve">Research Question 1/Hypothesis </w:t>
      </w:r>
      <w:commentRangeEnd w:id="166"/>
      <w:r w:rsidRPr="005422F4">
        <w:commentReference w:id="166"/>
      </w:r>
    </w:p>
    <w:p w14:paraId="4EF57575" w14:textId="77777777" w:rsidR="007F2702" w:rsidRPr="002B5F8E" w:rsidRDefault="007F2702" w:rsidP="007F2702">
      <w:pPr>
        <w:ind w:firstLine="720"/>
      </w:pPr>
      <w:r w:rsidRPr="002B5F8E">
        <w:t>Text…</w:t>
      </w:r>
    </w:p>
    <w:p w14:paraId="39A7DF99" w14:textId="77777777" w:rsidR="007F2702" w:rsidRPr="00887A22" w:rsidRDefault="007F2702" w:rsidP="007F2702">
      <w:pPr>
        <w:pStyle w:val="Heading2"/>
      </w:pPr>
      <w:bookmarkStart w:id="167" w:name="_Toc222132559"/>
      <w:bookmarkStart w:id="168" w:name="_Toc251424093"/>
      <w:bookmarkStart w:id="169" w:name="_Toc464831679"/>
      <w:bookmarkStart w:id="170" w:name="_Toc465328411"/>
      <w:bookmarkStart w:id="171" w:name="_Toc164865797"/>
      <w:r w:rsidRPr="00887A22">
        <w:t>Recommendations</w:t>
      </w:r>
      <w:bookmarkEnd w:id="167"/>
      <w:bookmarkEnd w:id="168"/>
      <w:r w:rsidRPr="00887A22">
        <w:t xml:space="preserve"> for </w:t>
      </w:r>
      <w:bookmarkEnd w:id="169"/>
      <w:bookmarkEnd w:id="170"/>
      <w:r w:rsidRPr="00887A22">
        <w:t>Practice</w:t>
      </w:r>
      <w:bookmarkEnd w:id="171"/>
    </w:p>
    <w:p w14:paraId="7839BF1B" w14:textId="77777777" w:rsidR="007F2702" w:rsidRPr="00887A22" w:rsidRDefault="007F2702" w:rsidP="007F2702">
      <w:pPr>
        <w:ind w:firstLine="720"/>
        <w:contextualSpacing/>
      </w:pPr>
      <w:r w:rsidRPr="00887A22">
        <w:t xml:space="preserve">Begin writing here… </w:t>
      </w:r>
    </w:p>
    <w:p w14:paraId="5A65566F" w14:textId="77777777" w:rsidR="007F2702" w:rsidRPr="00887A22" w:rsidRDefault="007F2702" w:rsidP="007F2702">
      <w:pPr>
        <w:contextualSpacing/>
      </w:pPr>
      <w:r w:rsidRPr="00887A22">
        <w:t xml:space="preserve">Checklist: </w:t>
      </w:r>
    </w:p>
    <w:p w14:paraId="7CB1C241" w14:textId="77777777" w:rsidR="007F2702" w:rsidRPr="00887A22" w:rsidRDefault="00000000" w:rsidP="007F2702">
      <w:pPr>
        <w:ind w:left="720"/>
      </w:pPr>
      <w:sdt>
        <w:sdtPr>
          <w:rPr>
            <w:color w:val="2B579A"/>
            <w:shd w:val="clear" w:color="auto" w:fill="E6E6E6"/>
          </w:rPr>
          <w:id w:val="210754029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recommendations for </w:t>
      </w:r>
      <w:r w:rsidR="007F2702">
        <w:t>applying the study findings</w:t>
      </w:r>
      <w:r w:rsidR="007F2702" w:rsidRPr="00887A22">
        <w:t xml:space="preserve"> to practice and/or theory. Support all the recommendations with at least one finding from the study and frame them in the literature from Chapter 2. </w:t>
      </w:r>
    </w:p>
    <w:p w14:paraId="4A7620F6" w14:textId="77777777" w:rsidR="007F2702" w:rsidRPr="00887A22" w:rsidRDefault="00000000" w:rsidP="007F2702">
      <w:pPr>
        <w:ind w:left="720"/>
      </w:pPr>
      <w:sdt>
        <w:sdtPr>
          <w:rPr>
            <w:color w:val="2B579A"/>
            <w:shd w:val="clear" w:color="auto" w:fill="E6E6E6"/>
          </w:rPr>
          <w:id w:val="120815639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o </w:t>
      </w:r>
      <w:r w:rsidR="007F2702" w:rsidRPr="00887A22">
        <w:rPr>
          <w:u w:val="single"/>
        </w:rPr>
        <w:t>not</w:t>
      </w:r>
      <w:r w:rsidR="007F2702" w:rsidRPr="00887A22">
        <w:t xml:space="preserve"> overstate the applicability of the findings.</w:t>
      </w:r>
    </w:p>
    <w:p w14:paraId="30DB6631" w14:textId="77777777" w:rsidR="007F2702" w:rsidRPr="00887A22" w:rsidRDefault="007F2702" w:rsidP="007F2702">
      <w:pPr>
        <w:pStyle w:val="Heading2"/>
      </w:pPr>
      <w:bookmarkStart w:id="172" w:name="_Toc464831680"/>
      <w:bookmarkStart w:id="173" w:name="_Toc465328412"/>
      <w:bookmarkStart w:id="174" w:name="_Toc164865798"/>
      <w:r w:rsidRPr="00887A22">
        <w:t>Recommendations for Future Research</w:t>
      </w:r>
      <w:bookmarkEnd w:id="172"/>
      <w:bookmarkEnd w:id="173"/>
      <w:bookmarkEnd w:id="174"/>
      <w:r w:rsidRPr="00887A22">
        <w:t xml:space="preserve"> </w:t>
      </w:r>
    </w:p>
    <w:p w14:paraId="6BEC440F" w14:textId="77777777" w:rsidR="007F2702" w:rsidRPr="00887A22" w:rsidRDefault="007F2702" w:rsidP="007F2702">
      <w:pPr>
        <w:suppressAutoHyphens/>
        <w:ind w:firstLine="720"/>
        <w:contextualSpacing/>
        <w:rPr>
          <w:rFonts w:eastAsia="Times New Roman" w:cs="Times New Roman"/>
          <w:szCs w:val="24"/>
        </w:rPr>
      </w:pPr>
      <w:r w:rsidRPr="00887A22">
        <w:rPr>
          <w:rFonts w:eastAsia="Times New Roman" w:cs="Times New Roman"/>
          <w:szCs w:val="24"/>
        </w:rPr>
        <w:t>Begin writing here…</w:t>
      </w:r>
    </w:p>
    <w:p w14:paraId="61FBE09E" w14:textId="77777777" w:rsidR="007F2702" w:rsidRPr="00887A22" w:rsidRDefault="007F2702" w:rsidP="007F2702">
      <w:pPr>
        <w:suppressAutoHyphens/>
        <w:contextualSpacing/>
        <w:rPr>
          <w:rFonts w:eastAsia="Times New Roman" w:cs="Times New Roman"/>
          <w:szCs w:val="24"/>
        </w:rPr>
      </w:pPr>
      <w:r w:rsidRPr="00887A22">
        <w:rPr>
          <w:rFonts w:eastAsia="Times New Roman" w:cs="Times New Roman"/>
          <w:szCs w:val="24"/>
        </w:rPr>
        <w:t xml:space="preserve">Checklist: </w:t>
      </w:r>
    </w:p>
    <w:p w14:paraId="16E50044" w14:textId="77777777" w:rsidR="007F2702" w:rsidRPr="00887A22" w:rsidRDefault="00000000" w:rsidP="007F2702">
      <w:pPr>
        <w:ind w:left="720"/>
        <w:rPr>
          <w:rFonts w:eastAsia="Times New Roman" w:cs="Times New Roman"/>
          <w:szCs w:val="24"/>
        </w:rPr>
      </w:pPr>
      <w:sdt>
        <w:sdtPr>
          <w:rPr>
            <w:color w:val="2B579A"/>
            <w:shd w:val="clear" w:color="auto" w:fill="E6E6E6"/>
          </w:rPr>
          <w:id w:val="38892543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w:t>
      </w:r>
      <w:r w:rsidR="007F2702" w:rsidRPr="00887A22">
        <w:rPr>
          <w:rFonts w:eastAsia="Times New Roman" w:cs="Times New Roman"/>
          <w:szCs w:val="24"/>
        </w:rPr>
        <w:t>Based on the framework, findings, and implications, explain what future researchers might do to learn from and build upon this study. Justify these explanations.</w:t>
      </w:r>
    </w:p>
    <w:p w14:paraId="6A47F5A3" w14:textId="77777777" w:rsidR="007F2702" w:rsidRPr="00887A22" w:rsidRDefault="00000000" w:rsidP="007F2702">
      <w:pPr>
        <w:ind w:left="720"/>
        <w:rPr>
          <w:rFonts w:eastAsia="Times New Roman" w:cs="Times New Roman"/>
          <w:szCs w:val="24"/>
        </w:rPr>
      </w:pPr>
      <w:sdt>
        <w:sdtPr>
          <w:rPr>
            <w:rFonts w:eastAsia="Times New Roman" w:cs="Times New Roman"/>
            <w:color w:val="2B579A"/>
            <w:szCs w:val="24"/>
            <w:shd w:val="clear" w:color="auto" w:fill="E6E6E6"/>
          </w:rPr>
          <w:id w:val="-1019383486"/>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Discuss how future researchers can improve upon this study, given its limitations. </w:t>
      </w:r>
    </w:p>
    <w:p w14:paraId="65A74C3F" w14:textId="77777777" w:rsidR="007F2702" w:rsidRPr="00887A22" w:rsidRDefault="00000000" w:rsidP="007F2702">
      <w:pPr>
        <w:ind w:left="720"/>
      </w:pPr>
      <w:sdt>
        <w:sdtPr>
          <w:rPr>
            <w:rFonts w:eastAsia="Times New Roman" w:cs="Times New Roman"/>
            <w:color w:val="2B579A"/>
            <w:szCs w:val="24"/>
            <w:shd w:val="clear" w:color="auto" w:fill="E6E6E6"/>
          </w:rPr>
          <w:id w:val="65546728"/>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Explain what the next logical step is in this line of research. </w:t>
      </w:r>
    </w:p>
    <w:p w14:paraId="5E250B84" w14:textId="77777777" w:rsidR="007F2702" w:rsidRPr="00887A22" w:rsidRDefault="007F2702" w:rsidP="007F2702">
      <w:pPr>
        <w:pStyle w:val="Heading2"/>
      </w:pPr>
      <w:bookmarkStart w:id="175" w:name="_Toc222132560"/>
      <w:bookmarkStart w:id="176" w:name="_Toc251424094"/>
      <w:bookmarkStart w:id="177" w:name="_Toc464831681"/>
      <w:bookmarkStart w:id="178" w:name="_Toc465328413"/>
      <w:bookmarkStart w:id="179" w:name="_Toc164865799"/>
      <w:r w:rsidRPr="00887A22">
        <w:t>Conclusions</w:t>
      </w:r>
      <w:bookmarkEnd w:id="175"/>
      <w:bookmarkEnd w:id="176"/>
      <w:bookmarkEnd w:id="177"/>
      <w:bookmarkEnd w:id="178"/>
      <w:bookmarkEnd w:id="179"/>
    </w:p>
    <w:p w14:paraId="4E379FBE" w14:textId="77777777" w:rsidR="007F2702" w:rsidRPr="00887A22" w:rsidRDefault="007F2702" w:rsidP="007F2702">
      <w:r w:rsidRPr="00887A22">
        <w:tab/>
        <w:t>Begin writing here…</w:t>
      </w:r>
    </w:p>
    <w:p w14:paraId="46F81F3A" w14:textId="77777777" w:rsidR="007F2702" w:rsidRPr="00887A22" w:rsidRDefault="007F2702" w:rsidP="007F2702">
      <w:r w:rsidRPr="00887A22">
        <w:t xml:space="preserve">Checklist: </w:t>
      </w:r>
    </w:p>
    <w:p w14:paraId="37D2E0CB" w14:textId="77777777" w:rsidR="007F2702" w:rsidRPr="00887A22" w:rsidRDefault="00000000" w:rsidP="007F2702">
      <w:pPr>
        <w:ind w:left="720"/>
        <w:rPr>
          <w:rFonts w:cs="Times New Roman"/>
          <w:szCs w:val="24"/>
        </w:rPr>
      </w:pPr>
      <w:sdt>
        <w:sdtPr>
          <w:rPr>
            <w:rFonts w:cs="Times New Roman"/>
            <w:color w:val="2B579A"/>
            <w:szCs w:val="24"/>
            <w:shd w:val="clear" w:color="auto" w:fill="E6E6E6"/>
          </w:rPr>
          <w:id w:val="-545214972"/>
          <w14:checkbox>
            <w14:checked w14:val="0"/>
            <w14:checkedState w14:val="2612" w14:font="MS Gothic"/>
            <w14:uncheckedState w14:val="2610" w14:font="MS Gothic"/>
          </w14:checkbox>
        </w:sdtPr>
        <w:sdtContent>
          <w:r w:rsidR="007F2702" w:rsidRPr="00887A22">
            <w:rPr>
              <w:rFonts w:ascii="Segoe UI Symbol" w:hAnsi="Segoe UI Symbol" w:cs="Segoe UI Symbol"/>
              <w:szCs w:val="24"/>
            </w:rPr>
            <w:t>☐</w:t>
          </w:r>
        </w:sdtContent>
      </w:sdt>
      <w:r w:rsidR="007F2702" w:rsidRPr="00887A22">
        <w:rPr>
          <w:rFonts w:cs="Times New Roman"/>
          <w:szCs w:val="24"/>
        </w:rPr>
        <w:t xml:space="preserve"> Provide a </w:t>
      </w:r>
      <w:r w:rsidR="007F2702">
        <w:rPr>
          <w:rFonts w:cs="Times New Roman"/>
          <w:szCs w:val="24"/>
        </w:rPr>
        <w:t>robust and</w:t>
      </w:r>
      <w:r w:rsidR="007F2702" w:rsidRPr="00887A22">
        <w:rPr>
          <w:rFonts w:cs="Times New Roman"/>
          <w:szCs w:val="24"/>
        </w:rPr>
        <w:t xml:space="preserve"> concise conclusion to include a summary of the study, the problem addressed, and the importance of the study. </w:t>
      </w:r>
    </w:p>
    <w:p w14:paraId="300694BA" w14:textId="77777777" w:rsidR="007F2702" w:rsidRPr="00887A22" w:rsidRDefault="00000000" w:rsidP="007F2702">
      <w:pPr>
        <w:ind w:left="720"/>
      </w:pPr>
      <w:sdt>
        <w:sdtPr>
          <w:rPr>
            <w:color w:val="2B579A"/>
            <w:shd w:val="clear" w:color="auto" w:fill="E6E6E6"/>
          </w:rPr>
          <w:id w:val="1899628604"/>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take-home message” of the entire study.</w:t>
      </w:r>
    </w:p>
    <w:p w14:paraId="07847A44" w14:textId="77777777" w:rsidR="007F2702" w:rsidRPr="00887A22" w:rsidRDefault="00000000" w:rsidP="007F2702">
      <w:pPr>
        <w:ind w:left="720"/>
      </w:pPr>
      <w:sdt>
        <w:sdtPr>
          <w:rPr>
            <w:color w:val="2B579A"/>
            <w:shd w:val="clear" w:color="auto" w:fill="E6E6E6"/>
          </w:rPr>
          <w:id w:val="62228200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Emphasize what the results of the study mean with respect to previous research and either theory (PhD studies) or practice (applied studies). </w:t>
      </w:r>
    </w:p>
    <w:p w14:paraId="00533C41" w14:textId="77777777" w:rsidR="007F2702" w:rsidRPr="00887A22" w:rsidRDefault="007F2702" w:rsidP="007F2702">
      <w:pPr>
        <w:ind w:firstLine="720"/>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65281E30" w:rsidR="00887A22" w:rsidRPr="00887A22" w:rsidRDefault="00887A22" w:rsidP="004920CB">
      <w:pPr>
        <w:pStyle w:val="Heading1"/>
      </w:pPr>
      <w:bookmarkStart w:id="180" w:name="_Toc184834461"/>
      <w:r w:rsidRPr="009A5606">
        <w:lastRenderedPageBreak/>
        <w:t>References</w:t>
      </w:r>
      <w:bookmarkEnd w:id="133"/>
      <w:bookmarkEnd w:id="134"/>
      <w:bookmarkEnd w:id="180"/>
    </w:p>
    <w:p w14:paraId="32124F2C" w14:textId="77777777" w:rsidR="003E79CA" w:rsidRDefault="00C71336" w:rsidP="003E79CA">
      <w:pPr>
        <w:pStyle w:val="Bibliography"/>
        <w:ind w:left="720" w:hanging="720"/>
      </w:pPr>
      <w:r>
        <w:rPr>
          <w:rFonts w:eastAsia="Times New Roman"/>
          <w:szCs w:val="24"/>
        </w:rPr>
        <w:fldChar w:fldCharType="begin"/>
      </w:r>
      <w:r w:rsidR="003E79CA">
        <w:rPr>
          <w:rFonts w:eastAsia="Times New Roman"/>
          <w:szCs w:val="24"/>
        </w:rPr>
        <w:instrText xml:space="preserve"> ADDIN ZOTERO_BIBL {"uncited":[],"omitted":[],"custom":[]} CSL_BIBLIOGRAPHY </w:instrText>
      </w:r>
      <w:r>
        <w:rPr>
          <w:rFonts w:eastAsia="Times New Roman"/>
          <w:szCs w:val="24"/>
        </w:rPr>
        <w:fldChar w:fldCharType="separate"/>
      </w:r>
      <w:r w:rsidR="003E79CA">
        <w:rPr>
          <w:i/>
          <w:iCs/>
        </w:rPr>
        <w:t>18 USC 1001: Statements or entries generally</w:t>
      </w:r>
      <w:r w:rsidR="003E79CA">
        <w:t>. (2004). https://uscode.house.gov/view.xhtml?req=granuleid:USC-prelim-title18-section1001&amp;num=0&amp;edition=prelim</w:t>
      </w:r>
    </w:p>
    <w:p w14:paraId="037426DA" w14:textId="77777777" w:rsidR="003E79CA" w:rsidRDefault="003E79CA" w:rsidP="003E79CA">
      <w:pPr>
        <w:pStyle w:val="Bibliography"/>
        <w:ind w:left="720" w:hanging="720"/>
      </w:pPr>
      <w:r>
        <w:rPr>
          <w:i/>
          <w:iCs/>
        </w:rPr>
        <w:t>18 USC 1343: Fraud by wire, radio, or television</w:t>
      </w:r>
      <w:r>
        <w:t>. (2008). https://uscode.house.gov/view.xhtml?req=granuleid:USC-prelim-title18-section1343&amp;num=0&amp;edition=prelim</w:t>
      </w:r>
    </w:p>
    <w:p w14:paraId="1A0320D6" w14:textId="77777777" w:rsidR="003E79CA" w:rsidRDefault="003E79CA" w:rsidP="003E79CA">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050F6898" w14:textId="77777777" w:rsidR="003E79CA" w:rsidRDefault="003E79CA" w:rsidP="003E79CA">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3B2C4132" w14:textId="77777777" w:rsidR="003E79CA" w:rsidRDefault="003E79CA" w:rsidP="003E79CA">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2BCDFAED" w14:textId="77777777" w:rsidR="003E79CA" w:rsidRDefault="003E79CA" w:rsidP="003E79CA">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18200ED2" w14:textId="77777777" w:rsidR="003E79CA" w:rsidRDefault="003E79CA" w:rsidP="003E79CA">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20E55506" w14:textId="77777777" w:rsidR="003E79CA" w:rsidRDefault="003E79CA" w:rsidP="003E79CA">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18FB8CA4" w14:textId="77777777" w:rsidR="003E79CA" w:rsidRDefault="003E79CA" w:rsidP="003E79CA">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54F31AB" w14:textId="77777777" w:rsidR="003E79CA" w:rsidRDefault="003E79CA" w:rsidP="003E79CA">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A31288A" w14:textId="77777777" w:rsidR="003E79CA" w:rsidRDefault="003E79CA" w:rsidP="003E79CA">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5AED118B" w14:textId="77777777" w:rsidR="003E79CA" w:rsidRDefault="003E79CA" w:rsidP="003E79CA">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53C6F26A" w14:textId="77777777" w:rsidR="003E79CA" w:rsidRDefault="003E79CA" w:rsidP="003E79CA">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124E9C16" w14:textId="77777777" w:rsidR="003E79CA" w:rsidRDefault="003E79CA" w:rsidP="003E79CA">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6CC6A7B8" w14:textId="77777777" w:rsidR="003E79CA" w:rsidRDefault="003E79CA" w:rsidP="003E79CA">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1C1D32BC" w14:textId="77777777" w:rsidR="003E79CA" w:rsidRDefault="003E79CA" w:rsidP="003E79CA">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27301790" w14:textId="77777777" w:rsidR="003E79CA" w:rsidRDefault="003E79CA" w:rsidP="003E79CA">
      <w:pPr>
        <w:pStyle w:val="Bibliography"/>
        <w:ind w:left="720" w:hanging="720"/>
      </w:pPr>
      <w:r>
        <w:t xml:space="preserve">Council of the Inspectors General on Integrity and Efficiency. (2011). </w:t>
      </w:r>
      <w:r>
        <w:rPr>
          <w:i/>
          <w:iCs/>
        </w:rPr>
        <w:t>QUALITY STANDARDS FOR  INVESTIGATIONS</w:t>
      </w:r>
      <w:r>
        <w:t>.</w:t>
      </w:r>
    </w:p>
    <w:p w14:paraId="7B04AACD" w14:textId="77777777" w:rsidR="003E79CA" w:rsidRDefault="003E79CA" w:rsidP="003E79CA">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7D198337" w14:textId="77777777" w:rsidR="003E79CA" w:rsidRDefault="003E79CA" w:rsidP="003E79CA">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56CBC1DA" w14:textId="77777777" w:rsidR="003E79CA" w:rsidRDefault="003E79CA" w:rsidP="003E79CA">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61D89F2F" w14:textId="77777777" w:rsidR="003E79CA" w:rsidRDefault="003E79CA" w:rsidP="003E79CA">
      <w:pPr>
        <w:pStyle w:val="Bibliography"/>
        <w:ind w:left="720" w:hanging="720"/>
      </w:pPr>
      <w:r>
        <w:t xml:space="preserve">Department of Justice. (2020, September 9). </w:t>
      </w:r>
      <w:r>
        <w:rPr>
          <w:i/>
          <w:iCs/>
        </w:rPr>
        <w:t>Criminal Division | Fraud Section Enforcement Related to the CARES Act</w:t>
      </w:r>
      <w:r>
        <w:t>. https://www.justice.gov/criminal/criminal-fraud/cares-act-fraud</w:t>
      </w:r>
    </w:p>
    <w:p w14:paraId="4E5FC9DB" w14:textId="77777777" w:rsidR="003E79CA" w:rsidRDefault="003E79CA" w:rsidP="003E79CA">
      <w:pPr>
        <w:pStyle w:val="Bibliography"/>
        <w:ind w:left="720" w:hanging="720"/>
      </w:pPr>
      <w:r>
        <w:lastRenderedPageBreak/>
        <w:t xml:space="preserve">Department Of Treasury. (2024, March 19). </w:t>
      </w:r>
      <w:r>
        <w:rPr>
          <w:i/>
          <w:iCs/>
        </w:rPr>
        <w:t>About the CARES Act and the Consolidated Appropriations Act</w:t>
      </w:r>
      <w:r>
        <w:t>. U.S. Department of the Treasury. https://home.treasury.gov/policy-issues/coronavirus/about-the-cares-act</w:t>
      </w:r>
    </w:p>
    <w:p w14:paraId="4BCFB318" w14:textId="77777777" w:rsidR="003E79CA" w:rsidRDefault="003E79CA" w:rsidP="003E79CA">
      <w:pPr>
        <w:pStyle w:val="Bibliography"/>
        <w:ind w:left="720" w:hanging="720"/>
      </w:pPr>
      <w:r>
        <w:t xml:space="preserve">Dridi, S. (2022a). </w:t>
      </w:r>
      <w:r>
        <w:rPr>
          <w:i/>
          <w:iCs/>
        </w:rPr>
        <w:t>Supervised Learning—A Systematic Literature Review</w:t>
      </w:r>
      <w:r>
        <w:t>. OSF Preprints. https://doi.org/10.31219/osf.io/tysr4</w:t>
      </w:r>
    </w:p>
    <w:p w14:paraId="7A168611" w14:textId="77777777" w:rsidR="003E79CA" w:rsidRDefault="003E79CA" w:rsidP="003E79CA">
      <w:pPr>
        <w:pStyle w:val="Bibliography"/>
        <w:ind w:left="720" w:hanging="720"/>
      </w:pPr>
      <w:r>
        <w:t xml:space="preserve">Dridi, S. (2022b). </w:t>
      </w:r>
      <w:r>
        <w:rPr>
          <w:i/>
          <w:iCs/>
        </w:rPr>
        <w:t>Unsupervised Learning—A Systematic Literature Review</w:t>
      </w:r>
      <w:r>
        <w:t>. OSF Preprints. https://doi.org/10.31219/osf.io/kpqr6</w:t>
      </w:r>
    </w:p>
    <w:p w14:paraId="4D223F06" w14:textId="77777777" w:rsidR="003E79CA" w:rsidRDefault="003E79CA" w:rsidP="003E79CA">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35D8A4F8" w14:textId="77777777" w:rsidR="003E79CA" w:rsidRDefault="003E79CA" w:rsidP="003E79CA">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533D8520" w14:textId="77777777" w:rsidR="003E79CA" w:rsidRDefault="003E79CA" w:rsidP="003E79CA">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7A28FDF4" w14:textId="77777777" w:rsidR="003E79CA" w:rsidRDefault="003E79CA" w:rsidP="003E79CA">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11A377F9" w14:textId="77777777" w:rsidR="003E79CA" w:rsidRDefault="003E79CA" w:rsidP="003E79CA">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473E4886" w14:textId="77777777" w:rsidR="003E79CA" w:rsidRDefault="003E79CA" w:rsidP="003E79CA">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B7117F1" w14:textId="77777777" w:rsidR="003E79CA" w:rsidRDefault="003E79CA" w:rsidP="003E79CA">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CB05B87" w14:textId="77777777" w:rsidR="003E79CA" w:rsidRDefault="003E79CA" w:rsidP="003E79CA">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14B4483A" w14:textId="77777777" w:rsidR="003E79CA" w:rsidRDefault="003E79CA" w:rsidP="003E79CA">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6343880C" w14:textId="77777777" w:rsidR="003E79CA" w:rsidRDefault="003E79CA" w:rsidP="003E79CA">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30C7304B" w14:textId="77777777" w:rsidR="003E79CA" w:rsidRDefault="003E79CA" w:rsidP="003E79CA">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6494715B" w14:textId="77777777" w:rsidR="003E79CA" w:rsidRDefault="003E79CA" w:rsidP="003E79CA">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2DCD8E2C" w14:textId="77777777" w:rsidR="003E79CA" w:rsidRDefault="003E79CA" w:rsidP="003E79CA">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41D3E6DB" w14:textId="77777777" w:rsidR="003E79CA" w:rsidRDefault="003E79CA" w:rsidP="003E79CA">
      <w:pPr>
        <w:pStyle w:val="Bibliography"/>
        <w:ind w:left="720" w:hanging="720"/>
      </w:pPr>
      <w:r>
        <w:lastRenderedPageBreak/>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794C3439" w14:textId="77777777" w:rsidR="003E79CA" w:rsidRDefault="003E79CA" w:rsidP="003E79CA">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B7C78A6" w14:textId="77777777" w:rsidR="003E79CA" w:rsidRDefault="003E79CA" w:rsidP="003E79CA">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712D6194" w14:textId="77777777" w:rsidR="003E79CA" w:rsidRDefault="003E79CA" w:rsidP="003E79CA">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75054C8B" w14:textId="77777777" w:rsidR="003E79CA" w:rsidRDefault="003E79CA" w:rsidP="003E79CA">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67567258" w14:textId="77777777" w:rsidR="003E79CA" w:rsidRDefault="003E79CA" w:rsidP="003E79CA">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7A6D91ED" w14:textId="77777777" w:rsidR="003E79CA" w:rsidRDefault="003E79CA" w:rsidP="003E79CA">
      <w:pPr>
        <w:pStyle w:val="Bibliography"/>
        <w:ind w:left="720" w:hanging="720"/>
      </w:pPr>
      <w:r>
        <w:t xml:space="preserve">PRAC. (2020, April 15). </w:t>
      </w:r>
      <w:r>
        <w:rPr>
          <w:i/>
          <w:iCs/>
        </w:rPr>
        <w:t>Reporting on Oversight | Pandemic Oversight</w:t>
      </w:r>
      <w:r>
        <w:t>. https://www.pandemicoversight.gov/oversight</w:t>
      </w:r>
    </w:p>
    <w:p w14:paraId="588429E2" w14:textId="77777777" w:rsidR="003E79CA" w:rsidRDefault="003E79CA" w:rsidP="003E79CA">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61479572" w14:textId="77777777" w:rsidR="003E79CA" w:rsidRDefault="003E79CA" w:rsidP="003E79CA">
      <w:pPr>
        <w:pStyle w:val="Bibliography"/>
        <w:ind w:left="720" w:hanging="720"/>
      </w:pPr>
      <w:r>
        <w:lastRenderedPageBreak/>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123D2829" w14:textId="77777777" w:rsidR="003E79CA" w:rsidRDefault="003E79CA" w:rsidP="003E79CA">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4F3A5608" w14:textId="77777777" w:rsidR="003E79CA" w:rsidRDefault="003E79CA" w:rsidP="003E79CA">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0C034009" w14:textId="77777777" w:rsidR="003E79CA" w:rsidRDefault="003E79CA" w:rsidP="003E79CA">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3BC458D" w14:textId="77777777" w:rsidR="003E79CA" w:rsidRDefault="003E79CA" w:rsidP="003E79CA">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8C5197A" w14:textId="77777777" w:rsidR="003E79CA" w:rsidRDefault="003E79CA" w:rsidP="003E79CA">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5C6F1C7C" w14:textId="77777777" w:rsidR="003E79CA" w:rsidRDefault="003E79CA" w:rsidP="003E79CA">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2DA49F9C" w14:textId="77777777" w:rsidR="003E79CA" w:rsidRDefault="003E79CA" w:rsidP="003E79CA">
      <w:pPr>
        <w:pStyle w:val="Bibliography"/>
        <w:ind w:left="720" w:hanging="720"/>
      </w:pPr>
      <w:r>
        <w:t xml:space="preserve">USSBA. (2021). </w:t>
      </w:r>
      <w:r>
        <w:rPr>
          <w:i/>
          <w:iCs/>
        </w:rPr>
        <w:t>Process Flow Diagram</w:t>
      </w:r>
      <w:r>
        <w:t>. US SBA PPP Loan API. https://ussbappp.github.io/usecase/usecase-process-flow.html</w:t>
      </w:r>
    </w:p>
    <w:p w14:paraId="1F8BDFFE" w14:textId="77777777" w:rsidR="003E79CA" w:rsidRDefault="003E79CA" w:rsidP="003E79CA">
      <w:pPr>
        <w:pStyle w:val="Bibliography"/>
        <w:ind w:left="720" w:hanging="720"/>
      </w:pPr>
      <w:r>
        <w:t xml:space="preserve">USSBA. (2023). </w:t>
      </w:r>
      <w:r>
        <w:rPr>
          <w:i/>
          <w:iCs/>
        </w:rPr>
        <w:t>PPP FOIA - U.S. Small Business Administration (SBA) | Open Data</w:t>
      </w:r>
      <w:r>
        <w:t>. https://data.sba.gov/dataset/ppp-foia</w:t>
      </w:r>
    </w:p>
    <w:p w14:paraId="541CCF37" w14:textId="77777777" w:rsidR="003E79CA" w:rsidRDefault="003E79CA" w:rsidP="003E79CA">
      <w:pPr>
        <w:pStyle w:val="Bibliography"/>
        <w:ind w:left="720" w:hanging="720"/>
      </w:pPr>
      <w:r>
        <w:lastRenderedPageBreak/>
        <w:t xml:space="preserve">USSBA OIG. (2023). </w:t>
      </w:r>
      <w:r>
        <w:rPr>
          <w:i/>
          <w:iCs/>
        </w:rPr>
        <w:t>COVID-19 Pandemic EIDL and PPP Loan Fraud Landscape</w:t>
      </w:r>
      <w:r>
        <w:t xml:space="preserve"> (23–09). USSBA. https://www.sba.gov/document/report-23-09-covid-19-pandemic-eidl-ppp-loan-fraud-landscape</w:t>
      </w:r>
    </w:p>
    <w:p w14:paraId="704656CE" w14:textId="77777777" w:rsidR="003E79CA" w:rsidRDefault="003E79CA" w:rsidP="003E79CA">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557D1745" w14:textId="77777777" w:rsidR="003E79CA" w:rsidRDefault="003E79CA" w:rsidP="003E79CA">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AF2846A" w14:textId="77777777" w:rsidR="003E79CA" w:rsidRDefault="003E79CA" w:rsidP="003E79CA">
      <w:pPr>
        <w:pStyle w:val="Bibliography"/>
        <w:ind w:left="720" w:hanging="720"/>
      </w:pPr>
      <w:r>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04CEA1E4" w14:textId="77777777" w:rsidR="003E79CA" w:rsidRDefault="003E79CA" w:rsidP="003E79CA">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062550F8" w14:textId="77777777" w:rsidR="003E79CA" w:rsidRDefault="003E79CA" w:rsidP="003E79CA">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77777777" w:rsidR="007F2702" w:rsidRDefault="00C71336" w:rsidP="007F2702">
      <w:pPr>
        <w:pStyle w:val="Heading1"/>
        <w:rPr>
          <w:rFonts w:cs="Times New Roman"/>
          <w:szCs w:val="24"/>
        </w:rPr>
      </w:pPr>
      <w:r>
        <w:rPr>
          <w:rFonts w:cs="Times New Roman"/>
          <w:szCs w:val="24"/>
        </w:rPr>
        <w:fldChar w:fldCharType="end"/>
      </w:r>
      <w:bookmarkStart w:id="181" w:name="_Toc464831684"/>
      <w:bookmarkStart w:id="182" w:name="_Toc465328416"/>
      <w:bookmarkStart w:id="183"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0D4B7899" w:rsidR="007F2702" w:rsidRPr="0070192C" w:rsidRDefault="007F2702" w:rsidP="007F2702">
      <w:pPr>
        <w:pStyle w:val="Heading1"/>
      </w:pPr>
      <w:r w:rsidRPr="007F2702">
        <w:lastRenderedPageBreak/>
        <w:t xml:space="preserve"> </w:t>
      </w:r>
      <w:commentRangeStart w:id="184"/>
      <w:r w:rsidRPr="0070192C">
        <w:t xml:space="preserve">Appendix </w:t>
      </w:r>
      <w:commentRangeStart w:id="185"/>
      <w:r w:rsidRPr="0070192C">
        <w:t>A</w:t>
      </w:r>
      <w:commentRangeEnd w:id="184"/>
      <w:r>
        <w:rPr>
          <w:rStyle w:val="CommentReference"/>
          <w:b w:val="0"/>
          <w:bCs w:val="0"/>
          <w:szCs w:val="20"/>
        </w:rPr>
        <w:commentReference w:id="184"/>
      </w:r>
      <w:commentRangeEnd w:id="185"/>
      <w:r>
        <w:rPr>
          <w:rStyle w:val="CommentReference"/>
          <w:b w:val="0"/>
          <w:bCs w:val="0"/>
          <w:szCs w:val="20"/>
        </w:rPr>
        <w:commentReference w:id="185"/>
      </w:r>
      <w:r>
        <w:br/>
      </w:r>
      <w:r w:rsidRPr="0070192C">
        <w:t xml:space="preserve"> </w:t>
      </w:r>
      <w:bookmarkEnd w:id="181"/>
      <w:bookmarkEnd w:id="182"/>
      <w:r w:rsidRPr="0070192C">
        <w:t>XXX</w:t>
      </w:r>
      <w:bookmarkEnd w:id="183"/>
    </w:p>
    <w:p w14:paraId="04DB4CF7" w14:textId="77777777" w:rsidR="007F2702" w:rsidRPr="00887A22" w:rsidRDefault="007F2702" w:rsidP="007F2702">
      <w:pPr>
        <w:contextualSpacing/>
      </w:pPr>
      <w:commentRangeStart w:id="186"/>
      <w:r w:rsidRPr="00887A22">
        <w:t>Insert Appendix A content here…</w:t>
      </w:r>
      <w:commentRangeEnd w:id="186"/>
      <w:r>
        <w:rPr>
          <w:rStyle w:val="CommentReference"/>
          <w:rFonts w:eastAsia="Times New Roman" w:cs="Arial"/>
          <w:szCs w:val="20"/>
        </w:rPr>
        <w:commentReference w:id="186"/>
      </w:r>
    </w:p>
    <w:p w14:paraId="6C245108" w14:textId="77777777" w:rsidR="007F2702" w:rsidRDefault="007F2702" w:rsidP="007F2702">
      <w:pPr>
        <w:contextualSpacing/>
      </w:pPr>
      <w:r>
        <w:t>Note that you must include your Programming Modules and/or the final standalone (if applicable here). An alternative that I would propose is to include the link to your personal GitHub webpage and all modules and the data you worked with there.</w:t>
      </w:r>
    </w:p>
    <w:p w14:paraId="48458DAD" w14:textId="77777777" w:rsidR="007F2702" w:rsidRPr="00887A22" w:rsidRDefault="007F2702" w:rsidP="007F2702">
      <w:pPr>
        <w:contextualSpacing/>
      </w:pPr>
      <w:r>
        <w:t>You should include a static link to ensure the</w:t>
      </w:r>
      <w:r w:rsidRPr="002E3F9D">
        <w:rPr>
          <w:b/>
          <w:bCs/>
        </w:rPr>
        <w:t xml:space="preserve"> GitHub page stays live.</w:t>
      </w:r>
    </w:p>
    <w:p w14:paraId="2F5903BC" w14:textId="77777777" w:rsidR="007F2702" w:rsidRPr="00887A22" w:rsidRDefault="007F2702" w:rsidP="007F2702">
      <w:pPr>
        <w:contextualSpacing/>
      </w:pPr>
      <w:r w:rsidRPr="00887A22">
        <w:br w:type="page"/>
      </w:r>
    </w:p>
    <w:p w14:paraId="04F10DA1" w14:textId="77777777" w:rsidR="007F2702" w:rsidRPr="0070192C" w:rsidRDefault="007F2702" w:rsidP="007F2702">
      <w:pPr>
        <w:pStyle w:val="Heading1"/>
      </w:pPr>
      <w:bookmarkStart w:id="187" w:name="_Toc464831685"/>
      <w:bookmarkStart w:id="188" w:name="_Toc465328417"/>
      <w:bookmarkStart w:id="189" w:name="_Toc164865802"/>
      <w:r w:rsidRPr="0070192C">
        <w:lastRenderedPageBreak/>
        <w:t xml:space="preserve">Appendix </w:t>
      </w:r>
      <w:commentRangeStart w:id="190"/>
      <w:commentRangeStart w:id="191"/>
      <w:r w:rsidRPr="0070192C">
        <w:t>B</w:t>
      </w:r>
      <w:commentRangeEnd w:id="190"/>
      <w:r>
        <w:rPr>
          <w:rStyle w:val="CommentReference"/>
          <w:b w:val="0"/>
          <w:bCs w:val="0"/>
          <w:szCs w:val="20"/>
        </w:rPr>
        <w:commentReference w:id="190"/>
      </w:r>
      <w:commentRangeEnd w:id="191"/>
      <w:r>
        <w:rPr>
          <w:rStyle w:val="CommentReference"/>
          <w:b w:val="0"/>
          <w:bCs w:val="0"/>
          <w:szCs w:val="20"/>
        </w:rPr>
        <w:commentReference w:id="191"/>
      </w:r>
      <w:r>
        <w:br/>
      </w:r>
      <w:r w:rsidRPr="0070192C">
        <w:t>XXX</w:t>
      </w:r>
      <w:bookmarkEnd w:id="187"/>
      <w:bookmarkEnd w:id="188"/>
      <w:bookmarkEnd w:id="189"/>
    </w:p>
    <w:p w14:paraId="2EA49429" w14:textId="77777777" w:rsidR="007F2702" w:rsidRDefault="007F2702" w:rsidP="007F2702">
      <w:pPr>
        <w:contextualSpacing/>
      </w:pPr>
      <w:r w:rsidRPr="00887A22">
        <w:t>Insert/type Appendix n content here…</w:t>
      </w:r>
    </w:p>
    <w:p w14:paraId="7AD4A4FC" w14:textId="77777777" w:rsidR="007F2702" w:rsidRDefault="007F2702" w:rsidP="007F2702">
      <w:r>
        <w:br w:type="page"/>
      </w:r>
    </w:p>
    <w:p w14:paraId="4ACA4B50" w14:textId="77777777" w:rsidR="007F2702" w:rsidRPr="0070192C" w:rsidRDefault="007F2702" w:rsidP="007F2702">
      <w:pPr>
        <w:pStyle w:val="Heading1"/>
      </w:pPr>
      <w:bookmarkStart w:id="192" w:name="_Toc164865803"/>
      <w:r w:rsidRPr="0070192C">
        <w:lastRenderedPageBreak/>
        <w:t xml:space="preserve">Appendix </w:t>
      </w:r>
      <w:r>
        <w:t>C</w:t>
      </w:r>
      <w:commentRangeStart w:id="193"/>
      <w:commentRangeEnd w:id="193"/>
      <w:r>
        <w:rPr>
          <w:rStyle w:val="CommentReference"/>
          <w:b w:val="0"/>
          <w:bCs w:val="0"/>
          <w:szCs w:val="20"/>
        </w:rPr>
        <w:commentReference w:id="193"/>
      </w:r>
      <w:r>
        <w:br/>
      </w:r>
      <w:r w:rsidRPr="0070192C">
        <w:t>XXX</w:t>
      </w:r>
      <w:bookmarkEnd w:id="192"/>
    </w:p>
    <w:p w14:paraId="4DB807F7" w14:textId="77777777" w:rsidR="007F2702" w:rsidRPr="00887A22" w:rsidRDefault="007F2702" w:rsidP="007F2702">
      <w:pPr>
        <w:contextualSpacing/>
      </w:pPr>
      <w:r w:rsidRPr="00887A22">
        <w:t>Insert/type Appendix n content here…</w:t>
      </w:r>
    </w:p>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22"/>
      <w:footerReference w:type="default" r:id="rId23"/>
      <w:headerReference w:type="first" r:id="rId24"/>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Author" w:initials="A">
    <w:p w14:paraId="3CC38E23" w14:textId="77777777" w:rsidR="007F2702" w:rsidRDefault="007F2702" w:rsidP="007F2702">
      <w:pPr>
        <w:pStyle w:val="CommentText"/>
      </w:pPr>
      <w:r>
        <w:rPr>
          <w:rStyle w:val="CommentReference"/>
        </w:rPr>
        <w:annotationRef/>
      </w:r>
      <w:r w:rsidRPr="003D3FE1">
        <w:rPr>
          <w:sz w:val="22"/>
        </w:rPr>
        <w:t>Tip: Review peer-reviewed research articles to locate examples of how to report results generated using the research design used in your study.</w:t>
      </w:r>
    </w:p>
  </w:comment>
  <w:comment w:id="138" w:author="Author" w:initials="A">
    <w:p w14:paraId="3530A94B" w14:textId="77777777" w:rsidR="007F2702" w:rsidRDefault="007F2702" w:rsidP="007F2702">
      <w:pPr>
        <w:pStyle w:val="CommentText"/>
      </w:pPr>
      <w:r>
        <w:rPr>
          <w:rStyle w:val="CommentReference"/>
        </w:rPr>
        <w:annotationRef/>
      </w:r>
      <w:r>
        <w:t>In this section, you should describe in depth all the steps and processes you intend to complete during your study.</w:t>
      </w:r>
    </w:p>
    <w:p w14:paraId="26DB605D" w14:textId="77777777" w:rsidR="007F2702" w:rsidRDefault="007F2702" w:rsidP="007F2702">
      <w:pPr>
        <w:pStyle w:val="CommentText"/>
      </w:pPr>
      <w:r>
        <w:t>A thorough understanding of the process, requirements, implications, and consequences should be considered before you write this section.</w:t>
      </w:r>
    </w:p>
    <w:p w14:paraId="490C9984" w14:textId="77777777" w:rsidR="007F2702" w:rsidRDefault="007F2702" w:rsidP="007F2702">
      <w:pPr>
        <w:pStyle w:val="CommentText"/>
      </w:pPr>
      <w:r>
        <w:t>In the case that you have already completed the Preprocessing phase you already have a good idea of what is required.</w:t>
      </w:r>
    </w:p>
  </w:comment>
  <w:comment w:id="141" w:author="Author" w:initials="A">
    <w:p w14:paraId="036A2C9B" w14:textId="77777777" w:rsidR="007F2702" w:rsidRDefault="007F2702" w:rsidP="007F2702">
      <w:pPr>
        <w:pStyle w:val="CommentText"/>
      </w:pPr>
      <w:r>
        <w:rPr>
          <w:rStyle w:val="CommentReference"/>
        </w:rPr>
        <w:annotationRef/>
      </w:r>
      <w:r w:rsidRPr="003D3FE1">
        <w:rPr>
          <w:sz w:val="22"/>
        </w:rPr>
        <w:t>Tip: Present sufficient information so the reader can make an independent judgment regarding the interpretation of the findings.</w:t>
      </w:r>
    </w:p>
  </w:comment>
  <w:comment w:id="142" w:author="Author" w:initials="A">
    <w:p w14:paraId="1B3DED02" w14:textId="77777777" w:rsidR="007F2702" w:rsidRDefault="007F2702" w:rsidP="007F2702">
      <w:pPr>
        <w:pStyle w:val="CommentText"/>
      </w:pPr>
      <w:r>
        <w:rPr>
          <w:rStyle w:val="CommentReference"/>
        </w:rPr>
        <w:annotationRef/>
      </w:r>
      <w:r>
        <w:t>For Mixed Methods and Survey studies only</w:t>
      </w:r>
    </w:p>
  </w:comment>
  <w:comment w:id="143" w:author="Author" w:initials="A">
    <w:p w14:paraId="31BA3022" w14:textId="77777777" w:rsidR="007F2702" w:rsidRDefault="007F2702" w:rsidP="007F2702">
      <w:pPr>
        <w:pStyle w:val="CommentText"/>
        <w:numPr>
          <w:ilvl w:val="1"/>
          <w:numId w:val="6"/>
        </w:numPr>
      </w:pPr>
      <w:r>
        <w:rPr>
          <w:rStyle w:val="CommentReference"/>
        </w:rPr>
        <w:annotationRef/>
      </w:r>
      <w:r>
        <w:t>In this paragraph, you should discuss the modeling method or methods you followed in every detail.</w:t>
      </w:r>
    </w:p>
    <w:p w14:paraId="4ED549FD" w14:textId="77777777" w:rsidR="007F2702" w:rsidRDefault="007F2702" w:rsidP="007F2702">
      <w:pPr>
        <w:pStyle w:val="CommentText"/>
        <w:numPr>
          <w:ilvl w:val="1"/>
          <w:numId w:val="6"/>
        </w:numPr>
      </w:pPr>
      <w:r>
        <w:t>Discuss in detail why the requirements of using the specific model are satisfied by your sample. (you may need to support this with evidence, graphs, or diagnostics)</w:t>
      </w:r>
    </w:p>
    <w:p w14:paraId="67844D3E" w14:textId="77777777" w:rsidR="007F2702" w:rsidRDefault="007F2702" w:rsidP="007F2702">
      <w:pPr>
        <w:pStyle w:val="CommentText"/>
        <w:numPr>
          <w:ilvl w:val="1"/>
          <w:numId w:val="6"/>
        </w:numPr>
      </w:pPr>
      <w:r>
        <w:t>Describe the input selection process, training, testing, the data you used for testing, and the included or excluded variables.</w:t>
      </w:r>
    </w:p>
    <w:p w14:paraId="599437A9" w14:textId="77777777" w:rsidR="007F2702" w:rsidRDefault="007F2702" w:rsidP="007F2702">
      <w:pPr>
        <w:pStyle w:val="CommentText"/>
        <w:numPr>
          <w:ilvl w:val="1"/>
          <w:numId w:val="6"/>
        </w:numPr>
      </w:pPr>
      <w:r>
        <w:t>Explain the different approaches you followed to your resulting model.</w:t>
      </w:r>
    </w:p>
    <w:p w14:paraId="26283D11" w14:textId="77777777" w:rsidR="007F2702" w:rsidRDefault="007F2702" w:rsidP="007F2702">
      <w:pPr>
        <w:pStyle w:val="CommentText"/>
        <w:numPr>
          <w:ilvl w:val="1"/>
          <w:numId w:val="6"/>
        </w:numPr>
      </w:pPr>
      <w:r>
        <w:t>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70BB7383" w14:textId="77777777" w:rsidR="007F2702" w:rsidRDefault="007F2702" w:rsidP="007F2702">
      <w:pPr>
        <w:pStyle w:val="CommentText"/>
        <w:numPr>
          <w:ilvl w:val="1"/>
          <w:numId w:val="6"/>
        </w:numPr>
      </w:pPr>
      <w:r>
        <w:t xml:space="preserve"> Present relevant graphs, charts, and tables generated by the algorithm or created for analysis.</w:t>
      </w:r>
    </w:p>
    <w:p w14:paraId="624B6D96" w14:textId="77777777" w:rsidR="007F2702" w:rsidRDefault="007F2702" w:rsidP="007F2702">
      <w:pPr>
        <w:pStyle w:val="CommentText"/>
        <w:numPr>
          <w:ilvl w:val="1"/>
          <w:numId w:val="6"/>
        </w:numPr>
      </w:pPr>
      <w:r>
        <w:t>Include programming modules related to data modeling in the Appendix.</w:t>
      </w:r>
    </w:p>
  </w:comment>
  <w:comment w:id="144" w:author="Author" w:initials="A">
    <w:p w14:paraId="02B7FD38"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45" w:author="Author" w:initials="A">
    <w:p w14:paraId="677A0C22" w14:textId="77777777" w:rsidR="007F2702" w:rsidRDefault="007F2702" w:rsidP="007F2702">
      <w:pPr>
        <w:pStyle w:val="CommentText"/>
      </w:pPr>
      <w:r>
        <w:rPr>
          <w:rStyle w:val="CommentReference"/>
        </w:rPr>
        <w:annotationRef/>
      </w:r>
      <w:r w:rsidRPr="003D3FE1">
        <w:rPr>
          <w:sz w:val="22"/>
        </w:rPr>
        <w:t xml:space="preserve">Tip: Tables and figures should not be included on the same page. If you introduce a table or figure in the middle of the page and there is not enough room to include the entire table or figure on the page, it must be placed on the next page. </w:t>
      </w:r>
      <w:r w:rsidRPr="007D5CFF">
        <w:rPr>
          <w:sz w:val="22"/>
        </w:rPr>
        <w:t>P</w:t>
      </w:r>
      <w:r w:rsidRPr="003D3FE1">
        <w:rPr>
          <w:sz w:val="22"/>
        </w:rPr>
        <w:t xml:space="preserve">erform a hard right return (hold down the shift key while hitting the return key) and begin the table on the next page. </w:t>
      </w:r>
      <w:r w:rsidRPr="003D3FE1">
        <w:rPr>
          <w:rStyle w:val="CommentReference"/>
          <w:sz w:val="22"/>
        </w:rPr>
        <w:annotationRef/>
      </w:r>
    </w:p>
  </w:comment>
  <w:comment w:id="146" w:author="Author" w:initials="A">
    <w:p w14:paraId="5030566F" w14:textId="77777777" w:rsidR="007F2702" w:rsidRDefault="007F2702" w:rsidP="007F2702">
      <w:pPr>
        <w:pStyle w:val="CommentText"/>
      </w:pPr>
      <w:r>
        <w:rPr>
          <w:rStyle w:val="CommentReference"/>
        </w:rPr>
        <w:annotationRef/>
      </w:r>
      <w:r w:rsidRPr="003D3FE1">
        <w:rPr>
          <w:sz w:val="22"/>
        </w:rPr>
        <w:t>Tip: Tables and figures should be placed with the corresponding research question. The formatting of tables varies, depending on the statistical test. Follow APA formatting requirements for tables, titles, figures, and captions.</w:t>
      </w:r>
      <w:r w:rsidRPr="003D3FE1">
        <w:rPr>
          <w:rStyle w:val="CommentReference"/>
          <w:sz w:val="22"/>
        </w:rPr>
        <w:annotationRef/>
      </w:r>
    </w:p>
  </w:comment>
  <w:comment w:id="147" w:author="Author" w:initials="A">
    <w:p w14:paraId="6970C83F" w14:textId="77777777" w:rsidR="007F2702" w:rsidRDefault="007F2702" w:rsidP="007F2702">
      <w:pPr>
        <w:pStyle w:val="CommentText"/>
      </w:pPr>
      <w:r>
        <w:rPr>
          <w:rStyle w:val="CommentReference"/>
        </w:rPr>
        <w:annotationRef/>
      </w:r>
      <w:r w:rsidRPr="003D3FE1">
        <w:rPr>
          <w:sz w:val="22"/>
        </w:rPr>
        <w:t xml:space="preserve">Tip: Tables and figures must be referenced in the text. Please refer to APA guidelines regarding when and how to use tables and figures. Do </w:t>
      </w:r>
      <w:r w:rsidRPr="003D3FE1">
        <w:rPr>
          <w:sz w:val="22"/>
          <w:u w:val="single"/>
        </w:rPr>
        <w:t>not</w:t>
      </w:r>
      <w:r w:rsidRPr="003D3FE1">
        <w:rPr>
          <w:sz w:val="22"/>
        </w:rPr>
        <w:t xml:space="preserve"> fully describe data in the text and also present them in a table.</w:t>
      </w:r>
    </w:p>
  </w:comment>
  <w:comment w:id="153" w:author="Author" w:initials="A">
    <w:p w14:paraId="26BF169E" w14:textId="77777777" w:rsidR="007F2702" w:rsidRDefault="007F2702" w:rsidP="007F2702">
      <w:pPr>
        <w:pStyle w:val="CommentText"/>
      </w:pPr>
      <w:r>
        <w:rPr>
          <w:rStyle w:val="CommentReference"/>
        </w:rPr>
        <w:annotationRef/>
      </w:r>
      <w:r>
        <w:t xml:space="preserve">The Academic Success Center has a weekly group session on both Writing Quantitative and Writing Qualitative Analysis. Learn more about these sessions and find the link to register </w:t>
      </w:r>
      <w:hyperlink r:id="rId1" w:history="1">
        <w:r w:rsidRPr="00104633">
          <w:rPr>
            <w:rStyle w:val="Hyperlink"/>
            <w:rFonts w:eastAsiaTheme="majorEastAsia"/>
            <w:sz w:val="20"/>
          </w:rPr>
          <w:t>here.</w:t>
        </w:r>
      </w:hyperlink>
    </w:p>
  </w:comment>
  <w:comment w:id="162" w:author="Author" w:initials="A">
    <w:p w14:paraId="0BD37D4C" w14:textId="77777777" w:rsidR="007F2702" w:rsidRDefault="007F2702" w:rsidP="007F2702">
      <w:pPr>
        <w:pStyle w:val="CommentText"/>
      </w:pPr>
      <w:r>
        <w:rPr>
          <w:rStyle w:val="CommentReference"/>
        </w:rPr>
        <w:annotationRef/>
      </w:r>
      <w:r w:rsidRPr="003D3FE1">
        <w:rPr>
          <w:rFonts w:cs="Times New Roman"/>
          <w:sz w:val="22"/>
          <w:szCs w:val="24"/>
        </w:rPr>
        <w:t>Tip: A common tendency is to rush through Chapter 5 and fail to develop ideas fully. Take time to remember why the study was important in the first place and ensure Chapter 5 demonstrates and reflects the depth and importance of the study. Refer back to the study problem and significance and consider what professional and academic organizations might be interested in your research findings. As you complete Chapter 5, seek out avenues to present and publish your research.</w:t>
      </w:r>
    </w:p>
  </w:comment>
  <w:comment w:id="166" w:author="Author" w:initials="A">
    <w:p w14:paraId="4B7A948A"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84" w:author="Author" w:initials="A">
    <w:p w14:paraId="27D4DB66" w14:textId="77777777" w:rsidR="007F2702" w:rsidRPr="003D3FE1" w:rsidRDefault="007F2702" w:rsidP="007F2702">
      <w:pPr>
        <w:pStyle w:val="CommentText"/>
        <w:rPr>
          <w:sz w:val="22"/>
          <w:szCs w:val="22"/>
        </w:rPr>
      </w:pPr>
      <w:r>
        <w:rPr>
          <w:rStyle w:val="CommentReference"/>
        </w:rPr>
        <w:annotationRef/>
      </w:r>
      <w:r>
        <w:rPr>
          <w:rStyle w:val="CommentReference"/>
        </w:rPr>
        <w:annotationRef/>
      </w:r>
      <w:r w:rsidRPr="003D3FE1">
        <w:rPr>
          <w:sz w:val="22"/>
          <w:szCs w:val="22"/>
        </w:rPr>
        <w:t xml:space="preserve">Each appendix </w:t>
      </w:r>
      <w:r w:rsidRPr="00507982">
        <w:rPr>
          <w:sz w:val="22"/>
          <w:szCs w:val="22"/>
        </w:rPr>
        <w:t>referenced</w:t>
      </w:r>
      <w:r w:rsidRPr="003D3FE1">
        <w:rPr>
          <w:sz w:val="22"/>
          <w:szCs w:val="22"/>
        </w:rPr>
        <w:t xml:space="preserve"> in the text should appear in this section at the end of the manuscript. Appendices should be listed in the order referenced in the text.</w:t>
      </w:r>
    </w:p>
    <w:p w14:paraId="2BF1A6CE" w14:textId="77777777" w:rsidR="007F2702" w:rsidRPr="003D3FE1" w:rsidRDefault="007F2702" w:rsidP="007F2702">
      <w:pPr>
        <w:pStyle w:val="CommentText"/>
        <w:rPr>
          <w:sz w:val="22"/>
          <w:szCs w:val="22"/>
        </w:rPr>
      </w:pPr>
    </w:p>
    <w:p w14:paraId="70990300" w14:textId="77777777" w:rsidR="007F2702" w:rsidRDefault="007F2702" w:rsidP="007F2702">
      <w:pPr>
        <w:pStyle w:val="CommentText"/>
      </w:pPr>
      <w:r w:rsidRPr="003D3FE1">
        <w:rPr>
          <w:sz w:val="22"/>
          <w:szCs w:val="22"/>
        </w:rPr>
        <w:t>Remember to include each appendix in your Table of Contents</w:t>
      </w:r>
      <w:r>
        <w:rPr>
          <w:sz w:val="22"/>
          <w:szCs w:val="22"/>
        </w:rPr>
        <w:t xml:space="preserve">. Apply the </w:t>
      </w:r>
      <w:r>
        <w:rPr>
          <w:sz w:val="22"/>
        </w:rPr>
        <w:t xml:space="preserve">level 1 heading for each appendix title and the appendix name. Replace “XXX” with the appendix name. </w:t>
      </w:r>
    </w:p>
    <w:p w14:paraId="391512DB" w14:textId="77777777" w:rsidR="007F2702" w:rsidRDefault="007F2702" w:rsidP="007F2702">
      <w:pPr>
        <w:pStyle w:val="CommentText"/>
      </w:pPr>
    </w:p>
  </w:comment>
  <w:comment w:id="185" w:author="Author" w:initials="A">
    <w:p w14:paraId="78813F23" w14:textId="77777777" w:rsidR="007F2702" w:rsidRDefault="007F2702" w:rsidP="007F2702">
      <w:pPr>
        <w:pStyle w:val="CommentText"/>
      </w:pPr>
      <w:r>
        <w:rPr>
          <w:rStyle w:val="CommentReference"/>
        </w:rPr>
        <w:annotationRef/>
      </w:r>
      <w:r>
        <w:t>Images, Graphs, and Tables should be included in the text.</w:t>
      </w:r>
    </w:p>
    <w:p w14:paraId="11600AEB" w14:textId="77777777" w:rsidR="007F2702" w:rsidRDefault="007F2702" w:rsidP="007F2702">
      <w:pPr>
        <w:pStyle w:val="CommentText"/>
      </w:pPr>
      <w:r>
        <w:t>The only exception is for the table of the Variables (Dictionary) of the initial Dataset</w:t>
      </w:r>
    </w:p>
  </w:comment>
  <w:comment w:id="186" w:author="Author" w:initials="A">
    <w:p w14:paraId="2C8F8DBF" w14:textId="77777777" w:rsidR="007F2702" w:rsidRDefault="007F2702" w:rsidP="007F2702">
      <w:pPr>
        <w:pStyle w:val="CommentText"/>
      </w:pPr>
      <w:r>
        <w:rPr>
          <w:rStyle w:val="CommentReference"/>
        </w:rPr>
        <w:annotationRef/>
      </w:r>
      <w:r w:rsidRPr="00042D9C">
        <w:t>Be sure to de-identify all materials so readers cannot identify participants or where data were specifically collected.</w:t>
      </w:r>
    </w:p>
  </w:comment>
  <w:comment w:id="190"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191"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193"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C38E23" w15:done="0"/>
  <w15:commentEx w15:paraId="490C9984" w15:done="0"/>
  <w15:commentEx w15:paraId="036A2C9B" w15:done="0"/>
  <w15:commentEx w15:paraId="1B3DED02" w15:done="0"/>
  <w15:commentEx w15:paraId="624B6D96" w15:done="0"/>
  <w15:commentEx w15:paraId="02B7FD38" w15:done="0"/>
  <w15:commentEx w15:paraId="677A0C22" w15:done="0"/>
  <w15:commentEx w15:paraId="5030566F" w15:done="0"/>
  <w15:commentEx w15:paraId="6970C83F" w15:done="0"/>
  <w15:commentEx w15:paraId="26BF169E" w15:done="0"/>
  <w15:commentEx w15:paraId="0BD37D4C" w15:done="0"/>
  <w15:commentEx w15:paraId="4B7A948A" w15:done="0"/>
  <w15:commentEx w15:paraId="391512DB" w15:done="0"/>
  <w15:commentEx w15:paraId="11600AEB" w15:done="0"/>
  <w15:commentEx w15:paraId="2C8F8DBF" w15:done="0"/>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C38E23" w16cid:durableId="226EB7A8"/>
  <w16cid:commentId w16cid:paraId="490C9984" w16cid:durableId="06AB3AC6"/>
  <w16cid:commentId w16cid:paraId="036A2C9B" w16cid:durableId="22E3DCDE"/>
  <w16cid:commentId w16cid:paraId="1B3DED02" w16cid:durableId="3FC62288"/>
  <w16cid:commentId w16cid:paraId="624B6D96" w16cid:durableId="2CF5212B"/>
  <w16cid:commentId w16cid:paraId="02B7FD38" w16cid:durableId="226EB7AB"/>
  <w16cid:commentId w16cid:paraId="677A0C22" w16cid:durableId="226EB7AC"/>
  <w16cid:commentId w16cid:paraId="5030566F" w16cid:durableId="226EB7AD"/>
  <w16cid:commentId w16cid:paraId="6970C83F" w16cid:durableId="226EB7AE"/>
  <w16cid:commentId w16cid:paraId="26BF169E" w16cid:durableId="226EB7B0"/>
  <w16cid:commentId w16cid:paraId="0BD37D4C" w16cid:durableId="226EB7B1"/>
  <w16cid:commentId w16cid:paraId="4B7A948A" w16cid:durableId="23121DAC"/>
  <w16cid:commentId w16cid:paraId="391512DB" w16cid:durableId="2311FCD3"/>
  <w16cid:commentId w16cid:paraId="11600AEB" w16cid:durableId="37B4F609"/>
  <w16cid:commentId w16cid:paraId="2C8F8DBF" w16cid:durableId="226EB7B5"/>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8CB9E5" w14:textId="77777777" w:rsidR="00AA0138" w:rsidRDefault="00AA0138">
      <w:pPr>
        <w:spacing w:line="240" w:lineRule="auto"/>
      </w:pPr>
      <w:r>
        <w:separator/>
      </w:r>
    </w:p>
  </w:endnote>
  <w:endnote w:type="continuationSeparator" w:id="0">
    <w:p w14:paraId="60CD22C4" w14:textId="77777777" w:rsidR="00AA0138" w:rsidRDefault="00AA0138">
      <w:pPr>
        <w:spacing w:line="240" w:lineRule="auto"/>
      </w:pPr>
      <w:r>
        <w:continuationSeparator/>
      </w:r>
    </w:p>
  </w:endnote>
  <w:endnote w:type="continuationNotice" w:id="1">
    <w:p w14:paraId="11CDBE99" w14:textId="77777777" w:rsidR="00AA0138" w:rsidRDefault="00AA013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406AB5" w14:textId="77777777" w:rsidR="00AA0138" w:rsidRDefault="00AA0138">
      <w:pPr>
        <w:spacing w:line="240" w:lineRule="auto"/>
      </w:pPr>
      <w:r>
        <w:separator/>
      </w:r>
    </w:p>
  </w:footnote>
  <w:footnote w:type="continuationSeparator" w:id="0">
    <w:p w14:paraId="226B05B4" w14:textId="77777777" w:rsidR="00AA0138" w:rsidRDefault="00AA0138">
      <w:pPr>
        <w:spacing w:line="240" w:lineRule="auto"/>
      </w:pPr>
      <w:r>
        <w:continuationSeparator/>
      </w:r>
    </w:p>
  </w:footnote>
  <w:footnote w:type="continuationNotice" w:id="1">
    <w:p w14:paraId="24C8466B" w14:textId="77777777" w:rsidR="00AA0138" w:rsidRDefault="00AA013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8"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22"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8"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3"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6"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9"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3"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6"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9"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2"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9"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68"/>
  </w:num>
  <w:num w:numId="2" w16cid:durableId="1391150889">
    <w:abstractNumId w:val="32"/>
  </w:num>
  <w:num w:numId="3" w16cid:durableId="7602596">
    <w:abstractNumId w:val="9"/>
  </w:num>
  <w:num w:numId="4" w16cid:durableId="1554152150">
    <w:abstractNumId w:val="29"/>
  </w:num>
  <w:num w:numId="5" w16cid:durableId="1430813412">
    <w:abstractNumId w:val="50"/>
  </w:num>
  <w:num w:numId="6" w16cid:durableId="330258749">
    <w:abstractNumId w:val="21"/>
  </w:num>
  <w:num w:numId="7" w16cid:durableId="190649734">
    <w:abstractNumId w:val="36"/>
  </w:num>
  <w:num w:numId="8" w16cid:durableId="645280709">
    <w:abstractNumId w:val="54"/>
  </w:num>
  <w:num w:numId="9" w16cid:durableId="2042822871">
    <w:abstractNumId w:val="39"/>
  </w:num>
  <w:num w:numId="10" w16cid:durableId="42795306">
    <w:abstractNumId w:val="63"/>
  </w:num>
  <w:num w:numId="11" w16cid:durableId="1545219635">
    <w:abstractNumId w:val="46"/>
  </w:num>
  <w:num w:numId="12" w16cid:durableId="268270787">
    <w:abstractNumId w:val="11"/>
  </w:num>
  <w:num w:numId="13" w16cid:durableId="293678584">
    <w:abstractNumId w:val="7"/>
  </w:num>
  <w:num w:numId="14" w16cid:durableId="1780294534">
    <w:abstractNumId w:val="23"/>
  </w:num>
  <w:num w:numId="15" w16cid:durableId="1463765314">
    <w:abstractNumId w:val="66"/>
  </w:num>
  <w:num w:numId="16" w16cid:durableId="141697135">
    <w:abstractNumId w:val="4"/>
  </w:num>
  <w:num w:numId="17" w16cid:durableId="36781541">
    <w:abstractNumId w:val="22"/>
  </w:num>
  <w:num w:numId="18" w16cid:durableId="669986997">
    <w:abstractNumId w:val="20"/>
  </w:num>
  <w:num w:numId="19" w16cid:durableId="129565972">
    <w:abstractNumId w:val="40"/>
  </w:num>
  <w:num w:numId="20" w16cid:durableId="1069496741">
    <w:abstractNumId w:val="3"/>
  </w:num>
  <w:num w:numId="21" w16cid:durableId="1855218904">
    <w:abstractNumId w:val="14"/>
  </w:num>
  <w:num w:numId="22" w16cid:durableId="2023430198">
    <w:abstractNumId w:val="60"/>
  </w:num>
  <w:num w:numId="23" w16cid:durableId="2082749133">
    <w:abstractNumId w:val="71"/>
  </w:num>
  <w:num w:numId="24" w16cid:durableId="873926711">
    <w:abstractNumId w:val="56"/>
  </w:num>
  <w:num w:numId="25" w16cid:durableId="839388246">
    <w:abstractNumId w:val="33"/>
  </w:num>
  <w:num w:numId="26" w16cid:durableId="1370297719">
    <w:abstractNumId w:val="70"/>
  </w:num>
  <w:num w:numId="27" w16cid:durableId="2001035979">
    <w:abstractNumId w:val="47"/>
  </w:num>
  <w:num w:numId="28" w16cid:durableId="1597859049">
    <w:abstractNumId w:val="43"/>
  </w:num>
  <w:num w:numId="29" w16cid:durableId="49152132">
    <w:abstractNumId w:val="2"/>
  </w:num>
  <w:num w:numId="30" w16cid:durableId="97600827">
    <w:abstractNumId w:val="59"/>
  </w:num>
  <w:num w:numId="31" w16cid:durableId="1901861048">
    <w:abstractNumId w:val="31"/>
  </w:num>
  <w:num w:numId="32" w16cid:durableId="1490366783">
    <w:abstractNumId w:val="65"/>
  </w:num>
  <w:num w:numId="33" w16cid:durableId="75058436">
    <w:abstractNumId w:val="35"/>
  </w:num>
  <w:num w:numId="34" w16cid:durableId="1886602162">
    <w:abstractNumId w:val="34"/>
  </w:num>
  <w:num w:numId="35" w16cid:durableId="251548225">
    <w:abstractNumId w:val="38"/>
  </w:num>
  <w:num w:numId="36" w16cid:durableId="176891031">
    <w:abstractNumId w:val="37"/>
  </w:num>
  <w:num w:numId="37" w16cid:durableId="1630013437">
    <w:abstractNumId w:val="69"/>
  </w:num>
  <w:num w:numId="38" w16cid:durableId="1740788900">
    <w:abstractNumId w:val="17"/>
  </w:num>
  <w:num w:numId="39" w16cid:durableId="1314069078">
    <w:abstractNumId w:val="52"/>
  </w:num>
  <w:num w:numId="40" w16cid:durableId="1667123723">
    <w:abstractNumId w:val="5"/>
  </w:num>
  <w:num w:numId="41" w16cid:durableId="1418478854">
    <w:abstractNumId w:val="45"/>
  </w:num>
  <w:num w:numId="42" w16cid:durableId="812143550">
    <w:abstractNumId w:val="42"/>
  </w:num>
  <w:num w:numId="43" w16cid:durableId="2114520016">
    <w:abstractNumId w:val="58"/>
  </w:num>
  <w:num w:numId="44" w16cid:durableId="548999232">
    <w:abstractNumId w:val="25"/>
  </w:num>
  <w:num w:numId="45" w16cid:durableId="1336810462">
    <w:abstractNumId w:val="53"/>
  </w:num>
  <w:num w:numId="46" w16cid:durableId="994065328">
    <w:abstractNumId w:val="24"/>
  </w:num>
  <w:num w:numId="47" w16cid:durableId="188491396">
    <w:abstractNumId w:val="0"/>
  </w:num>
  <w:num w:numId="48" w16cid:durableId="1111782002">
    <w:abstractNumId w:val="67"/>
  </w:num>
  <w:num w:numId="49" w16cid:durableId="976186779">
    <w:abstractNumId w:val="49"/>
  </w:num>
  <w:num w:numId="50" w16cid:durableId="1482045132">
    <w:abstractNumId w:val="6"/>
  </w:num>
  <w:num w:numId="51" w16cid:durableId="695303902">
    <w:abstractNumId w:val="13"/>
  </w:num>
  <w:num w:numId="52" w16cid:durableId="1271162029">
    <w:abstractNumId w:val="64"/>
  </w:num>
  <w:num w:numId="53" w16cid:durableId="352071594">
    <w:abstractNumId w:val="51"/>
  </w:num>
  <w:num w:numId="54" w16cid:durableId="1871870230">
    <w:abstractNumId w:val="1"/>
  </w:num>
  <w:num w:numId="55" w16cid:durableId="1107430124">
    <w:abstractNumId w:val="19"/>
  </w:num>
  <w:num w:numId="56" w16cid:durableId="1880626365">
    <w:abstractNumId w:val="8"/>
  </w:num>
  <w:num w:numId="57" w16cid:durableId="871841647">
    <w:abstractNumId w:val="41"/>
  </w:num>
  <w:num w:numId="58" w16cid:durableId="1067455581">
    <w:abstractNumId w:val="28"/>
  </w:num>
  <w:num w:numId="59" w16cid:durableId="1403410281">
    <w:abstractNumId w:val="55"/>
  </w:num>
  <w:num w:numId="60" w16cid:durableId="2131194361">
    <w:abstractNumId w:val="10"/>
  </w:num>
  <w:num w:numId="61" w16cid:durableId="2120954753">
    <w:abstractNumId w:val="26"/>
  </w:num>
  <w:num w:numId="62" w16cid:durableId="799373383">
    <w:abstractNumId w:val="18"/>
  </w:num>
  <w:num w:numId="63" w16cid:durableId="54360395">
    <w:abstractNumId w:val="16"/>
  </w:num>
  <w:num w:numId="64" w16cid:durableId="1631742591">
    <w:abstractNumId w:val="12"/>
  </w:num>
  <w:num w:numId="65" w16cid:durableId="280185248">
    <w:abstractNumId w:val="44"/>
  </w:num>
  <w:num w:numId="66" w16cid:durableId="1552886193">
    <w:abstractNumId w:val="30"/>
  </w:num>
  <w:num w:numId="67" w16cid:durableId="603730824">
    <w:abstractNumId w:val="15"/>
  </w:num>
  <w:num w:numId="68" w16cid:durableId="1045643480">
    <w:abstractNumId w:val="57"/>
  </w:num>
  <w:num w:numId="69" w16cid:durableId="869149193">
    <w:abstractNumId w:val="48"/>
  </w:num>
  <w:num w:numId="70" w16cid:durableId="374738468">
    <w:abstractNumId w:val="27"/>
  </w:num>
  <w:num w:numId="71" w16cid:durableId="291256785">
    <w:abstractNumId w:val="61"/>
  </w:num>
  <w:num w:numId="72" w16cid:durableId="1579241694">
    <w:abstractNumId w:val="6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7FC"/>
    <w:rsid w:val="000143F5"/>
    <w:rsid w:val="0001480B"/>
    <w:rsid w:val="00017B79"/>
    <w:rsid w:val="00017F42"/>
    <w:rsid w:val="0002033B"/>
    <w:rsid w:val="00021F27"/>
    <w:rsid w:val="00022405"/>
    <w:rsid w:val="000245AE"/>
    <w:rsid w:val="00024EDB"/>
    <w:rsid w:val="0002559D"/>
    <w:rsid w:val="000262E0"/>
    <w:rsid w:val="00030EE0"/>
    <w:rsid w:val="0003441A"/>
    <w:rsid w:val="0003460E"/>
    <w:rsid w:val="00042D6E"/>
    <w:rsid w:val="000436D3"/>
    <w:rsid w:val="00044C10"/>
    <w:rsid w:val="00046817"/>
    <w:rsid w:val="0004776B"/>
    <w:rsid w:val="00047EE6"/>
    <w:rsid w:val="00050176"/>
    <w:rsid w:val="0005307E"/>
    <w:rsid w:val="00053F19"/>
    <w:rsid w:val="00054959"/>
    <w:rsid w:val="00055ABE"/>
    <w:rsid w:val="00057898"/>
    <w:rsid w:val="000600E7"/>
    <w:rsid w:val="00060F72"/>
    <w:rsid w:val="000621EE"/>
    <w:rsid w:val="000622E8"/>
    <w:rsid w:val="0006426F"/>
    <w:rsid w:val="00065185"/>
    <w:rsid w:val="00071182"/>
    <w:rsid w:val="00071289"/>
    <w:rsid w:val="00073546"/>
    <w:rsid w:val="0007441D"/>
    <w:rsid w:val="0007748A"/>
    <w:rsid w:val="000774E7"/>
    <w:rsid w:val="00081CD5"/>
    <w:rsid w:val="00081EFB"/>
    <w:rsid w:val="00082F35"/>
    <w:rsid w:val="00084BF6"/>
    <w:rsid w:val="00085A55"/>
    <w:rsid w:val="0009082D"/>
    <w:rsid w:val="00090874"/>
    <w:rsid w:val="000925DF"/>
    <w:rsid w:val="00092D99"/>
    <w:rsid w:val="00096688"/>
    <w:rsid w:val="00096903"/>
    <w:rsid w:val="00096975"/>
    <w:rsid w:val="00097068"/>
    <w:rsid w:val="000A0066"/>
    <w:rsid w:val="000A0A50"/>
    <w:rsid w:val="000A37A4"/>
    <w:rsid w:val="000A5B90"/>
    <w:rsid w:val="000A7A17"/>
    <w:rsid w:val="000B1EDC"/>
    <w:rsid w:val="000B48FD"/>
    <w:rsid w:val="000B7DA1"/>
    <w:rsid w:val="000C03EB"/>
    <w:rsid w:val="000C3454"/>
    <w:rsid w:val="000C6657"/>
    <w:rsid w:val="000C6EE8"/>
    <w:rsid w:val="000D11AF"/>
    <w:rsid w:val="000D426D"/>
    <w:rsid w:val="000D4742"/>
    <w:rsid w:val="000D4B2E"/>
    <w:rsid w:val="000D4D4C"/>
    <w:rsid w:val="000D5D6C"/>
    <w:rsid w:val="000D61D1"/>
    <w:rsid w:val="000D62B6"/>
    <w:rsid w:val="000D6362"/>
    <w:rsid w:val="000E1B85"/>
    <w:rsid w:val="000E1EC6"/>
    <w:rsid w:val="000E2EE9"/>
    <w:rsid w:val="000E596E"/>
    <w:rsid w:val="000F0124"/>
    <w:rsid w:val="000F10CE"/>
    <w:rsid w:val="000F70E7"/>
    <w:rsid w:val="000F741E"/>
    <w:rsid w:val="001001FA"/>
    <w:rsid w:val="00100DDE"/>
    <w:rsid w:val="0010238E"/>
    <w:rsid w:val="00107685"/>
    <w:rsid w:val="0011360E"/>
    <w:rsid w:val="0011439B"/>
    <w:rsid w:val="00114C08"/>
    <w:rsid w:val="00115E54"/>
    <w:rsid w:val="00116489"/>
    <w:rsid w:val="001209B3"/>
    <w:rsid w:val="00122444"/>
    <w:rsid w:val="00122F8C"/>
    <w:rsid w:val="00126472"/>
    <w:rsid w:val="001265C6"/>
    <w:rsid w:val="001310CB"/>
    <w:rsid w:val="001323B3"/>
    <w:rsid w:val="00136358"/>
    <w:rsid w:val="0013717E"/>
    <w:rsid w:val="001424F7"/>
    <w:rsid w:val="001447AE"/>
    <w:rsid w:val="00145DA3"/>
    <w:rsid w:val="00146FA9"/>
    <w:rsid w:val="0015022C"/>
    <w:rsid w:val="00152934"/>
    <w:rsid w:val="0015316A"/>
    <w:rsid w:val="0015334D"/>
    <w:rsid w:val="00157144"/>
    <w:rsid w:val="00160832"/>
    <w:rsid w:val="00161C75"/>
    <w:rsid w:val="00163D84"/>
    <w:rsid w:val="00166260"/>
    <w:rsid w:val="001672D0"/>
    <w:rsid w:val="00167A42"/>
    <w:rsid w:val="00170F88"/>
    <w:rsid w:val="00172620"/>
    <w:rsid w:val="0017341B"/>
    <w:rsid w:val="00173806"/>
    <w:rsid w:val="00177867"/>
    <w:rsid w:val="001814E4"/>
    <w:rsid w:val="00183789"/>
    <w:rsid w:val="001855E4"/>
    <w:rsid w:val="00186728"/>
    <w:rsid w:val="001878D0"/>
    <w:rsid w:val="00191766"/>
    <w:rsid w:val="00196B39"/>
    <w:rsid w:val="001A0BCE"/>
    <w:rsid w:val="001A0CED"/>
    <w:rsid w:val="001A0F17"/>
    <w:rsid w:val="001A3FB4"/>
    <w:rsid w:val="001A42D1"/>
    <w:rsid w:val="001A4679"/>
    <w:rsid w:val="001A4E74"/>
    <w:rsid w:val="001B0392"/>
    <w:rsid w:val="001B0FB8"/>
    <w:rsid w:val="001B1F3A"/>
    <w:rsid w:val="001B26EE"/>
    <w:rsid w:val="001B31CD"/>
    <w:rsid w:val="001B59AB"/>
    <w:rsid w:val="001B5F45"/>
    <w:rsid w:val="001B63B4"/>
    <w:rsid w:val="001B748F"/>
    <w:rsid w:val="001B7CEA"/>
    <w:rsid w:val="001C0E8E"/>
    <w:rsid w:val="001C1B53"/>
    <w:rsid w:val="001C4899"/>
    <w:rsid w:val="001C50CE"/>
    <w:rsid w:val="001C5428"/>
    <w:rsid w:val="001C5D69"/>
    <w:rsid w:val="001D1B57"/>
    <w:rsid w:val="001D2FE3"/>
    <w:rsid w:val="001D4012"/>
    <w:rsid w:val="001E0E20"/>
    <w:rsid w:val="001E1D9E"/>
    <w:rsid w:val="001E364F"/>
    <w:rsid w:val="001F2EF9"/>
    <w:rsid w:val="001F3098"/>
    <w:rsid w:val="001F3ACE"/>
    <w:rsid w:val="001F5B40"/>
    <w:rsid w:val="001F75A4"/>
    <w:rsid w:val="001F7AF7"/>
    <w:rsid w:val="0021074F"/>
    <w:rsid w:val="002145F1"/>
    <w:rsid w:val="002149B1"/>
    <w:rsid w:val="00215C4A"/>
    <w:rsid w:val="002255D3"/>
    <w:rsid w:val="00227B11"/>
    <w:rsid w:val="00234AB5"/>
    <w:rsid w:val="00236306"/>
    <w:rsid w:val="00237114"/>
    <w:rsid w:val="00237644"/>
    <w:rsid w:val="00237B54"/>
    <w:rsid w:val="00237C49"/>
    <w:rsid w:val="00243751"/>
    <w:rsid w:val="0024547B"/>
    <w:rsid w:val="00245F64"/>
    <w:rsid w:val="00246DFF"/>
    <w:rsid w:val="00247D72"/>
    <w:rsid w:val="00255869"/>
    <w:rsid w:val="0025657D"/>
    <w:rsid w:val="00257A42"/>
    <w:rsid w:val="002613AE"/>
    <w:rsid w:val="00263A06"/>
    <w:rsid w:val="00263A87"/>
    <w:rsid w:val="002677A6"/>
    <w:rsid w:val="00267833"/>
    <w:rsid w:val="002750D1"/>
    <w:rsid w:val="0028130F"/>
    <w:rsid w:val="00281C17"/>
    <w:rsid w:val="002820DE"/>
    <w:rsid w:val="00285F60"/>
    <w:rsid w:val="00286D5E"/>
    <w:rsid w:val="00290A45"/>
    <w:rsid w:val="00292542"/>
    <w:rsid w:val="00293993"/>
    <w:rsid w:val="00297371"/>
    <w:rsid w:val="002974A1"/>
    <w:rsid w:val="002974EB"/>
    <w:rsid w:val="002A01C3"/>
    <w:rsid w:val="002A0E83"/>
    <w:rsid w:val="002A1A29"/>
    <w:rsid w:val="002A1AB4"/>
    <w:rsid w:val="002A2168"/>
    <w:rsid w:val="002A25CE"/>
    <w:rsid w:val="002A2B6F"/>
    <w:rsid w:val="002A3E3C"/>
    <w:rsid w:val="002A40E4"/>
    <w:rsid w:val="002A46D1"/>
    <w:rsid w:val="002A530B"/>
    <w:rsid w:val="002B5DF3"/>
    <w:rsid w:val="002B5F8E"/>
    <w:rsid w:val="002B6B03"/>
    <w:rsid w:val="002B79AE"/>
    <w:rsid w:val="002C033D"/>
    <w:rsid w:val="002C0A43"/>
    <w:rsid w:val="002C104B"/>
    <w:rsid w:val="002C259A"/>
    <w:rsid w:val="002C26D3"/>
    <w:rsid w:val="002C5347"/>
    <w:rsid w:val="002C71CA"/>
    <w:rsid w:val="002C7BE6"/>
    <w:rsid w:val="002C7E88"/>
    <w:rsid w:val="002D096B"/>
    <w:rsid w:val="002D22BF"/>
    <w:rsid w:val="002D2E24"/>
    <w:rsid w:val="002D4F28"/>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926"/>
    <w:rsid w:val="00316CC1"/>
    <w:rsid w:val="00316F47"/>
    <w:rsid w:val="0031745F"/>
    <w:rsid w:val="00317B68"/>
    <w:rsid w:val="0032208C"/>
    <w:rsid w:val="00325429"/>
    <w:rsid w:val="00325C4A"/>
    <w:rsid w:val="0032794E"/>
    <w:rsid w:val="00332391"/>
    <w:rsid w:val="00332538"/>
    <w:rsid w:val="0033371A"/>
    <w:rsid w:val="003359CD"/>
    <w:rsid w:val="00335F9C"/>
    <w:rsid w:val="0034258C"/>
    <w:rsid w:val="003455C6"/>
    <w:rsid w:val="00345922"/>
    <w:rsid w:val="00347841"/>
    <w:rsid w:val="003529F1"/>
    <w:rsid w:val="00352C63"/>
    <w:rsid w:val="003553B5"/>
    <w:rsid w:val="00355D15"/>
    <w:rsid w:val="003567B2"/>
    <w:rsid w:val="00356F3E"/>
    <w:rsid w:val="00357682"/>
    <w:rsid w:val="00357FAC"/>
    <w:rsid w:val="00361C43"/>
    <w:rsid w:val="0036576C"/>
    <w:rsid w:val="00366BA1"/>
    <w:rsid w:val="003739B2"/>
    <w:rsid w:val="00375797"/>
    <w:rsid w:val="003805C3"/>
    <w:rsid w:val="00380D26"/>
    <w:rsid w:val="00381405"/>
    <w:rsid w:val="003837E4"/>
    <w:rsid w:val="00384C8E"/>
    <w:rsid w:val="003943A4"/>
    <w:rsid w:val="0039680A"/>
    <w:rsid w:val="00397771"/>
    <w:rsid w:val="003A3642"/>
    <w:rsid w:val="003A3E05"/>
    <w:rsid w:val="003A3FC9"/>
    <w:rsid w:val="003A4779"/>
    <w:rsid w:val="003A5061"/>
    <w:rsid w:val="003A76C3"/>
    <w:rsid w:val="003B313B"/>
    <w:rsid w:val="003B3586"/>
    <w:rsid w:val="003B423F"/>
    <w:rsid w:val="003B5A44"/>
    <w:rsid w:val="003B7577"/>
    <w:rsid w:val="003C1B73"/>
    <w:rsid w:val="003C3037"/>
    <w:rsid w:val="003C3FAC"/>
    <w:rsid w:val="003C4175"/>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5700"/>
    <w:rsid w:val="00411A0A"/>
    <w:rsid w:val="0041488C"/>
    <w:rsid w:val="00414E02"/>
    <w:rsid w:val="0041602B"/>
    <w:rsid w:val="00416113"/>
    <w:rsid w:val="00423C69"/>
    <w:rsid w:val="0042728B"/>
    <w:rsid w:val="00431A74"/>
    <w:rsid w:val="0043759D"/>
    <w:rsid w:val="0043776D"/>
    <w:rsid w:val="00437910"/>
    <w:rsid w:val="00444B74"/>
    <w:rsid w:val="00445C66"/>
    <w:rsid w:val="00446347"/>
    <w:rsid w:val="00447556"/>
    <w:rsid w:val="00451AE0"/>
    <w:rsid w:val="0045370A"/>
    <w:rsid w:val="004568F6"/>
    <w:rsid w:val="00456BC5"/>
    <w:rsid w:val="00456D00"/>
    <w:rsid w:val="00464701"/>
    <w:rsid w:val="004648CA"/>
    <w:rsid w:val="0046721F"/>
    <w:rsid w:val="004712BC"/>
    <w:rsid w:val="00471725"/>
    <w:rsid w:val="00473BB3"/>
    <w:rsid w:val="0048162C"/>
    <w:rsid w:val="0048353F"/>
    <w:rsid w:val="00483A1B"/>
    <w:rsid w:val="004845C6"/>
    <w:rsid w:val="00486BD5"/>
    <w:rsid w:val="004920CB"/>
    <w:rsid w:val="00496200"/>
    <w:rsid w:val="00496AF5"/>
    <w:rsid w:val="00497F97"/>
    <w:rsid w:val="004A10F3"/>
    <w:rsid w:val="004A4404"/>
    <w:rsid w:val="004B0186"/>
    <w:rsid w:val="004B0C52"/>
    <w:rsid w:val="004B3B95"/>
    <w:rsid w:val="004B3EAE"/>
    <w:rsid w:val="004B4DE3"/>
    <w:rsid w:val="004B5485"/>
    <w:rsid w:val="004B5ACB"/>
    <w:rsid w:val="004C0EC1"/>
    <w:rsid w:val="004C59DB"/>
    <w:rsid w:val="004C6DE7"/>
    <w:rsid w:val="004D3415"/>
    <w:rsid w:val="004D47F6"/>
    <w:rsid w:val="004D5E6E"/>
    <w:rsid w:val="004D6036"/>
    <w:rsid w:val="004D681A"/>
    <w:rsid w:val="004E193B"/>
    <w:rsid w:val="004E223D"/>
    <w:rsid w:val="004E2D25"/>
    <w:rsid w:val="004E3E62"/>
    <w:rsid w:val="004E6861"/>
    <w:rsid w:val="004E6C62"/>
    <w:rsid w:val="004F0B64"/>
    <w:rsid w:val="004F424F"/>
    <w:rsid w:val="004F426B"/>
    <w:rsid w:val="004F49FD"/>
    <w:rsid w:val="004F4A28"/>
    <w:rsid w:val="004F53AC"/>
    <w:rsid w:val="005008CB"/>
    <w:rsid w:val="00502051"/>
    <w:rsid w:val="0050543B"/>
    <w:rsid w:val="005057ED"/>
    <w:rsid w:val="005060AC"/>
    <w:rsid w:val="005076D8"/>
    <w:rsid w:val="00507982"/>
    <w:rsid w:val="00512C9D"/>
    <w:rsid w:val="00513766"/>
    <w:rsid w:val="005145FE"/>
    <w:rsid w:val="00515B97"/>
    <w:rsid w:val="005218F7"/>
    <w:rsid w:val="005221C5"/>
    <w:rsid w:val="005237FE"/>
    <w:rsid w:val="00524ABE"/>
    <w:rsid w:val="00530234"/>
    <w:rsid w:val="005305B1"/>
    <w:rsid w:val="00532318"/>
    <w:rsid w:val="005333AB"/>
    <w:rsid w:val="00537DCD"/>
    <w:rsid w:val="0054029B"/>
    <w:rsid w:val="00541F0F"/>
    <w:rsid w:val="005422F4"/>
    <w:rsid w:val="0054297E"/>
    <w:rsid w:val="00543D0F"/>
    <w:rsid w:val="0054480B"/>
    <w:rsid w:val="00546F48"/>
    <w:rsid w:val="00547AA6"/>
    <w:rsid w:val="005521AA"/>
    <w:rsid w:val="0055400E"/>
    <w:rsid w:val="00554421"/>
    <w:rsid w:val="005546CC"/>
    <w:rsid w:val="005548FE"/>
    <w:rsid w:val="00557AAA"/>
    <w:rsid w:val="00563F22"/>
    <w:rsid w:val="00567956"/>
    <w:rsid w:val="00567BB8"/>
    <w:rsid w:val="005709E1"/>
    <w:rsid w:val="00570F01"/>
    <w:rsid w:val="0058058B"/>
    <w:rsid w:val="00581F7C"/>
    <w:rsid w:val="005829C2"/>
    <w:rsid w:val="00585244"/>
    <w:rsid w:val="00585B76"/>
    <w:rsid w:val="0058668C"/>
    <w:rsid w:val="005874FD"/>
    <w:rsid w:val="005917F0"/>
    <w:rsid w:val="005919DC"/>
    <w:rsid w:val="005931F9"/>
    <w:rsid w:val="005969C0"/>
    <w:rsid w:val="005A2386"/>
    <w:rsid w:val="005A2743"/>
    <w:rsid w:val="005A3B5A"/>
    <w:rsid w:val="005A5536"/>
    <w:rsid w:val="005A5EB1"/>
    <w:rsid w:val="005B550A"/>
    <w:rsid w:val="005B555C"/>
    <w:rsid w:val="005B5A43"/>
    <w:rsid w:val="005B6AFD"/>
    <w:rsid w:val="005C0E0A"/>
    <w:rsid w:val="005C1BA0"/>
    <w:rsid w:val="005C57F6"/>
    <w:rsid w:val="005C61E0"/>
    <w:rsid w:val="005D3D9D"/>
    <w:rsid w:val="005D5189"/>
    <w:rsid w:val="005D57E6"/>
    <w:rsid w:val="005D64EF"/>
    <w:rsid w:val="005D6C1D"/>
    <w:rsid w:val="005E2B77"/>
    <w:rsid w:val="005E5C82"/>
    <w:rsid w:val="005E676B"/>
    <w:rsid w:val="005E6E4D"/>
    <w:rsid w:val="005F08C1"/>
    <w:rsid w:val="005F1096"/>
    <w:rsid w:val="005F1118"/>
    <w:rsid w:val="005F13D0"/>
    <w:rsid w:val="005F1BD0"/>
    <w:rsid w:val="005F3496"/>
    <w:rsid w:val="005F3889"/>
    <w:rsid w:val="005F4B7E"/>
    <w:rsid w:val="005F60BE"/>
    <w:rsid w:val="005F74F5"/>
    <w:rsid w:val="005F7564"/>
    <w:rsid w:val="005F7AF0"/>
    <w:rsid w:val="006001DD"/>
    <w:rsid w:val="00600398"/>
    <w:rsid w:val="0060264C"/>
    <w:rsid w:val="00602B21"/>
    <w:rsid w:val="006102F2"/>
    <w:rsid w:val="00611057"/>
    <w:rsid w:val="00611959"/>
    <w:rsid w:val="00614AD8"/>
    <w:rsid w:val="00617550"/>
    <w:rsid w:val="00621083"/>
    <w:rsid w:val="00627A48"/>
    <w:rsid w:val="00627FD2"/>
    <w:rsid w:val="00632205"/>
    <w:rsid w:val="00632BCE"/>
    <w:rsid w:val="00634884"/>
    <w:rsid w:val="00636A46"/>
    <w:rsid w:val="00640B63"/>
    <w:rsid w:val="00640B93"/>
    <w:rsid w:val="00642D6A"/>
    <w:rsid w:val="00643ED2"/>
    <w:rsid w:val="00644A07"/>
    <w:rsid w:val="00644A5A"/>
    <w:rsid w:val="00644C08"/>
    <w:rsid w:val="00647C03"/>
    <w:rsid w:val="00650AEE"/>
    <w:rsid w:val="00651C72"/>
    <w:rsid w:val="00652B14"/>
    <w:rsid w:val="006563EC"/>
    <w:rsid w:val="00657C20"/>
    <w:rsid w:val="00657E24"/>
    <w:rsid w:val="00657F92"/>
    <w:rsid w:val="00662A09"/>
    <w:rsid w:val="006649E2"/>
    <w:rsid w:val="006679BE"/>
    <w:rsid w:val="0067047E"/>
    <w:rsid w:val="0067081F"/>
    <w:rsid w:val="00671253"/>
    <w:rsid w:val="006738D0"/>
    <w:rsid w:val="00674290"/>
    <w:rsid w:val="00680AD6"/>
    <w:rsid w:val="00680C92"/>
    <w:rsid w:val="00681A05"/>
    <w:rsid w:val="00682536"/>
    <w:rsid w:val="0068342B"/>
    <w:rsid w:val="00683966"/>
    <w:rsid w:val="006839A7"/>
    <w:rsid w:val="00683AAA"/>
    <w:rsid w:val="006867BF"/>
    <w:rsid w:val="00686DEC"/>
    <w:rsid w:val="006934AA"/>
    <w:rsid w:val="00694AF8"/>
    <w:rsid w:val="006950B2"/>
    <w:rsid w:val="00695956"/>
    <w:rsid w:val="0069640B"/>
    <w:rsid w:val="006A0D87"/>
    <w:rsid w:val="006A1635"/>
    <w:rsid w:val="006A202A"/>
    <w:rsid w:val="006A319E"/>
    <w:rsid w:val="006A48CC"/>
    <w:rsid w:val="006A5813"/>
    <w:rsid w:val="006A7A01"/>
    <w:rsid w:val="006B2567"/>
    <w:rsid w:val="006B376A"/>
    <w:rsid w:val="006B38D1"/>
    <w:rsid w:val="006B4EFA"/>
    <w:rsid w:val="006B5832"/>
    <w:rsid w:val="006B5D72"/>
    <w:rsid w:val="006B74AB"/>
    <w:rsid w:val="006B759C"/>
    <w:rsid w:val="006C1396"/>
    <w:rsid w:val="006C1D7B"/>
    <w:rsid w:val="006C2599"/>
    <w:rsid w:val="006C330F"/>
    <w:rsid w:val="006C34F9"/>
    <w:rsid w:val="006C3678"/>
    <w:rsid w:val="006D09AA"/>
    <w:rsid w:val="006D2C08"/>
    <w:rsid w:val="006D3517"/>
    <w:rsid w:val="006D4E77"/>
    <w:rsid w:val="006D634D"/>
    <w:rsid w:val="006E4C1D"/>
    <w:rsid w:val="006E4ECD"/>
    <w:rsid w:val="006F17E1"/>
    <w:rsid w:val="006F216F"/>
    <w:rsid w:val="006F3F31"/>
    <w:rsid w:val="006F4FA7"/>
    <w:rsid w:val="006F565B"/>
    <w:rsid w:val="006F79A0"/>
    <w:rsid w:val="006F79F1"/>
    <w:rsid w:val="006F7A8D"/>
    <w:rsid w:val="00701540"/>
    <w:rsid w:val="0070192C"/>
    <w:rsid w:val="00702C06"/>
    <w:rsid w:val="00702F22"/>
    <w:rsid w:val="007039F3"/>
    <w:rsid w:val="00704297"/>
    <w:rsid w:val="007050D1"/>
    <w:rsid w:val="00710106"/>
    <w:rsid w:val="00710630"/>
    <w:rsid w:val="007115A6"/>
    <w:rsid w:val="007132E1"/>
    <w:rsid w:val="00713616"/>
    <w:rsid w:val="00716524"/>
    <w:rsid w:val="007167FA"/>
    <w:rsid w:val="00716C58"/>
    <w:rsid w:val="00717B58"/>
    <w:rsid w:val="007224B3"/>
    <w:rsid w:val="00723E27"/>
    <w:rsid w:val="00725AD3"/>
    <w:rsid w:val="00727D55"/>
    <w:rsid w:val="007320DF"/>
    <w:rsid w:val="00736832"/>
    <w:rsid w:val="00737795"/>
    <w:rsid w:val="0074246D"/>
    <w:rsid w:val="00746C83"/>
    <w:rsid w:val="0075058F"/>
    <w:rsid w:val="00750B06"/>
    <w:rsid w:val="0075142B"/>
    <w:rsid w:val="0075156D"/>
    <w:rsid w:val="00752598"/>
    <w:rsid w:val="00752DE7"/>
    <w:rsid w:val="007542FD"/>
    <w:rsid w:val="00754384"/>
    <w:rsid w:val="00755A98"/>
    <w:rsid w:val="007573D9"/>
    <w:rsid w:val="007607CC"/>
    <w:rsid w:val="00761763"/>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EA5"/>
    <w:rsid w:val="007770A1"/>
    <w:rsid w:val="00780E46"/>
    <w:rsid w:val="00784B7E"/>
    <w:rsid w:val="00787EB5"/>
    <w:rsid w:val="00791641"/>
    <w:rsid w:val="00793F65"/>
    <w:rsid w:val="00795508"/>
    <w:rsid w:val="007966F3"/>
    <w:rsid w:val="007978A4"/>
    <w:rsid w:val="00797A4C"/>
    <w:rsid w:val="007A07B1"/>
    <w:rsid w:val="007A09ED"/>
    <w:rsid w:val="007A30D7"/>
    <w:rsid w:val="007A3985"/>
    <w:rsid w:val="007B05C8"/>
    <w:rsid w:val="007B08EE"/>
    <w:rsid w:val="007B24DA"/>
    <w:rsid w:val="007B2783"/>
    <w:rsid w:val="007B6685"/>
    <w:rsid w:val="007B6784"/>
    <w:rsid w:val="007C3DB5"/>
    <w:rsid w:val="007C474E"/>
    <w:rsid w:val="007C64BB"/>
    <w:rsid w:val="007C74A3"/>
    <w:rsid w:val="007D1B8A"/>
    <w:rsid w:val="007D3AED"/>
    <w:rsid w:val="007D4749"/>
    <w:rsid w:val="007D58C8"/>
    <w:rsid w:val="007D5A13"/>
    <w:rsid w:val="007D5CFF"/>
    <w:rsid w:val="007D5E23"/>
    <w:rsid w:val="007D5EBE"/>
    <w:rsid w:val="007E340A"/>
    <w:rsid w:val="007E3542"/>
    <w:rsid w:val="007E6B84"/>
    <w:rsid w:val="007E702B"/>
    <w:rsid w:val="007E7A6C"/>
    <w:rsid w:val="007F1C07"/>
    <w:rsid w:val="007F2702"/>
    <w:rsid w:val="007F3CE6"/>
    <w:rsid w:val="007F3DC5"/>
    <w:rsid w:val="007F54A2"/>
    <w:rsid w:val="007F5B61"/>
    <w:rsid w:val="00800948"/>
    <w:rsid w:val="00802B27"/>
    <w:rsid w:val="00803BCC"/>
    <w:rsid w:val="0080426A"/>
    <w:rsid w:val="00805C53"/>
    <w:rsid w:val="008119AB"/>
    <w:rsid w:val="00811EB5"/>
    <w:rsid w:val="00813DE8"/>
    <w:rsid w:val="0081503D"/>
    <w:rsid w:val="008163A4"/>
    <w:rsid w:val="00817069"/>
    <w:rsid w:val="00817BF6"/>
    <w:rsid w:val="00817DC6"/>
    <w:rsid w:val="0082071D"/>
    <w:rsid w:val="00823E1B"/>
    <w:rsid w:val="00827BC1"/>
    <w:rsid w:val="0083107B"/>
    <w:rsid w:val="00831167"/>
    <w:rsid w:val="00833389"/>
    <w:rsid w:val="00836B56"/>
    <w:rsid w:val="008370EE"/>
    <w:rsid w:val="008442B6"/>
    <w:rsid w:val="00844EB4"/>
    <w:rsid w:val="00845771"/>
    <w:rsid w:val="0084664D"/>
    <w:rsid w:val="008508DD"/>
    <w:rsid w:val="0085131E"/>
    <w:rsid w:val="00851C4F"/>
    <w:rsid w:val="00853B0E"/>
    <w:rsid w:val="0085554D"/>
    <w:rsid w:val="00855660"/>
    <w:rsid w:val="008556ED"/>
    <w:rsid w:val="00856313"/>
    <w:rsid w:val="0085723C"/>
    <w:rsid w:val="00860AE5"/>
    <w:rsid w:val="00861303"/>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4932"/>
    <w:rsid w:val="008953B4"/>
    <w:rsid w:val="00896800"/>
    <w:rsid w:val="00896F63"/>
    <w:rsid w:val="008A088F"/>
    <w:rsid w:val="008A237A"/>
    <w:rsid w:val="008A257A"/>
    <w:rsid w:val="008A30B9"/>
    <w:rsid w:val="008A3237"/>
    <w:rsid w:val="008A382E"/>
    <w:rsid w:val="008A5ED9"/>
    <w:rsid w:val="008A656D"/>
    <w:rsid w:val="008B1357"/>
    <w:rsid w:val="008B4AB1"/>
    <w:rsid w:val="008B4FE7"/>
    <w:rsid w:val="008B64EF"/>
    <w:rsid w:val="008B66EB"/>
    <w:rsid w:val="008C0895"/>
    <w:rsid w:val="008C17E1"/>
    <w:rsid w:val="008C42C6"/>
    <w:rsid w:val="008C4E23"/>
    <w:rsid w:val="008C638C"/>
    <w:rsid w:val="008C6BF1"/>
    <w:rsid w:val="008D1BDC"/>
    <w:rsid w:val="008D2877"/>
    <w:rsid w:val="008D28B2"/>
    <w:rsid w:val="008D3EF2"/>
    <w:rsid w:val="008D4945"/>
    <w:rsid w:val="008D5494"/>
    <w:rsid w:val="008D6225"/>
    <w:rsid w:val="008F024D"/>
    <w:rsid w:val="008F176E"/>
    <w:rsid w:val="008F450F"/>
    <w:rsid w:val="008F5EFA"/>
    <w:rsid w:val="008F6F98"/>
    <w:rsid w:val="008F75B4"/>
    <w:rsid w:val="00900312"/>
    <w:rsid w:val="00905BE6"/>
    <w:rsid w:val="0090665F"/>
    <w:rsid w:val="009072A4"/>
    <w:rsid w:val="00910C55"/>
    <w:rsid w:val="009150A0"/>
    <w:rsid w:val="009155DD"/>
    <w:rsid w:val="00915B47"/>
    <w:rsid w:val="0091745D"/>
    <w:rsid w:val="009175AC"/>
    <w:rsid w:val="00920C0E"/>
    <w:rsid w:val="00921606"/>
    <w:rsid w:val="0092259C"/>
    <w:rsid w:val="009269EC"/>
    <w:rsid w:val="00932472"/>
    <w:rsid w:val="00933C3F"/>
    <w:rsid w:val="00933F4C"/>
    <w:rsid w:val="009362DA"/>
    <w:rsid w:val="009434B3"/>
    <w:rsid w:val="0094411A"/>
    <w:rsid w:val="00944A24"/>
    <w:rsid w:val="00944ACE"/>
    <w:rsid w:val="009508F6"/>
    <w:rsid w:val="009528D3"/>
    <w:rsid w:val="00953331"/>
    <w:rsid w:val="0095457A"/>
    <w:rsid w:val="0095551E"/>
    <w:rsid w:val="00957FD1"/>
    <w:rsid w:val="009600E4"/>
    <w:rsid w:val="00960CC3"/>
    <w:rsid w:val="00960D22"/>
    <w:rsid w:val="009665AC"/>
    <w:rsid w:val="00966EF7"/>
    <w:rsid w:val="00967CA1"/>
    <w:rsid w:val="009703AC"/>
    <w:rsid w:val="00971EC7"/>
    <w:rsid w:val="009722C7"/>
    <w:rsid w:val="0097322A"/>
    <w:rsid w:val="009766CD"/>
    <w:rsid w:val="009814B2"/>
    <w:rsid w:val="00983606"/>
    <w:rsid w:val="00984462"/>
    <w:rsid w:val="009845F1"/>
    <w:rsid w:val="00990116"/>
    <w:rsid w:val="00996370"/>
    <w:rsid w:val="009A29B4"/>
    <w:rsid w:val="009A41D7"/>
    <w:rsid w:val="009A5576"/>
    <w:rsid w:val="009A5606"/>
    <w:rsid w:val="009A657E"/>
    <w:rsid w:val="009B1947"/>
    <w:rsid w:val="009B521D"/>
    <w:rsid w:val="009B5DA1"/>
    <w:rsid w:val="009C3643"/>
    <w:rsid w:val="009C449B"/>
    <w:rsid w:val="009C6223"/>
    <w:rsid w:val="009C6CAE"/>
    <w:rsid w:val="009C7A6A"/>
    <w:rsid w:val="009C7BA2"/>
    <w:rsid w:val="009C7EF0"/>
    <w:rsid w:val="009D093D"/>
    <w:rsid w:val="009D4A50"/>
    <w:rsid w:val="009D55BA"/>
    <w:rsid w:val="009E02D8"/>
    <w:rsid w:val="009E2483"/>
    <w:rsid w:val="009E2802"/>
    <w:rsid w:val="009E6683"/>
    <w:rsid w:val="009E76B3"/>
    <w:rsid w:val="009F357A"/>
    <w:rsid w:val="009F55A7"/>
    <w:rsid w:val="009F5A1E"/>
    <w:rsid w:val="009F7088"/>
    <w:rsid w:val="00A01894"/>
    <w:rsid w:val="00A018BF"/>
    <w:rsid w:val="00A02308"/>
    <w:rsid w:val="00A11B75"/>
    <w:rsid w:val="00A11DC4"/>
    <w:rsid w:val="00A1461A"/>
    <w:rsid w:val="00A2219E"/>
    <w:rsid w:val="00A223AE"/>
    <w:rsid w:val="00A25FEB"/>
    <w:rsid w:val="00A27985"/>
    <w:rsid w:val="00A27A58"/>
    <w:rsid w:val="00A30D23"/>
    <w:rsid w:val="00A31776"/>
    <w:rsid w:val="00A3270E"/>
    <w:rsid w:val="00A33599"/>
    <w:rsid w:val="00A35967"/>
    <w:rsid w:val="00A35EE1"/>
    <w:rsid w:val="00A36B2C"/>
    <w:rsid w:val="00A40167"/>
    <w:rsid w:val="00A4025A"/>
    <w:rsid w:val="00A43DD9"/>
    <w:rsid w:val="00A45E6B"/>
    <w:rsid w:val="00A46125"/>
    <w:rsid w:val="00A4622B"/>
    <w:rsid w:val="00A5217D"/>
    <w:rsid w:val="00A523F3"/>
    <w:rsid w:val="00A52D5C"/>
    <w:rsid w:val="00A53176"/>
    <w:rsid w:val="00A53DA1"/>
    <w:rsid w:val="00A555F3"/>
    <w:rsid w:val="00A55772"/>
    <w:rsid w:val="00A55AED"/>
    <w:rsid w:val="00A56AE9"/>
    <w:rsid w:val="00A57ABF"/>
    <w:rsid w:val="00A57B0A"/>
    <w:rsid w:val="00A61B52"/>
    <w:rsid w:val="00A62E76"/>
    <w:rsid w:val="00A65969"/>
    <w:rsid w:val="00A70B05"/>
    <w:rsid w:val="00A70E09"/>
    <w:rsid w:val="00A71008"/>
    <w:rsid w:val="00A74F97"/>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690D"/>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7F1"/>
    <w:rsid w:val="00AD7BF9"/>
    <w:rsid w:val="00AE080A"/>
    <w:rsid w:val="00AE152E"/>
    <w:rsid w:val="00AE1D30"/>
    <w:rsid w:val="00AE2198"/>
    <w:rsid w:val="00AE36EF"/>
    <w:rsid w:val="00AE7935"/>
    <w:rsid w:val="00AF3B5B"/>
    <w:rsid w:val="00B03128"/>
    <w:rsid w:val="00B034C0"/>
    <w:rsid w:val="00B05A44"/>
    <w:rsid w:val="00B05F4F"/>
    <w:rsid w:val="00B10830"/>
    <w:rsid w:val="00B10F15"/>
    <w:rsid w:val="00B120AE"/>
    <w:rsid w:val="00B12B91"/>
    <w:rsid w:val="00B12D3A"/>
    <w:rsid w:val="00B157DA"/>
    <w:rsid w:val="00B15CCE"/>
    <w:rsid w:val="00B17049"/>
    <w:rsid w:val="00B17F09"/>
    <w:rsid w:val="00B22EB9"/>
    <w:rsid w:val="00B24A76"/>
    <w:rsid w:val="00B24D61"/>
    <w:rsid w:val="00B2562D"/>
    <w:rsid w:val="00B34111"/>
    <w:rsid w:val="00B35F7F"/>
    <w:rsid w:val="00B3686F"/>
    <w:rsid w:val="00B400FF"/>
    <w:rsid w:val="00B40400"/>
    <w:rsid w:val="00B41487"/>
    <w:rsid w:val="00B42916"/>
    <w:rsid w:val="00B43451"/>
    <w:rsid w:val="00B454B9"/>
    <w:rsid w:val="00B45E35"/>
    <w:rsid w:val="00B462D4"/>
    <w:rsid w:val="00B47821"/>
    <w:rsid w:val="00B47FD6"/>
    <w:rsid w:val="00B52AA8"/>
    <w:rsid w:val="00B52B8D"/>
    <w:rsid w:val="00B5397A"/>
    <w:rsid w:val="00B54D94"/>
    <w:rsid w:val="00B5740C"/>
    <w:rsid w:val="00B605E5"/>
    <w:rsid w:val="00B61C1D"/>
    <w:rsid w:val="00B621D3"/>
    <w:rsid w:val="00B63284"/>
    <w:rsid w:val="00B65581"/>
    <w:rsid w:val="00B66B56"/>
    <w:rsid w:val="00B677B0"/>
    <w:rsid w:val="00B71646"/>
    <w:rsid w:val="00B73DEC"/>
    <w:rsid w:val="00B741DB"/>
    <w:rsid w:val="00B74CCD"/>
    <w:rsid w:val="00B75DD1"/>
    <w:rsid w:val="00B77D77"/>
    <w:rsid w:val="00B8021F"/>
    <w:rsid w:val="00B80A5B"/>
    <w:rsid w:val="00B82981"/>
    <w:rsid w:val="00B834F8"/>
    <w:rsid w:val="00B84DAD"/>
    <w:rsid w:val="00B87493"/>
    <w:rsid w:val="00B90173"/>
    <w:rsid w:val="00B958F2"/>
    <w:rsid w:val="00BA00BE"/>
    <w:rsid w:val="00BA0627"/>
    <w:rsid w:val="00BA32F7"/>
    <w:rsid w:val="00BA484D"/>
    <w:rsid w:val="00BA506B"/>
    <w:rsid w:val="00BA5F6B"/>
    <w:rsid w:val="00BB0D55"/>
    <w:rsid w:val="00BB115B"/>
    <w:rsid w:val="00BB1B8E"/>
    <w:rsid w:val="00BB31A6"/>
    <w:rsid w:val="00BB3C1E"/>
    <w:rsid w:val="00BB3D51"/>
    <w:rsid w:val="00BB4467"/>
    <w:rsid w:val="00BB6F35"/>
    <w:rsid w:val="00BC0DA1"/>
    <w:rsid w:val="00BC7691"/>
    <w:rsid w:val="00BC7D34"/>
    <w:rsid w:val="00BD3592"/>
    <w:rsid w:val="00BD3F2C"/>
    <w:rsid w:val="00BD5282"/>
    <w:rsid w:val="00BD60FC"/>
    <w:rsid w:val="00BD6D10"/>
    <w:rsid w:val="00BD7A65"/>
    <w:rsid w:val="00BD7C75"/>
    <w:rsid w:val="00BE0ACE"/>
    <w:rsid w:val="00BE12BD"/>
    <w:rsid w:val="00BE1CE1"/>
    <w:rsid w:val="00BE5B32"/>
    <w:rsid w:val="00BF0267"/>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7EF5"/>
    <w:rsid w:val="00C31312"/>
    <w:rsid w:val="00C32ACF"/>
    <w:rsid w:val="00C32DEF"/>
    <w:rsid w:val="00C37FE3"/>
    <w:rsid w:val="00C44537"/>
    <w:rsid w:val="00C46AF2"/>
    <w:rsid w:val="00C522F9"/>
    <w:rsid w:val="00C55839"/>
    <w:rsid w:val="00C563B5"/>
    <w:rsid w:val="00C5763B"/>
    <w:rsid w:val="00C65F8E"/>
    <w:rsid w:val="00C66468"/>
    <w:rsid w:val="00C66695"/>
    <w:rsid w:val="00C71336"/>
    <w:rsid w:val="00C71F6D"/>
    <w:rsid w:val="00C72BAC"/>
    <w:rsid w:val="00C72EB2"/>
    <w:rsid w:val="00C742DE"/>
    <w:rsid w:val="00C75BF6"/>
    <w:rsid w:val="00C76DAD"/>
    <w:rsid w:val="00C815D5"/>
    <w:rsid w:val="00C81B70"/>
    <w:rsid w:val="00C84253"/>
    <w:rsid w:val="00C90F44"/>
    <w:rsid w:val="00C9115E"/>
    <w:rsid w:val="00C91333"/>
    <w:rsid w:val="00C939F2"/>
    <w:rsid w:val="00C93D55"/>
    <w:rsid w:val="00C94DB1"/>
    <w:rsid w:val="00C9605E"/>
    <w:rsid w:val="00C96B1D"/>
    <w:rsid w:val="00CA0AF9"/>
    <w:rsid w:val="00CA17D8"/>
    <w:rsid w:val="00CA2294"/>
    <w:rsid w:val="00CA247B"/>
    <w:rsid w:val="00CA4AC4"/>
    <w:rsid w:val="00CA5900"/>
    <w:rsid w:val="00CB11F5"/>
    <w:rsid w:val="00CB2B78"/>
    <w:rsid w:val="00CB47CC"/>
    <w:rsid w:val="00CB5698"/>
    <w:rsid w:val="00CC32C0"/>
    <w:rsid w:val="00CC3A32"/>
    <w:rsid w:val="00CC4296"/>
    <w:rsid w:val="00CC4C08"/>
    <w:rsid w:val="00CC6313"/>
    <w:rsid w:val="00CC6CB1"/>
    <w:rsid w:val="00CD266B"/>
    <w:rsid w:val="00CD5AD1"/>
    <w:rsid w:val="00CD63FE"/>
    <w:rsid w:val="00CD6932"/>
    <w:rsid w:val="00CE0011"/>
    <w:rsid w:val="00CE04FB"/>
    <w:rsid w:val="00CE21BB"/>
    <w:rsid w:val="00CE24C1"/>
    <w:rsid w:val="00CE32DB"/>
    <w:rsid w:val="00CE3BF1"/>
    <w:rsid w:val="00CE4916"/>
    <w:rsid w:val="00CE4957"/>
    <w:rsid w:val="00CE7602"/>
    <w:rsid w:val="00CE7879"/>
    <w:rsid w:val="00CF2C55"/>
    <w:rsid w:val="00D0035D"/>
    <w:rsid w:val="00D00B18"/>
    <w:rsid w:val="00D0105C"/>
    <w:rsid w:val="00D0372D"/>
    <w:rsid w:val="00D037A0"/>
    <w:rsid w:val="00D03DC7"/>
    <w:rsid w:val="00D04E1B"/>
    <w:rsid w:val="00D06625"/>
    <w:rsid w:val="00D10728"/>
    <w:rsid w:val="00D10AEF"/>
    <w:rsid w:val="00D119C2"/>
    <w:rsid w:val="00D127DB"/>
    <w:rsid w:val="00D13402"/>
    <w:rsid w:val="00D1440F"/>
    <w:rsid w:val="00D14F90"/>
    <w:rsid w:val="00D164B0"/>
    <w:rsid w:val="00D217E8"/>
    <w:rsid w:val="00D225C2"/>
    <w:rsid w:val="00D23574"/>
    <w:rsid w:val="00D24DFA"/>
    <w:rsid w:val="00D25284"/>
    <w:rsid w:val="00D2583E"/>
    <w:rsid w:val="00D27B82"/>
    <w:rsid w:val="00D32189"/>
    <w:rsid w:val="00D32525"/>
    <w:rsid w:val="00D35B97"/>
    <w:rsid w:val="00D3715B"/>
    <w:rsid w:val="00D41A86"/>
    <w:rsid w:val="00D41F7B"/>
    <w:rsid w:val="00D42A29"/>
    <w:rsid w:val="00D474D1"/>
    <w:rsid w:val="00D5030D"/>
    <w:rsid w:val="00D561B4"/>
    <w:rsid w:val="00D5709D"/>
    <w:rsid w:val="00D665F7"/>
    <w:rsid w:val="00D66A18"/>
    <w:rsid w:val="00D7005F"/>
    <w:rsid w:val="00D7087A"/>
    <w:rsid w:val="00D73498"/>
    <w:rsid w:val="00D73B24"/>
    <w:rsid w:val="00D744F7"/>
    <w:rsid w:val="00D74C1B"/>
    <w:rsid w:val="00D7584D"/>
    <w:rsid w:val="00D8148F"/>
    <w:rsid w:val="00D81E6D"/>
    <w:rsid w:val="00D835B1"/>
    <w:rsid w:val="00D851D3"/>
    <w:rsid w:val="00D86C04"/>
    <w:rsid w:val="00D90ACF"/>
    <w:rsid w:val="00D91447"/>
    <w:rsid w:val="00D9208A"/>
    <w:rsid w:val="00D922B6"/>
    <w:rsid w:val="00D945BB"/>
    <w:rsid w:val="00D96395"/>
    <w:rsid w:val="00DA0A5E"/>
    <w:rsid w:val="00DA1FEC"/>
    <w:rsid w:val="00DA7699"/>
    <w:rsid w:val="00DA7A41"/>
    <w:rsid w:val="00DA7C89"/>
    <w:rsid w:val="00DB121D"/>
    <w:rsid w:val="00DB5CFC"/>
    <w:rsid w:val="00DC0030"/>
    <w:rsid w:val="00DC3AFD"/>
    <w:rsid w:val="00DC4858"/>
    <w:rsid w:val="00DC62CC"/>
    <w:rsid w:val="00DC70D7"/>
    <w:rsid w:val="00DC74F5"/>
    <w:rsid w:val="00DC7B8E"/>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E00182"/>
    <w:rsid w:val="00E001E9"/>
    <w:rsid w:val="00E00FE7"/>
    <w:rsid w:val="00E0162C"/>
    <w:rsid w:val="00E01E9B"/>
    <w:rsid w:val="00E024AC"/>
    <w:rsid w:val="00E033B4"/>
    <w:rsid w:val="00E04CF0"/>
    <w:rsid w:val="00E1172D"/>
    <w:rsid w:val="00E11D72"/>
    <w:rsid w:val="00E130BA"/>
    <w:rsid w:val="00E134D0"/>
    <w:rsid w:val="00E17801"/>
    <w:rsid w:val="00E26DC8"/>
    <w:rsid w:val="00E26EEA"/>
    <w:rsid w:val="00E303BF"/>
    <w:rsid w:val="00E32B05"/>
    <w:rsid w:val="00E331C1"/>
    <w:rsid w:val="00E331CE"/>
    <w:rsid w:val="00E36D54"/>
    <w:rsid w:val="00E42EC6"/>
    <w:rsid w:val="00E43018"/>
    <w:rsid w:val="00E438EB"/>
    <w:rsid w:val="00E45C91"/>
    <w:rsid w:val="00E46CB9"/>
    <w:rsid w:val="00E46F45"/>
    <w:rsid w:val="00E5059B"/>
    <w:rsid w:val="00E50688"/>
    <w:rsid w:val="00E51BBF"/>
    <w:rsid w:val="00E52AB7"/>
    <w:rsid w:val="00E5375D"/>
    <w:rsid w:val="00E60688"/>
    <w:rsid w:val="00E612B6"/>
    <w:rsid w:val="00E655CA"/>
    <w:rsid w:val="00E66789"/>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6781"/>
    <w:rsid w:val="00E90B27"/>
    <w:rsid w:val="00E90CCC"/>
    <w:rsid w:val="00E929B1"/>
    <w:rsid w:val="00E92DCC"/>
    <w:rsid w:val="00E93CA0"/>
    <w:rsid w:val="00E94F18"/>
    <w:rsid w:val="00E958FC"/>
    <w:rsid w:val="00E9708C"/>
    <w:rsid w:val="00E97AD8"/>
    <w:rsid w:val="00EA1E2F"/>
    <w:rsid w:val="00EA229B"/>
    <w:rsid w:val="00EA3B5F"/>
    <w:rsid w:val="00EA65A9"/>
    <w:rsid w:val="00EA782C"/>
    <w:rsid w:val="00EB0AE7"/>
    <w:rsid w:val="00EB1E5C"/>
    <w:rsid w:val="00EB2B8A"/>
    <w:rsid w:val="00EB2BEB"/>
    <w:rsid w:val="00EB3D9E"/>
    <w:rsid w:val="00EB5B36"/>
    <w:rsid w:val="00EB77C2"/>
    <w:rsid w:val="00EB7C79"/>
    <w:rsid w:val="00EC227E"/>
    <w:rsid w:val="00EC2A36"/>
    <w:rsid w:val="00EC518A"/>
    <w:rsid w:val="00EC6472"/>
    <w:rsid w:val="00ED017D"/>
    <w:rsid w:val="00ED01CD"/>
    <w:rsid w:val="00ED0AED"/>
    <w:rsid w:val="00ED1BAE"/>
    <w:rsid w:val="00ED2886"/>
    <w:rsid w:val="00ED2C77"/>
    <w:rsid w:val="00ED2FE6"/>
    <w:rsid w:val="00ED5082"/>
    <w:rsid w:val="00ED61AA"/>
    <w:rsid w:val="00ED6332"/>
    <w:rsid w:val="00ED70C0"/>
    <w:rsid w:val="00ED7CFE"/>
    <w:rsid w:val="00EE0AB3"/>
    <w:rsid w:val="00EE7776"/>
    <w:rsid w:val="00EF06C5"/>
    <w:rsid w:val="00EF1536"/>
    <w:rsid w:val="00EF50D7"/>
    <w:rsid w:val="00EF5901"/>
    <w:rsid w:val="00EF5A3C"/>
    <w:rsid w:val="00EF6055"/>
    <w:rsid w:val="00EF783D"/>
    <w:rsid w:val="00F02F29"/>
    <w:rsid w:val="00F04AC3"/>
    <w:rsid w:val="00F07708"/>
    <w:rsid w:val="00F10C00"/>
    <w:rsid w:val="00F10DCF"/>
    <w:rsid w:val="00F1334F"/>
    <w:rsid w:val="00F13D9C"/>
    <w:rsid w:val="00F14174"/>
    <w:rsid w:val="00F1620E"/>
    <w:rsid w:val="00F21E96"/>
    <w:rsid w:val="00F229B5"/>
    <w:rsid w:val="00F237B1"/>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74C2"/>
    <w:rsid w:val="00F51767"/>
    <w:rsid w:val="00F5303C"/>
    <w:rsid w:val="00F53838"/>
    <w:rsid w:val="00F564D8"/>
    <w:rsid w:val="00F57403"/>
    <w:rsid w:val="00F576D9"/>
    <w:rsid w:val="00F60CBE"/>
    <w:rsid w:val="00F6147A"/>
    <w:rsid w:val="00F61CA8"/>
    <w:rsid w:val="00F62408"/>
    <w:rsid w:val="00F630DC"/>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15A7"/>
    <w:rsid w:val="00FB7830"/>
    <w:rsid w:val="00FC0A9E"/>
    <w:rsid w:val="00FC3E31"/>
    <w:rsid w:val="00FC419C"/>
    <w:rsid w:val="00FC6DDA"/>
    <w:rsid w:val="00FD0B50"/>
    <w:rsid w:val="00FD17A0"/>
    <w:rsid w:val="00FD1E7D"/>
    <w:rsid w:val="00FD238C"/>
    <w:rsid w:val="00FD4F5C"/>
    <w:rsid w:val="00FD7AF2"/>
    <w:rsid w:val="00FE48B6"/>
    <w:rsid w:val="00FE4ADC"/>
    <w:rsid w:val="00FE4F64"/>
    <w:rsid w:val="00FE5EFF"/>
    <w:rsid w:val="00FE64A4"/>
    <w:rsid w:val="00FF14BF"/>
    <w:rsid w:val="00FF3493"/>
    <w:rsid w:val="00FF546E"/>
    <w:rsid w:val="00FF5818"/>
    <w:rsid w:val="00FF5F66"/>
    <w:rsid w:val="00FF69B4"/>
    <w:rsid w:val="00FF7920"/>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F30157"/>
    <w:pPr>
      <w:keepNext/>
      <w:keepLines/>
      <w:ind w:left="72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A76C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30157"/>
    <w:rPr>
      <w:rFonts w:ascii="Times New Roman" w:eastAsiaTheme="majorEastAsia" w:hAnsi="Times New Roman" w:cstheme="majorBidi"/>
      <w:b/>
      <w:bCs/>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semiHidden/>
    <w:rsid w:val="003A76C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sources.nu.edu/learnasc/dissertationsessio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5</Pages>
  <Words>67386</Words>
  <Characters>384102</Characters>
  <Application>Microsoft Office Word</Application>
  <DocSecurity>0</DocSecurity>
  <Lines>3200</Lines>
  <Paragraphs>9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2</cp:revision>
  <cp:lastPrinted>2024-12-10T22:44:00Z</cp:lastPrinted>
  <dcterms:created xsi:type="dcterms:W3CDTF">2025-04-26T15:33:00Z</dcterms:created>
  <dcterms:modified xsi:type="dcterms:W3CDTF">2025-04-26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cqriuvwf"/&gt;&lt;style id="http://www.zotero.org/styles/apa" locale="en-US" hasBibliography="1" bibliographyStyleHasBeenSet="1"/&gt;&lt;prefs&gt;&lt;pref name="fieldType" value="Field"/&gt;&lt;/prefs&gt;&lt;/data&gt;</vt:lpwstr>
  </property>
</Properties>
</file>